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B110C"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VALLEY VIEW UNIVERSITY</w:t>
      </w:r>
    </w:p>
    <w:p w14:paraId="1AC9EBA1"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INSTITUTE OF COMPUTER SCIENCE</w:t>
      </w:r>
    </w:p>
    <w:p w14:paraId="4F61330A"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DEPARTMENT OF INFORMATION TECHNOLOGY</w:t>
      </w:r>
    </w:p>
    <w:p w14:paraId="5EEFDF45"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A THESIS SUBMITTED IN PARTIAL FULFILLMENT OF THE REQUIREMENTS FOR THE BACHELOR OF EDUCATION IN INFORMATION TECHNOLOGY DEGREE</w:t>
      </w:r>
    </w:p>
    <w:p w14:paraId="335555B3"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TOPIC:</w:t>
      </w:r>
    </w:p>
    <w:p w14:paraId="6BC582A0" w14:textId="77777777" w:rsidR="00C52425" w:rsidRPr="006210DD" w:rsidRDefault="004208B6" w:rsidP="00D814C8">
      <w:pPr>
        <w:spacing w:after="245" w:line="480" w:lineRule="auto"/>
        <w:ind w:left="2880"/>
        <w:rPr>
          <w:rFonts w:cs="Courier New"/>
          <w:b/>
          <w:szCs w:val="24"/>
        </w:rPr>
      </w:pPr>
      <w:r w:rsidRPr="006210DD">
        <w:rPr>
          <w:rFonts w:cs="Courier New"/>
          <w:b/>
          <w:szCs w:val="24"/>
        </w:rPr>
        <w:t>SCHOOL GUIDANCE ADVISER</w:t>
      </w:r>
      <w:r w:rsidR="00EA01C1" w:rsidRPr="006210DD">
        <w:rPr>
          <w:rFonts w:cs="Courier New"/>
          <w:b/>
          <w:szCs w:val="24"/>
        </w:rPr>
        <w:t xml:space="preserve"> SYSTEM</w:t>
      </w:r>
      <w:r w:rsidR="00EF414E" w:rsidRPr="006210DD">
        <w:rPr>
          <w:rFonts w:cs="Courier New"/>
          <w:b/>
          <w:szCs w:val="24"/>
        </w:rPr>
        <w:t>S</w:t>
      </w:r>
      <w:r w:rsidRPr="006210DD">
        <w:rPr>
          <w:rFonts w:cs="Courier New"/>
          <w:b/>
          <w:szCs w:val="24"/>
        </w:rPr>
        <w:t xml:space="preserve"> </w:t>
      </w:r>
    </w:p>
    <w:p w14:paraId="133122B9" w14:textId="77777777" w:rsidR="00C52425" w:rsidRPr="006210DD" w:rsidRDefault="00C52425" w:rsidP="00C52425">
      <w:pPr>
        <w:spacing w:after="245" w:line="480" w:lineRule="auto"/>
        <w:ind w:left="538"/>
        <w:jc w:val="center"/>
        <w:rPr>
          <w:rFonts w:cs="Courier New"/>
          <w:szCs w:val="24"/>
        </w:rPr>
      </w:pPr>
      <w:r w:rsidRPr="006210DD">
        <w:rPr>
          <w:rFonts w:cs="Courier New"/>
          <w:b/>
          <w:szCs w:val="24"/>
        </w:rPr>
        <w:t>BY:</w:t>
      </w:r>
    </w:p>
    <w:p w14:paraId="5F0DCA94" w14:textId="77777777" w:rsidR="00C52425" w:rsidRPr="006210DD" w:rsidRDefault="00C52425" w:rsidP="009E60AD">
      <w:pPr>
        <w:spacing w:after="443" w:line="480" w:lineRule="auto"/>
        <w:ind w:left="46" w:firstLine="492"/>
        <w:jc w:val="center"/>
        <w:rPr>
          <w:rFonts w:cs="Courier New"/>
          <w:szCs w:val="24"/>
        </w:rPr>
      </w:pPr>
      <w:r w:rsidRPr="006210DD">
        <w:rPr>
          <w:rFonts w:cs="Courier New"/>
          <w:b/>
          <w:szCs w:val="24"/>
        </w:rPr>
        <w:t>KOFFIE KARLVAN</w:t>
      </w:r>
    </w:p>
    <w:p w14:paraId="2F217286" w14:textId="77777777" w:rsidR="00C52425" w:rsidRPr="006210DD" w:rsidRDefault="00C52425" w:rsidP="00C52425">
      <w:pPr>
        <w:spacing w:after="443" w:line="480" w:lineRule="auto"/>
        <w:ind w:left="46"/>
        <w:jc w:val="center"/>
        <w:rPr>
          <w:rFonts w:cs="Courier New"/>
          <w:szCs w:val="24"/>
        </w:rPr>
      </w:pPr>
      <w:r w:rsidRPr="006210DD">
        <w:rPr>
          <w:rFonts w:cs="Courier New"/>
          <w:b/>
          <w:szCs w:val="24"/>
        </w:rPr>
        <w:t>218EI11006</w:t>
      </w:r>
      <w:r w:rsidR="004208B6" w:rsidRPr="006210DD">
        <w:rPr>
          <w:rFonts w:cs="Courier New"/>
          <w:b/>
          <w:szCs w:val="24"/>
        </w:rPr>
        <w:t>138</w:t>
      </w:r>
    </w:p>
    <w:p w14:paraId="31334198" w14:textId="77777777" w:rsidR="00C52425" w:rsidRPr="006210DD" w:rsidRDefault="00C52425" w:rsidP="00C52425">
      <w:pPr>
        <w:spacing w:after="443" w:line="480" w:lineRule="auto"/>
        <w:ind w:left="46"/>
        <w:jc w:val="center"/>
        <w:rPr>
          <w:rFonts w:cs="Courier New"/>
          <w:b/>
          <w:szCs w:val="24"/>
        </w:rPr>
      </w:pPr>
    </w:p>
    <w:p w14:paraId="16681F91" w14:textId="77777777" w:rsidR="00C52425" w:rsidRPr="006210DD" w:rsidRDefault="00C52425" w:rsidP="00C52425">
      <w:pPr>
        <w:spacing w:after="443" w:line="480" w:lineRule="auto"/>
        <w:ind w:left="46"/>
        <w:jc w:val="center"/>
        <w:rPr>
          <w:rFonts w:cs="Courier New"/>
          <w:b/>
          <w:szCs w:val="24"/>
        </w:rPr>
      </w:pPr>
    </w:p>
    <w:p w14:paraId="338FABC2"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MAY 20</w:t>
      </w:r>
      <w:r w:rsidR="00E9026F" w:rsidRPr="006210DD">
        <w:rPr>
          <w:rFonts w:cs="Courier New"/>
          <w:b/>
          <w:szCs w:val="24"/>
        </w:rPr>
        <w:t>20</w:t>
      </w:r>
    </w:p>
    <w:p w14:paraId="29BD0027" w14:textId="5E687EC0" w:rsidR="00C52425" w:rsidRPr="006210DD" w:rsidRDefault="00C52425" w:rsidP="00C52425">
      <w:pPr>
        <w:spacing w:after="443" w:line="360" w:lineRule="auto"/>
        <w:ind w:left="46"/>
        <w:jc w:val="center"/>
        <w:rPr>
          <w:rFonts w:cs="Courier New"/>
          <w:b/>
          <w:szCs w:val="24"/>
        </w:rPr>
      </w:pPr>
      <w:r w:rsidRPr="006210DD">
        <w:rPr>
          <w:rFonts w:cs="Courier New"/>
          <w:b/>
          <w:szCs w:val="24"/>
        </w:rPr>
        <w:t xml:space="preserve">  </w:t>
      </w:r>
    </w:p>
    <w:p w14:paraId="0171F8A0" w14:textId="77543B13" w:rsidR="00ED7BB0" w:rsidRPr="006210DD" w:rsidRDefault="00ED7BB0" w:rsidP="00ED7BB0">
      <w:pPr>
        <w:spacing w:line="480" w:lineRule="auto"/>
        <w:rPr>
          <w:rFonts w:cs="Courier New"/>
          <w:b/>
          <w:bCs/>
          <w:szCs w:val="24"/>
        </w:rPr>
      </w:pPr>
      <w:r w:rsidRPr="006210DD">
        <w:rPr>
          <w:rFonts w:cs="Courier New"/>
          <w:szCs w:val="24"/>
        </w:rPr>
        <w:lastRenderedPageBreak/>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Pr="006210DD">
        <w:rPr>
          <w:rFonts w:cs="Courier New"/>
          <w:b/>
          <w:bCs/>
          <w:szCs w:val="24"/>
        </w:rPr>
        <w:t xml:space="preserve">DECLARATION </w:t>
      </w:r>
    </w:p>
    <w:p w14:paraId="0C5BBCB0" w14:textId="77777777" w:rsidR="00ED7BB0" w:rsidRPr="006210DD" w:rsidRDefault="00ED7BB0" w:rsidP="00ED7BB0">
      <w:pPr>
        <w:spacing w:line="480" w:lineRule="auto"/>
        <w:rPr>
          <w:rFonts w:cs="Courier New"/>
          <w:szCs w:val="24"/>
        </w:rPr>
      </w:pPr>
      <w:r w:rsidRPr="006210DD">
        <w:rPr>
          <w:rFonts w:cs="Courier New"/>
          <w:szCs w:val="24"/>
        </w:rPr>
        <w:t>This is to declare that, the research work underlying this senior research project has been carried out by the under mentioned student under the supervisor. Both student and the supervisor certify the work documented in this project is the output of the research conducted by the student as part of the final year project work in the partial fulfilment of the requirement of the Bachelor of Education with information Technology in the secondary education degree.</w:t>
      </w:r>
    </w:p>
    <w:p w14:paraId="36626602" w14:textId="77777777" w:rsidR="00ED7BB0" w:rsidRPr="006210DD" w:rsidRDefault="00ED7BB0" w:rsidP="00ED7BB0">
      <w:pPr>
        <w:spacing w:line="360" w:lineRule="auto"/>
        <w:rPr>
          <w:rFonts w:cs="Courier New"/>
          <w:szCs w:val="24"/>
        </w:rPr>
      </w:pPr>
    </w:p>
    <w:p w14:paraId="77F0374C" w14:textId="77777777" w:rsidR="00ED7BB0" w:rsidRPr="006210DD" w:rsidRDefault="00ED7BB0" w:rsidP="00ED7BB0">
      <w:pPr>
        <w:spacing w:line="360" w:lineRule="auto"/>
        <w:rPr>
          <w:rFonts w:cs="Courier New"/>
          <w:szCs w:val="24"/>
        </w:rPr>
      </w:pPr>
    </w:p>
    <w:p w14:paraId="49FC4BF0" w14:textId="77777777" w:rsidR="00E3090B" w:rsidRPr="006210DD" w:rsidRDefault="00E3090B" w:rsidP="00ED7BB0">
      <w:pPr>
        <w:spacing w:line="360" w:lineRule="auto"/>
        <w:rPr>
          <w:rFonts w:cs="Courier New"/>
          <w:szCs w:val="24"/>
        </w:rPr>
      </w:pPr>
    </w:p>
    <w:p w14:paraId="0B42A2D6" w14:textId="77777777" w:rsidR="00E3090B" w:rsidRPr="006210DD" w:rsidRDefault="00E3090B" w:rsidP="00ED7BB0">
      <w:pPr>
        <w:spacing w:line="360" w:lineRule="auto"/>
        <w:rPr>
          <w:rFonts w:cs="Courier New"/>
          <w:szCs w:val="24"/>
        </w:rPr>
      </w:pPr>
    </w:p>
    <w:p w14:paraId="55865B97" w14:textId="6EFA169E" w:rsidR="00ED7BB0" w:rsidRPr="006210DD" w:rsidRDefault="00ED7BB0" w:rsidP="00ED7BB0">
      <w:pPr>
        <w:spacing w:line="360" w:lineRule="auto"/>
        <w:rPr>
          <w:rFonts w:cs="Courier New"/>
          <w:szCs w:val="24"/>
        </w:rPr>
      </w:pPr>
      <w:r w:rsidRPr="006210DD">
        <w:rPr>
          <w:rFonts w:cs="Courier New"/>
          <w:szCs w:val="24"/>
        </w:rPr>
        <w:t>STUDEN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w:t>
      </w:r>
      <w:r w:rsidRPr="006210DD">
        <w:rPr>
          <w:rFonts w:cs="Courier New"/>
          <w:szCs w:val="24"/>
        </w:rPr>
        <w:tab/>
        <w:t>SUPERVISOR:</w:t>
      </w:r>
    </w:p>
    <w:p w14:paraId="1E7488CC" w14:textId="77777777" w:rsidR="00ED7BB0" w:rsidRPr="006210DD" w:rsidRDefault="00ED7BB0" w:rsidP="00ED7BB0">
      <w:pPr>
        <w:spacing w:line="360" w:lineRule="auto"/>
        <w:rPr>
          <w:rFonts w:cs="Courier New"/>
          <w:szCs w:val="24"/>
        </w:rPr>
      </w:pPr>
      <w:r w:rsidRPr="006210DD">
        <w:rPr>
          <w:rFonts w:cs="Courier New"/>
          <w:szCs w:val="24"/>
        </w:rPr>
        <w:t xml:space="preserve">KARLVAN KOFFI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MR. WILLIAMS NABARE</w:t>
      </w:r>
    </w:p>
    <w:p w14:paraId="77B0C4E2" w14:textId="77777777" w:rsidR="00ED7BB0" w:rsidRPr="006210DD" w:rsidRDefault="00ED7BB0" w:rsidP="00ED7BB0">
      <w:pPr>
        <w:spacing w:line="360" w:lineRule="auto"/>
        <w:rPr>
          <w:rFonts w:cs="Courier New"/>
          <w:szCs w:val="24"/>
        </w:rPr>
      </w:pPr>
    </w:p>
    <w:p w14:paraId="537E1CF1" w14:textId="77777777" w:rsidR="00ED7BB0" w:rsidRPr="006210DD" w:rsidRDefault="00ED7BB0" w:rsidP="00ED7BB0">
      <w:pPr>
        <w:spacing w:line="360" w:lineRule="auto"/>
        <w:rPr>
          <w:rFonts w:cs="Courier New"/>
          <w:szCs w:val="24"/>
        </w:rPr>
      </w:pPr>
      <w:r w:rsidRPr="006210DD">
        <w:rPr>
          <w:rFonts w:cs="Courier New"/>
          <w:szCs w:val="24"/>
        </w:rPr>
        <w: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w:t>
      </w:r>
    </w:p>
    <w:p w14:paraId="282939B8" w14:textId="77777777" w:rsidR="00ED7BB0" w:rsidRPr="006210DD" w:rsidRDefault="00ED7BB0" w:rsidP="00ED7BB0">
      <w:pPr>
        <w:spacing w:line="360" w:lineRule="auto"/>
        <w:rPr>
          <w:rFonts w:cs="Courier New"/>
          <w:szCs w:val="24"/>
        </w:rPr>
      </w:pPr>
      <w:r w:rsidRPr="006210DD">
        <w:rPr>
          <w:rFonts w:cs="Courier New"/>
          <w:szCs w:val="24"/>
        </w:rPr>
        <w:t xml:space="preserve">SIGNATUR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SIGNATURE </w:t>
      </w:r>
    </w:p>
    <w:p w14:paraId="50981E76" w14:textId="77777777" w:rsidR="00ED7BB0" w:rsidRPr="006210DD" w:rsidRDefault="00ED7BB0" w:rsidP="00ED7BB0">
      <w:pPr>
        <w:spacing w:line="360" w:lineRule="auto"/>
        <w:rPr>
          <w:rFonts w:cs="Courier New"/>
          <w:szCs w:val="24"/>
        </w:rPr>
      </w:pPr>
      <w:r w:rsidRPr="006210DD">
        <w:rPr>
          <w:rFonts w:cs="Courier New"/>
          <w:szCs w:val="24"/>
        </w:rPr>
        <w:t>DAT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DATE………………………………………………….</w:t>
      </w:r>
    </w:p>
    <w:p w14:paraId="76D56DCE" w14:textId="77777777" w:rsidR="00ED7BB0" w:rsidRPr="006210DD" w:rsidRDefault="00ED7BB0" w:rsidP="00ED7BB0">
      <w:pPr>
        <w:spacing w:line="360" w:lineRule="auto"/>
        <w:rPr>
          <w:rFonts w:cs="Courier New"/>
          <w:szCs w:val="24"/>
        </w:rPr>
      </w:pPr>
    </w:p>
    <w:p w14:paraId="74E268FA" w14:textId="77777777" w:rsidR="00ED7BB0" w:rsidRPr="006210DD" w:rsidRDefault="00ED7BB0" w:rsidP="00ED7BB0">
      <w:pPr>
        <w:spacing w:line="360" w:lineRule="auto"/>
        <w:rPr>
          <w:rFonts w:cs="Courier New"/>
          <w:szCs w:val="24"/>
        </w:rPr>
      </w:pPr>
    </w:p>
    <w:p w14:paraId="2CE22373" w14:textId="77777777" w:rsidR="00ED7BB0" w:rsidRPr="006210DD" w:rsidRDefault="00ED7BB0" w:rsidP="00ED7BB0">
      <w:pPr>
        <w:spacing w:line="360" w:lineRule="auto"/>
        <w:rPr>
          <w:rFonts w:cs="Courier New"/>
          <w:szCs w:val="24"/>
        </w:rPr>
      </w:pPr>
    </w:p>
    <w:p w14:paraId="69D38090" w14:textId="77777777" w:rsidR="00ED7BB0" w:rsidRPr="006210DD" w:rsidRDefault="00ED7BB0" w:rsidP="00C52425">
      <w:pPr>
        <w:spacing w:after="443" w:line="360" w:lineRule="auto"/>
        <w:ind w:left="46"/>
        <w:jc w:val="center"/>
        <w:rPr>
          <w:rFonts w:cs="Courier New"/>
          <w:b/>
          <w:szCs w:val="24"/>
        </w:rPr>
      </w:pPr>
    </w:p>
    <w:p w14:paraId="52BBA75E" w14:textId="77777777" w:rsidR="00C56EC4" w:rsidRPr="006210DD" w:rsidRDefault="00C56EC4" w:rsidP="00663F93">
      <w:pPr>
        <w:pStyle w:val="TOCHeading"/>
        <w:spacing w:line="360" w:lineRule="auto"/>
        <w:jc w:val="both"/>
        <w:rPr>
          <w:rFonts w:ascii="Courier New" w:eastAsiaTheme="minorHAnsi" w:hAnsi="Courier New" w:cs="Courier New"/>
          <w:color w:val="auto"/>
          <w:sz w:val="24"/>
          <w:szCs w:val="24"/>
        </w:rPr>
      </w:pPr>
    </w:p>
    <w:sdt>
      <w:sdtPr>
        <w:rPr>
          <w:rFonts w:ascii="Courier New" w:eastAsiaTheme="minorHAnsi" w:hAnsi="Courier New" w:cs="Courier New"/>
          <w:color w:val="auto"/>
          <w:sz w:val="24"/>
          <w:szCs w:val="24"/>
        </w:rPr>
        <w:id w:val="1452050956"/>
        <w:docPartObj>
          <w:docPartGallery w:val="Table of Contents"/>
          <w:docPartUnique/>
        </w:docPartObj>
      </w:sdtPr>
      <w:sdtEndPr>
        <w:rPr>
          <w:b/>
          <w:bCs/>
          <w:noProof/>
        </w:rPr>
      </w:sdtEndPr>
      <w:sdtContent>
        <w:p w14:paraId="04109AC4" w14:textId="77777777" w:rsidR="007676D5" w:rsidRPr="006210DD" w:rsidRDefault="007676D5" w:rsidP="00663F93">
          <w:pPr>
            <w:pStyle w:val="TOCHeading"/>
            <w:spacing w:line="360" w:lineRule="auto"/>
            <w:jc w:val="both"/>
            <w:rPr>
              <w:rFonts w:ascii="Courier New" w:hAnsi="Courier New" w:cs="Courier New"/>
              <w:sz w:val="24"/>
              <w:szCs w:val="24"/>
            </w:rPr>
          </w:pPr>
          <w:r w:rsidRPr="006210DD">
            <w:rPr>
              <w:rFonts w:ascii="Courier New" w:hAnsi="Courier New" w:cs="Courier New"/>
              <w:sz w:val="24"/>
              <w:szCs w:val="24"/>
            </w:rPr>
            <w:t>Contents</w:t>
          </w:r>
        </w:p>
        <w:p w14:paraId="73CDD62B" w14:textId="77777777" w:rsidR="00A401B6" w:rsidRDefault="007676D5">
          <w:pPr>
            <w:pStyle w:val="TOC1"/>
            <w:tabs>
              <w:tab w:val="right" w:leader="dot" w:pos="9350"/>
            </w:tabs>
            <w:rPr>
              <w:rFonts w:asciiTheme="minorHAnsi" w:eastAsiaTheme="minorEastAsia" w:hAnsiTheme="minorHAnsi"/>
              <w:noProof/>
              <w:sz w:val="22"/>
            </w:rPr>
          </w:pPr>
          <w:r w:rsidRPr="006210DD">
            <w:rPr>
              <w:rFonts w:cs="Courier New"/>
              <w:szCs w:val="24"/>
            </w:rPr>
            <w:fldChar w:fldCharType="begin"/>
          </w:r>
          <w:r w:rsidRPr="006210DD">
            <w:rPr>
              <w:rFonts w:cs="Courier New"/>
              <w:szCs w:val="24"/>
            </w:rPr>
            <w:instrText xml:space="preserve"> TOC \o "1-3" \h \z \u </w:instrText>
          </w:r>
          <w:r w:rsidRPr="006210DD">
            <w:rPr>
              <w:rFonts w:cs="Courier New"/>
              <w:szCs w:val="24"/>
            </w:rPr>
            <w:fldChar w:fldCharType="separate"/>
          </w:r>
          <w:hyperlink w:anchor="_Toc39797059" w:history="1">
            <w:r w:rsidR="00A401B6" w:rsidRPr="00292F88">
              <w:rPr>
                <w:rStyle w:val="Hyperlink"/>
                <w:rFonts w:cs="Courier New"/>
                <w:noProof/>
              </w:rPr>
              <w:t>CHAPTER ONE</w:t>
            </w:r>
            <w:r w:rsidR="00A401B6">
              <w:rPr>
                <w:noProof/>
                <w:webHidden/>
              </w:rPr>
              <w:tab/>
            </w:r>
            <w:r w:rsidR="00A401B6">
              <w:rPr>
                <w:noProof/>
                <w:webHidden/>
              </w:rPr>
              <w:fldChar w:fldCharType="begin"/>
            </w:r>
            <w:r w:rsidR="00A401B6">
              <w:rPr>
                <w:noProof/>
                <w:webHidden/>
              </w:rPr>
              <w:instrText xml:space="preserve"> PAGEREF _Toc39797059 \h </w:instrText>
            </w:r>
            <w:r w:rsidR="00A401B6">
              <w:rPr>
                <w:noProof/>
                <w:webHidden/>
              </w:rPr>
            </w:r>
            <w:r w:rsidR="00A401B6">
              <w:rPr>
                <w:noProof/>
                <w:webHidden/>
              </w:rPr>
              <w:fldChar w:fldCharType="separate"/>
            </w:r>
            <w:r w:rsidR="00A401B6">
              <w:rPr>
                <w:noProof/>
                <w:webHidden/>
              </w:rPr>
              <w:t>5</w:t>
            </w:r>
            <w:r w:rsidR="00A401B6">
              <w:rPr>
                <w:noProof/>
                <w:webHidden/>
              </w:rPr>
              <w:fldChar w:fldCharType="end"/>
            </w:r>
          </w:hyperlink>
        </w:p>
        <w:p w14:paraId="3A9E123A"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60" w:history="1">
            <w:r w:rsidR="00A401B6" w:rsidRPr="00292F88">
              <w:rPr>
                <w:rStyle w:val="Hyperlink"/>
                <w:rFonts w:cs="Courier New"/>
                <w:noProof/>
              </w:rPr>
              <w:t>1.0</w:t>
            </w:r>
            <w:r w:rsidR="00A401B6">
              <w:rPr>
                <w:rFonts w:asciiTheme="minorHAnsi" w:eastAsiaTheme="minorEastAsia" w:hAnsiTheme="minorHAnsi"/>
                <w:noProof/>
                <w:sz w:val="22"/>
              </w:rPr>
              <w:tab/>
            </w:r>
            <w:r w:rsidR="00A401B6" w:rsidRPr="00292F88">
              <w:rPr>
                <w:rStyle w:val="Hyperlink"/>
                <w:rFonts w:cs="Courier New"/>
                <w:noProof/>
              </w:rPr>
              <w:t>Introduction</w:t>
            </w:r>
            <w:r w:rsidR="00A401B6">
              <w:rPr>
                <w:noProof/>
                <w:webHidden/>
              </w:rPr>
              <w:tab/>
            </w:r>
            <w:r w:rsidR="00A401B6">
              <w:rPr>
                <w:noProof/>
                <w:webHidden/>
              </w:rPr>
              <w:fldChar w:fldCharType="begin"/>
            </w:r>
            <w:r w:rsidR="00A401B6">
              <w:rPr>
                <w:noProof/>
                <w:webHidden/>
              </w:rPr>
              <w:instrText xml:space="preserve"> PAGEREF _Toc39797060 \h </w:instrText>
            </w:r>
            <w:r w:rsidR="00A401B6">
              <w:rPr>
                <w:noProof/>
                <w:webHidden/>
              </w:rPr>
            </w:r>
            <w:r w:rsidR="00A401B6">
              <w:rPr>
                <w:noProof/>
                <w:webHidden/>
              </w:rPr>
              <w:fldChar w:fldCharType="separate"/>
            </w:r>
            <w:r w:rsidR="00A401B6">
              <w:rPr>
                <w:noProof/>
                <w:webHidden/>
              </w:rPr>
              <w:t>5</w:t>
            </w:r>
            <w:r w:rsidR="00A401B6">
              <w:rPr>
                <w:noProof/>
                <w:webHidden/>
              </w:rPr>
              <w:fldChar w:fldCharType="end"/>
            </w:r>
          </w:hyperlink>
        </w:p>
        <w:p w14:paraId="5D2E1668"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61" w:history="1">
            <w:r w:rsidR="00A401B6" w:rsidRPr="00292F88">
              <w:rPr>
                <w:rStyle w:val="Hyperlink"/>
                <w:rFonts w:cs="Courier New"/>
                <w:noProof/>
              </w:rPr>
              <w:t>1.1</w:t>
            </w:r>
            <w:r w:rsidR="00A401B6">
              <w:rPr>
                <w:rFonts w:asciiTheme="minorHAnsi" w:eastAsiaTheme="minorEastAsia" w:hAnsiTheme="minorHAnsi"/>
                <w:noProof/>
                <w:sz w:val="22"/>
              </w:rPr>
              <w:tab/>
            </w:r>
            <w:r w:rsidR="00A401B6" w:rsidRPr="00292F88">
              <w:rPr>
                <w:rStyle w:val="Hyperlink"/>
                <w:rFonts w:cs="Courier New"/>
                <w:noProof/>
              </w:rPr>
              <w:t>Subject and Field of Study</w:t>
            </w:r>
            <w:r w:rsidR="00A401B6">
              <w:rPr>
                <w:noProof/>
                <w:webHidden/>
              </w:rPr>
              <w:tab/>
            </w:r>
            <w:r w:rsidR="00A401B6">
              <w:rPr>
                <w:noProof/>
                <w:webHidden/>
              </w:rPr>
              <w:fldChar w:fldCharType="begin"/>
            </w:r>
            <w:r w:rsidR="00A401B6">
              <w:rPr>
                <w:noProof/>
                <w:webHidden/>
              </w:rPr>
              <w:instrText xml:space="preserve"> PAGEREF _Toc39797061 \h </w:instrText>
            </w:r>
            <w:r w:rsidR="00A401B6">
              <w:rPr>
                <w:noProof/>
                <w:webHidden/>
              </w:rPr>
            </w:r>
            <w:r w:rsidR="00A401B6">
              <w:rPr>
                <w:noProof/>
                <w:webHidden/>
              </w:rPr>
              <w:fldChar w:fldCharType="separate"/>
            </w:r>
            <w:r w:rsidR="00A401B6">
              <w:rPr>
                <w:noProof/>
                <w:webHidden/>
              </w:rPr>
              <w:t>6</w:t>
            </w:r>
            <w:r w:rsidR="00A401B6">
              <w:rPr>
                <w:noProof/>
                <w:webHidden/>
              </w:rPr>
              <w:fldChar w:fldCharType="end"/>
            </w:r>
          </w:hyperlink>
        </w:p>
        <w:p w14:paraId="4C1E7DBB"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62" w:history="1">
            <w:r w:rsidR="00A401B6" w:rsidRPr="00292F88">
              <w:rPr>
                <w:rStyle w:val="Hyperlink"/>
                <w:rFonts w:cs="Courier New"/>
                <w:noProof/>
              </w:rPr>
              <w:t>1.2</w:t>
            </w:r>
            <w:r w:rsidR="00A401B6">
              <w:rPr>
                <w:rFonts w:asciiTheme="minorHAnsi" w:eastAsiaTheme="minorEastAsia" w:hAnsiTheme="minorHAnsi"/>
                <w:noProof/>
                <w:sz w:val="22"/>
              </w:rPr>
              <w:tab/>
            </w:r>
            <w:r w:rsidR="00A401B6" w:rsidRPr="00292F88">
              <w:rPr>
                <w:rStyle w:val="Hyperlink"/>
                <w:rFonts w:cs="Courier New"/>
                <w:noProof/>
              </w:rPr>
              <w:t>Study Objectives</w:t>
            </w:r>
            <w:r w:rsidR="00A401B6">
              <w:rPr>
                <w:noProof/>
                <w:webHidden/>
              </w:rPr>
              <w:tab/>
            </w:r>
            <w:r w:rsidR="00A401B6">
              <w:rPr>
                <w:noProof/>
                <w:webHidden/>
              </w:rPr>
              <w:fldChar w:fldCharType="begin"/>
            </w:r>
            <w:r w:rsidR="00A401B6">
              <w:rPr>
                <w:noProof/>
                <w:webHidden/>
              </w:rPr>
              <w:instrText xml:space="preserve"> PAGEREF _Toc39797062 \h </w:instrText>
            </w:r>
            <w:r w:rsidR="00A401B6">
              <w:rPr>
                <w:noProof/>
                <w:webHidden/>
              </w:rPr>
            </w:r>
            <w:r w:rsidR="00A401B6">
              <w:rPr>
                <w:noProof/>
                <w:webHidden/>
              </w:rPr>
              <w:fldChar w:fldCharType="separate"/>
            </w:r>
            <w:r w:rsidR="00A401B6">
              <w:rPr>
                <w:noProof/>
                <w:webHidden/>
              </w:rPr>
              <w:t>7</w:t>
            </w:r>
            <w:r w:rsidR="00A401B6">
              <w:rPr>
                <w:noProof/>
                <w:webHidden/>
              </w:rPr>
              <w:fldChar w:fldCharType="end"/>
            </w:r>
          </w:hyperlink>
        </w:p>
        <w:p w14:paraId="48CA42A1" w14:textId="77777777" w:rsidR="00A401B6" w:rsidRDefault="000E1227">
          <w:pPr>
            <w:pStyle w:val="TOC3"/>
            <w:tabs>
              <w:tab w:val="right" w:leader="dot" w:pos="9350"/>
            </w:tabs>
            <w:rPr>
              <w:rFonts w:asciiTheme="minorHAnsi" w:eastAsiaTheme="minorEastAsia" w:hAnsiTheme="minorHAnsi"/>
              <w:noProof/>
              <w:sz w:val="22"/>
            </w:rPr>
          </w:pPr>
          <w:hyperlink w:anchor="_Toc39797063" w:history="1">
            <w:r w:rsidR="00A401B6" w:rsidRPr="00292F88">
              <w:rPr>
                <w:rStyle w:val="Hyperlink"/>
                <w:rFonts w:cs="Courier New"/>
                <w:noProof/>
              </w:rPr>
              <w:t>1.2.1 Global (General) Objectives</w:t>
            </w:r>
            <w:r w:rsidR="00A401B6">
              <w:rPr>
                <w:noProof/>
                <w:webHidden/>
              </w:rPr>
              <w:tab/>
            </w:r>
            <w:r w:rsidR="00A401B6">
              <w:rPr>
                <w:noProof/>
                <w:webHidden/>
              </w:rPr>
              <w:fldChar w:fldCharType="begin"/>
            </w:r>
            <w:r w:rsidR="00A401B6">
              <w:rPr>
                <w:noProof/>
                <w:webHidden/>
              </w:rPr>
              <w:instrText xml:space="preserve"> PAGEREF _Toc39797063 \h </w:instrText>
            </w:r>
            <w:r w:rsidR="00A401B6">
              <w:rPr>
                <w:noProof/>
                <w:webHidden/>
              </w:rPr>
            </w:r>
            <w:r w:rsidR="00A401B6">
              <w:rPr>
                <w:noProof/>
                <w:webHidden/>
              </w:rPr>
              <w:fldChar w:fldCharType="separate"/>
            </w:r>
            <w:r w:rsidR="00A401B6">
              <w:rPr>
                <w:noProof/>
                <w:webHidden/>
              </w:rPr>
              <w:t>7</w:t>
            </w:r>
            <w:r w:rsidR="00A401B6">
              <w:rPr>
                <w:noProof/>
                <w:webHidden/>
              </w:rPr>
              <w:fldChar w:fldCharType="end"/>
            </w:r>
          </w:hyperlink>
        </w:p>
        <w:p w14:paraId="126AF036" w14:textId="77777777" w:rsidR="00A401B6" w:rsidRDefault="000E1227">
          <w:pPr>
            <w:pStyle w:val="TOC3"/>
            <w:tabs>
              <w:tab w:val="right" w:leader="dot" w:pos="9350"/>
            </w:tabs>
            <w:rPr>
              <w:rFonts w:asciiTheme="minorHAnsi" w:eastAsiaTheme="minorEastAsia" w:hAnsiTheme="minorHAnsi"/>
              <w:noProof/>
              <w:sz w:val="22"/>
            </w:rPr>
          </w:pPr>
          <w:hyperlink w:anchor="_Toc39797064" w:history="1">
            <w:r w:rsidR="00A401B6" w:rsidRPr="00292F88">
              <w:rPr>
                <w:rStyle w:val="Hyperlink"/>
                <w:rFonts w:cs="Courier New"/>
                <w:noProof/>
              </w:rPr>
              <w:t>1.2.2 Specific Objectives</w:t>
            </w:r>
            <w:r w:rsidR="00A401B6">
              <w:rPr>
                <w:noProof/>
                <w:webHidden/>
              </w:rPr>
              <w:tab/>
            </w:r>
            <w:r w:rsidR="00A401B6">
              <w:rPr>
                <w:noProof/>
                <w:webHidden/>
              </w:rPr>
              <w:fldChar w:fldCharType="begin"/>
            </w:r>
            <w:r w:rsidR="00A401B6">
              <w:rPr>
                <w:noProof/>
                <w:webHidden/>
              </w:rPr>
              <w:instrText xml:space="preserve"> PAGEREF _Toc39797064 \h </w:instrText>
            </w:r>
            <w:r w:rsidR="00A401B6">
              <w:rPr>
                <w:noProof/>
                <w:webHidden/>
              </w:rPr>
            </w:r>
            <w:r w:rsidR="00A401B6">
              <w:rPr>
                <w:noProof/>
                <w:webHidden/>
              </w:rPr>
              <w:fldChar w:fldCharType="separate"/>
            </w:r>
            <w:r w:rsidR="00A401B6">
              <w:rPr>
                <w:noProof/>
                <w:webHidden/>
              </w:rPr>
              <w:t>8</w:t>
            </w:r>
            <w:r w:rsidR="00A401B6">
              <w:rPr>
                <w:noProof/>
                <w:webHidden/>
              </w:rPr>
              <w:fldChar w:fldCharType="end"/>
            </w:r>
          </w:hyperlink>
        </w:p>
        <w:p w14:paraId="2B8DF34D"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65" w:history="1">
            <w:r w:rsidR="00A401B6" w:rsidRPr="00292F88">
              <w:rPr>
                <w:rStyle w:val="Hyperlink"/>
                <w:rFonts w:cs="Courier New"/>
                <w:noProof/>
              </w:rPr>
              <w:t>1.3</w:t>
            </w:r>
            <w:r w:rsidR="00A401B6">
              <w:rPr>
                <w:rFonts w:asciiTheme="minorHAnsi" w:eastAsiaTheme="minorEastAsia" w:hAnsiTheme="minorHAnsi"/>
                <w:noProof/>
                <w:sz w:val="22"/>
              </w:rPr>
              <w:tab/>
            </w:r>
            <w:r w:rsidR="00A401B6" w:rsidRPr="00292F88">
              <w:rPr>
                <w:rStyle w:val="Hyperlink"/>
                <w:rFonts w:cs="Courier New"/>
                <w:noProof/>
              </w:rPr>
              <w:t>Background to the Study</w:t>
            </w:r>
            <w:r w:rsidR="00A401B6">
              <w:rPr>
                <w:noProof/>
                <w:webHidden/>
              </w:rPr>
              <w:tab/>
            </w:r>
            <w:r w:rsidR="00A401B6">
              <w:rPr>
                <w:noProof/>
                <w:webHidden/>
              </w:rPr>
              <w:fldChar w:fldCharType="begin"/>
            </w:r>
            <w:r w:rsidR="00A401B6">
              <w:rPr>
                <w:noProof/>
                <w:webHidden/>
              </w:rPr>
              <w:instrText xml:space="preserve"> PAGEREF _Toc39797065 \h </w:instrText>
            </w:r>
            <w:r w:rsidR="00A401B6">
              <w:rPr>
                <w:noProof/>
                <w:webHidden/>
              </w:rPr>
            </w:r>
            <w:r w:rsidR="00A401B6">
              <w:rPr>
                <w:noProof/>
                <w:webHidden/>
              </w:rPr>
              <w:fldChar w:fldCharType="separate"/>
            </w:r>
            <w:r w:rsidR="00A401B6">
              <w:rPr>
                <w:noProof/>
                <w:webHidden/>
              </w:rPr>
              <w:t>8</w:t>
            </w:r>
            <w:r w:rsidR="00A401B6">
              <w:rPr>
                <w:noProof/>
                <w:webHidden/>
              </w:rPr>
              <w:fldChar w:fldCharType="end"/>
            </w:r>
          </w:hyperlink>
        </w:p>
        <w:p w14:paraId="7FBBA6D6"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66" w:history="1">
            <w:r w:rsidR="00A401B6" w:rsidRPr="00292F88">
              <w:rPr>
                <w:rStyle w:val="Hyperlink"/>
                <w:rFonts w:cs="Courier New"/>
                <w:noProof/>
              </w:rPr>
              <w:t>1.4</w:t>
            </w:r>
            <w:r w:rsidR="00A401B6">
              <w:rPr>
                <w:rFonts w:asciiTheme="minorHAnsi" w:eastAsiaTheme="minorEastAsia" w:hAnsiTheme="minorHAnsi"/>
                <w:noProof/>
                <w:sz w:val="22"/>
              </w:rPr>
              <w:tab/>
            </w:r>
            <w:r w:rsidR="00A401B6" w:rsidRPr="00292F88">
              <w:rPr>
                <w:rStyle w:val="Hyperlink"/>
                <w:rFonts w:cs="Courier New"/>
                <w:noProof/>
              </w:rPr>
              <w:t>Scope of Study</w:t>
            </w:r>
            <w:r w:rsidR="00A401B6">
              <w:rPr>
                <w:noProof/>
                <w:webHidden/>
              </w:rPr>
              <w:tab/>
            </w:r>
            <w:r w:rsidR="00A401B6">
              <w:rPr>
                <w:noProof/>
                <w:webHidden/>
              </w:rPr>
              <w:fldChar w:fldCharType="begin"/>
            </w:r>
            <w:r w:rsidR="00A401B6">
              <w:rPr>
                <w:noProof/>
                <w:webHidden/>
              </w:rPr>
              <w:instrText xml:space="preserve"> PAGEREF _Toc39797066 \h </w:instrText>
            </w:r>
            <w:r w:rsidR="00A401B6">
              <w:rPr>
                <w:noProof/>
                <w:webHidden/>
              </w:rPr>
            </w:r>
            <w:r w:rsidR="00A401B6">
              <w:rPr>
                <w:noProof/>
                <w:webHidden/>
              </w:rPr>
              <w:fldChar w:fldCharType="separate"/>
            </w:r>
            <w:r w:rsidR="00A401B6">
              <w:rPr>
                <w:noProof/>
                <w:webHidden/>
              </w:rPr>
              <w:t>9</w:t>
            </w:r>
            <w:r w:rsidR="00A401B6">
              <w:rPr>
                <w:noProof/>
                <w:webHidden/>
              </w:rPr>
              <w:fldChar w:fldCharType="end"/>
            </w:r>
          </w:hyperlink>
        </w:p>
        <w:p w14:paraId="5CFC6616"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67" w:history="1">
            <w:r w:rsidR="00A401B6" w:rsidRPr="00292F88">
              <w:rPr>
                <w:rStyle w:val="Hyperlink"/>
                <w:rFonts w:cs="Courier New"/>
                <w:noProof/>
              </w:rPr>
              <w:t>1.5</w:t>
            </w:r>
            <w:r w:rsidR="00A401B6">
              <w:rPr>
                <w:rFonts w:asciiTheme="minorHAnsi" w:eastAsiaTheme="minorEastAsia" w:hAnsiTheme="minorHAnsi"/>
                <w:noProof/>
                <w:sz w:val="22"/>
              </w:rPr>
              <w:tab/>
            </w:r>
            <w:r w:rsidR="00A401B6" w:rsidRPr="00292F88">
              <w:rPr>
                <w:rStyle w:val="Hyperlink"/>
                <w:rFonts w:cs="Courier New"/>
                <w:noProof/>
              </w:rPr>
              <w:t>Justification of the Study/Significance of Study</w:t>
            </w:r>
            <w:r w:rsidR="00A401B6">
              <w:rPr>
                <w:noProof/>
                <w:webHidden/>
              </w:rPr>
              <w:tab/>
            </w:r>
            <w:r w:rsidR="00A401B6">
              <w:rPr>
                <w:noProof/>
                <w:webHidden/>
              </w:rPr>
              <w:fldChar w:fldCharType="begin"/>
            </w:r>
            <w:r w:rsidR="00A401B6">
              <w:rPr>
                <w:noProof/>
                <w:webHidden/>
              </w:rPr>
              <w:instrText xml:space="preserve"> PAGEREF _Toc39797067 \h </w:instrText>
            </w:r>
            <w:r w:rsidR="00A401B6">
              <w:rPr>
                <w:noProof/>
                <w:webHidden/>
              </w:rPr>
            </w:r>
            <w:r w:rsidR="00A401B6">
              <w:rPr>
                <w:noProof/>
                <w:webHidden/>
              </w:rPr>
              <w:fldChar w:fldCharType="separate"/>
            </w:r>
            <w:r w:rsidR="00A401B6">
              <w:rPr>
                <w:noProof/>
                <w:webHidden/>
              </w:rPr>
              <w:t>9</w:t>
            </w:r>
            <w:r w:rsidR="00A401B6">
              <w:rPr>
                <w:noProof/>
                <w:webHidden/>
              </w:rPr>
              <w:fldChar w:fldCharType="end"/>
            </w:r>
          </w:hyperlink>
        </w:p>
        <w:p w14:paraId="59E54E0E"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68" w:history="1">
            <w:r w:rsidR="00A401B6" w:rsidRPr="00292F88">
              <w:rPr>
                <w:rStyle w:val="Hyperlink"/>
                <w:rFonts w:cs="Courier New"/>
                <w:noProof/>
              </w:rPr>
              <w:t>1.6</w:t>
            </w:r>
            <w:r w:rsidR="00A401B6">
              <w:rPr>
                <w:rFonts w:asciiTheme="minorHAnsi" w:eastAsiaTheme="minorEastAsia" w:hAnsiTheme="minorHAnsi"/>
                <w:noProof/>
                <w:sz w:val="22"/>
              </w:rPr>
              <w:tab/>
            </w:r>
            <w:r w:rsidR="00A401B6" w:rsidRPr="00292F88">
              <w:rPr>
                <w:rStyle w:val="Hyperlink"/>
                <w:rFonts w:cs="Courier New"/>
                <w:noProof/>
              </w:rPr>
              <w:t>Expected Results of the Study &amp; Possible Use</w:t>
            </w:r>
            <w:r w:rsidR="00A401B6">
              <w:rPr>
                <w:noProof/>
                <w:webHidden/>
              </w:rPr>
              <w:tab/>
            </w:r>
            <w:r w:rsidR="00A401B6">
              <w:rPr>
                <w:noProof/>
                <w:webHidden/>
              </w:rPr>
              <w:fldChar w:fldCharType="begin"/>
            </w:r>
            <w:r w:rsidR="00A401B6">
              <w:rPr>
                <w:noProof/>
                <w:webHidden/>
              </w:rPr>
              <w:instrText xml:space="preserve"> PAGEREF _Toc39797068 \h </w:instrText>
            </w:r>
            <w:r w:rsidR="00A401B6">
              <w:rPr>
                <w:noProof/>
                <w:webHidden/>
              </w:rPr>
            </w:r>
            <w:r w:rsidR="00A401B6">
              <w:rPr>
                <w:noProof/>
                <w:webHidden/>
              </w:rPr>
              <w:fldChar w:fldCharType="separate"/>
            </w:r>
            <w:r w:rsidR="00A401B6">
              <w:rPr>
                <w:noProof/>
                <w:webHidden/>
              </w:rPr>
              <w:t>10</w:t>
            </w:r>
            <w:r w:rsidR="00A401B6">
              <w:rPr>
                <w:noProof/>
                <w:webHidden/>
              </w:rPr>
              <w:fldChar w:fldCharType="end"/>
            </w:r>
          </w:hyperlink>
        </w:p>
        <w:p w14:paraId="4CF056C9"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69" w:history="1">
            <w:r w:rsidR="00A401B6" w:rsidRPr="00292F88">
              <w:rPr>
                <w:rStyle w:val="Hyperlink"/>
                <w:rFonts w:cs="Courier New"/>
                <w:noProof/>
              </w:rPr>
              <w:t>1.7</w:t>
            </w:r>
            <w:r w:rsidR="00A401B6">
              <w:rPr>
                <w:rFonts w:asciiTheme="minorHAnsi" w:eastAsiaTheme="minorEastAsia" w:hAnsiTheme="minorHAnsi"/>
                <w:noProof/>
                <w:sz w:val="22"/>
              </w:rPr>
              <w:tab/>
            </w:r>
            <w:r w:rsidR="00A401B6" w:rsidRPr="00292F88">
              <w:rPr>
                <w:rStyle w:val="Hyperlink"/>
                <w:rFonts w:cs="Courier New"/>
                <w:noProof/>
              </w:rPr>
              <w:t>Presentation of Thesis</w:t>
            </w:r>
            <w:r w:rsidR="00A401B6">
              <w:rPr>
                <w:noProof/>
                <w:webHidden/>
              </w:rPr>
              <w:tab/>
            </w:r>
            <w:r w:rsidR="00A401B6">
              <w:rPr>
                <w:noProof/>
                <w:webHidden/>
              </w:rPr>
              <w:fldChar w:fldCharType="begin"/>
            </w:r>
            <w:r w:rsidR="00A401B6">
              <w:rPr>
                <w:noProof/>
                <w:webHidden/>
              </w:rPr>
              <w:instrText xml:space="preserve"> PAGEREF _Toc39797069 \h </w:instrText>
            </w:r>
            <w:r w:rsidR="00A401B6">
              <w:rPr>
                <w:noProof/>
                <w:webHidden/>
              </w:rPr>
            </w:r>
            <w:r w:rsidR="00A401B6">
              <w:rPr>
                <w:noProof/>
                <w:webHidden/>
              </w:rPr>
              <w:fldChar w:fldCharType="separate"/>
            </w:r>
            <w:r w:rsidR="00A401B6">
              <w:rPr>
                <w:noProof/>
                <w:webHidden/>
              </w:rPr>
              <w:t>11</w:t>
            </w:r>
            <w:r w:rsidR="00A401B6">
              <w:rPr>
                <w:noProof/>
                <w:webHidden/>
              </w:rPr>
              <w:fldChar w:fldCharType="end"/>
            </w:r>
          </w:hyperlink>
        </w:p>
        <w:p w14:paraId="3B3E45D8" w14:textId="77777777" w:rsidR="00A401B6" w:rsidRDefault="000E1227">
          <w:pPr>
            <w:pStyle w:val="TOC1"/>
            <w:tabs>
              <w:tab w:val="right" w:leader="dot" w:pos="9350"/>
            </w:tabs>
            <w:rPr>
              <w:rFonts w:asciiTheme="minorHAnsi" w:eastAsiaTheme="minorEastAsia" w:hAnsiTheme="minorHAnsi"/>
              <w:noProof/>
              <w:sz w:val="22"/>
            </w:rPr>
          </w:pPr>
          <w:hyperlink w:anchor="_Toc39797070" w:history="1">
            <w:r w:rsidR="00A401B6" w:rsidRPr="00292F88">
              <w:rPr>
                <w:rStyle w:val="Hyperlink"/>
                <w:rFonts w:cs="Courier New"/>
                <w:noProof/>
              </w:rPr>
              <w:t>CHAPTER 2</w:t>
            </w:r>
            <w:r w:rsidR="00A401B6">
              <w:rPr>
                <w:noProof/>
                <w:webHidden/>
              </w:rPr>
              <w:tab/>
            </w:r>
            <w:r w:rsidR="00A401B6">
              <w:rPr>
                <w:noProof/>
                <w:webHidden/>
              </w:rPr>
              <w:fldChar w:fldCharType="begin"/>
            </w:r>
            <w:r w:rsidR="00A401B6">
              <w:rPr>
                <w:noProof/>
                <w:webHidden/>
              </w:rPr>
              <w:instrText xml:space="preserve"> PAGEREF _Toc39797070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5F0A4DBA" w14:textId="77777777" w:rsidR="00A401B6" w:rsidRDefault="000E1227">
          <w:pPr>
            <w:pStyle w:val="TOC1"/>
            <w:tabs>
              <w:tab w:val="right" w:leader="dot" w:pos="9350"/>
            </w:tabs>
            <w:rPr>
              <w:rFonts w:asciiTheme="minorHAnsi" w:eastAsiaTheme="minorEastAsia" w:hAnsiTheme="minorHAnsi"/>
              <w:noProof/>
              <w:sz w:val="22"/>
            </w:rPr>
          </w:pPr>
          <w:hyperlink w:anchor="_Toc39797071" w:history="1">
            <w:r w:rsidR="00A401B6" w:rsidRPr="00292F88">
              <w:rPr>
                <w:rStyle w:val="Hyperlink"/>
                <w:rFonts w:cs="Courier New"/>
                <w:noProof/>
              </w:rPr>
              <w:t>Literature Review</w:t>
            </w:r>
            <w:r w:rsidR="00A401B6">
              <w:rPr>
                <w:noProof/>
                <w:webHidden/>
              </w:rPr>
              <w:tab/>
            </w:r>
            <w:r w:rsidR="00A401B6">
              <w:rPr>
                <w:noProof/>
                <w:webHidden/>
              </w:rPr>
              <w:fldChar w:fldCharType="begin"/>
            </w:r>
            <w:r w:rsidR="00A401B6">
              <w:rPr>
                <w:noProof/>
                <w:webHidden/>
              </w:rPr>
              <w:instrText xml:space="preserve"> PAGEREF _Toc39797071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2954C5BE"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72" w:history="1">
            <w:r w:rsidR="00A401B6" w:rsidRPr="00292F88">
              <w:rPr>
                <w:rStyle w:val="Hyperlink"/>
                <w:rFonts w:cs="Courier New"/>
                <w:noProof/>
              </w:rPr>
              <w:t>2.0</w:t>
            </w:r>
            <w:r w:rsidR="00A401B6">
              <w:rPr>
                <w:rFonts w:asciiTheme="minorHAnsi" w:eastAsiaTheme="minorEastAsia" w:hAnsiTheme="minorHAnsi"/>
                <w:noProof/>
                <w:sz w:val="22"/>
              </w:rPr>
              <w:tab/>
            </w:r>
            <w:r w:rsidR="00A401B6" w:rsidRPr="00292F88">
              <w:rPr>
                <w:rStyle w:val="Hyperlink"/>
                <w:rFonts w:cs="Courier New"/>
                <w:noProof/>
              </w:rPr>
              <w:t>Introduction</w:t>
            </w:r>
            <w:r w:rsidR="00A401B6">
              <w:rPr>
                <w:noProof/>
                <w:webHidden/>
              </w:rPr>
              <w:tab/>
            </w:r>
            <w:r w:rsidR="00A401B6">
              <w:rPr>
                <w:noProof/>
                <w:webHidden/>
              </w:rPr>
              <w:fldChar w:fldCharType="begin"/>
            </w:r>
            <w:r w:rsidR="00A401B6">
              <w:rPr>
                <w:noProof/>
                <w:webHidden/>
              </w:rPr>
              <w:instrText xml:space="preserve"> PAGEREF _Toc39797072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3432D674"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73" w:history="1">
            <w:r w:rsidR="00A401B6" w:rsidRPr="00292F88">
              <w:rPr>
                <w:rStyle w:val="Hyperlink"/>
                <w:rFonts w:cs="Courier New"/>
                <w:noProof/>
              </w:rPr>
              <w:t>2.1</w:t>
            </w:r>
            <w:r w:rsidR="00A401B6">
              <w:rPr>
                <w:rFonts w:asciiTheme="minorHAnsi" w:eastAsiaTheme="minorEastAsia" w:hAnsiTheme="minorHAnsi"/>
                <w:noProof/>
                <w:sz w:val="22"/>
              </w:rPr>
              <w:tab/>
            </w:r>
            <w:r w:rsidR="00A401B6" w:rsidRPr="00292F88">
              <w:rPr>
                <w:rStyle w:val="Hyperlink"/>
                <w:rFonts w:cs="Courier New"/>
                <w:noProof/>
              </w:rPr>
              <w:t>Review of Related Works</w:t>
            </w:r>
            <w:r w:rsidR="00A401B6">
              <w:rPr>
                <w:noProof/>
                <w:webHidden/>
              </w:rPr>
              <w:tab/>
            </w:r>
            <w:r w:rsidR="00A401B6">
              <w:rPr>
                <w:noProof/>
                <w:webHidden/>
              </w:rPr>
              <w:fldChar w:fldCharType="begin"/>
            </w:r>
            <w:r w:rsidR="00A401B6">
              <w:rPr>
                <w:noProof/>
                <w:webHidden/>
              </w:rPr>
              <w:instrText xml:space="preserve"> PAGEREF _Toc39797073 \h </w:instrText>
            </w:r>
            <w:r w:rsidR="00A401B6">
              <w:rPr>
                <w:noProof/>
                <w:webHidden/>
              </w:rPr>
            </w:r>
            <w:r w:rsidR="00A401B6">
              <w:rPr>
                <w:noProof/>
                <w:webHidden/>
              </w:rPr>
              <w:fldChar w:fldCharType="separate"/>
            </w:r>
            <w:r w:rsidR="00A401B6">
              <w:rPr>
                <w:noProof/>
                <w:webHidden/>
              </w:rPr>
              <w:t>14</w:t>
            </w:r>
            <w:r w:rsidR="00A401B6">
              <w:rPr>
                <w:noProof/>
                <w:webHidden/>
              </w:rPr>
              <w:fldChar w:fldCharType="end"/>
            </w:r>
          </w:hyperlink>
        </w:p>
        <w:p w14:paraId="1D59DE1C"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74" w:history="1">
            <w:r w:rsidR="00A401B6" w:rsidRPr="00292F88">
              <w:rPr>
                <w:rStyle w:val="Hyperlink"/>
                <w:rFonts w:cs="Courier New"/>
                <w:noProof/>
              </w:rPr>
              <w:t>2.2</w:t>
            </w:r>
            <w:r w:rsidR="00A401B6">
              <w:rPr>
                <w:rFonts w:asciiTheme="minorHAnsi" w:eastAsiaTheme="minorEastAsia" w:hAnsiTheme="minorHAnsi"/>
                <w:noProof/>
                <w:sz w:val="22"/>
              </w:rPr>
              <w:tab/>
            </w:r>
            <w:r w:rsidR="00A401B6" w:rsidRPr="00292F88">
              <w:rPr>
                <w:rStyle w:val="Hyperlink"/>
                <w:rFonts w:cs="Courier New"/>
                <w:noProof/>
              </w:rPr>
              <w:t>Similar Available System</w:t>
            </w:r>
            <w:r w:rsidR="00A401B6">
              <w:rPr>
                <w:noProof/>
                <w:webHidden/>
              </w:rPr>
              <w:tab/>
            </w:r>
            <w:r w:rsidR="00A401B6">
              <w:rPr>
                <w:noProof/>
                <w:webHidden/>
              </w:rPr>
              <w:fldChar w:fldCharType="begin"/>
            </w:r>
            <w:r w:rsidR="00A401B6">
              <w:rPr>
                <w:noProof/>
                <w:webHidden/>
              </w:rPr>
              <w:instrText xml:space="preserve"> PAGEREF _Toc39797074 \h </w:instrText>
            </w:r>
            <w:r w:rsidR="00A401B6">
              <w:rPr>
                <w:noProof/>
                <w:webHidden/>
              </w:rPr>
            </w:r>
            <w:r w:rsidR="00A401B6">
              <w:rPr>
                <w:noProof/>
                <w:webHidden/>
              </w:rPr>
              <w:fldChar w:fldCharType="separate"/>
            </w:r>
            <w:r w:rsidR="00A401B6">
              <w:rPr>
                <w:noProof/>
                <w:webHidden/>
              </w:rPr>
              <w:t>15</w:t>
            </w:r>
            <w:r w:rsidR="00A401B6">
              <w:rPr>
                <w:noProof/>
                <w:webHidden/>
              </w:rPr>
              <w:fldChar w:fldCharType="end"/>
            </w:r>
          </w:hyperlink>
        </w:p>
        <w:p w14:paraId="1BAA93F8" w14:textId="77777777" w:rsidR="00A401B6" w:rsidRDefault="000E1227">
          <w:pPr>
            <w:pStyle w:val="TOC2"/>
            <w:tabs>
              <w:tab w:val="right" w:leader="dot" w:pos="9350"/>
            </w:tabs>
            <w:rPr>
              <w:rFonts w:asciiTheme="minorHAnsi" w:eastAsiaTheme="minorEastAsia" w:hAnsiTheme="minorHAnsi"/>
              <w:noProof/>
              <w:sz w:val="22"/>
            </w:rPr>
          </w:pPr>
          <w:hyperlink w:anchor="_Toc39797075" w:history="1">
            <w:r w:rsidR="00A401B6" w:rsidRPr="00292F88">
              <w:rPr>
                <w:rStyle w:val="Hyperlink"/>
                <w:rFonts w:cs="Courier New"/>
                <w:noProof/>
              </w:rPr>
              <w:t>2.4 The Proposed Work</w:t>
            </w:r>
            <w:r w:rsidR="00A401B6">
              <w:rPr>
                <w:noProof/>
                <w:webHidden/>
              </w:rPr>
              <w:tab/>
            </w:r>
            <w:r w:rsidR="00A401B6">
              <w:rPr>
                <w:noProof/>
                <w:webHidden/>
              </w:rPr>
              <w:fldChar w:fldCharType="begin"/>
            </w:r>
            <w:r w:rsidR="00A401B6">
              <w:rPr>
                <w:noProof/>
                <w:webHidden/>
              </w:rPr>
              <w:instrText xml:space="preserve"> PAGEREF _Toc39797075 \h </w:instrText>
            </w:r>
            <w:r w:rsidR="00A401B6">
              <w:rPr>
                <w:noProof/>
                <w:webHidden/>
              </w:rPr>
            </w:r>
            <w:r w:rsidR="00A401B6">
              <w:rPr>
                <w:noProof/>
                <w:webHidden/>
              </w:rPr>
              <w:fldChar w:fldCharType="separate"/>
            </w:r>
            <w:r w:rsidR="00A401B6">
              <w:rPr>
                <w:noProof/>
                <w:webHidden/>
              </w:rPr>
              <w:t>27</w:t>
            </w:r>
            <w:r w:rsidR="00A401B6">
              <w:rPr>
                <w:noProof/>
                <w:webHidden/>
              </w:rPr>
              <w:fldChar w:fldCharType="end"/>
            </w:r>
          </w:hyperlink>
        </w:p>
        <w:p w14:paraId="79FB429E" w14:textId="77777777" w:rsidR="00A401B6" w:rsidRDefault="000E1227">
          <w:pPr>
            <w:pStyle w:val="TOC2"/>
            <w:tabs>
              <w:tab w:val="right" w:leader="dot" w:pos="9350"/>
            </w:tabs>
            <w:rPr>
              <w:rFonts w:asciiTheme="minorHAnsi" w:eastAsiaTheme="minorEastAsia" w:hAnsiTheme="minorHAnsi"/>
              <w:noProof/>
              <w:sz w:val="22"/>
            </w:rPr>
          </w:pPr>
          <w:hyperlink w:anchor="_Toc39797076" w:history="1">
            <w:r w:rsidR="00A401B6" w:rsidRPr="00292F88">
              <w:rPr>
                <w:rStyle w:val="Hyperlink"/>
                <w:rFonts w:cs="Courier New"/>
                <w:noProof/>
              </w:rPr>
              <w:t>2.5 Project Scope</w:t>
            </w:r>
            <w:r w:rsidR="00A401B6">
              <w:rPr>
                <w:noProof/>
                <w:webHidden/>
              </w:rPr>
              <w:tab/>
            </w:r>
            <w:r w:rsidR="00A401B6">
              <w:rPr>
                <w:noProof/>
                <w:webHidden/>
              </w:rPr>
              <w:fldChar w:fldCharType="begin"/>
            </w:r>
            <w:r w:rsidR="00A401B6">
              <w:rPr>
                <w:noProof/>
                <w:webHidden/>
              </w:rPr>
              <w:instrText xml:space="preserve"> PAGEREF _Toc39797076 \h </w:instrText>
            </w:r>
            <w:r w:rsidR="00A401B6">
              <w:rPr>
                <w:noProof/>
                <w:webHidden/>
              </w:rPr>
            </w:r>
            <w:r w:rsidR="00A401B6">
              <w:rPr>
                <w:noProof/>
                <w:webHidden/>
              </w:rPr>
              <w:fldChar w:fldCharType="separate"/>
            </w:r>
            <w:r w:rsidR="00A401B6">
              <w:rPr>
                <w:noProof/>
                <w:webHidden/>
              </w:rPr>
              <w:t>30</w:t>
            </w:r>
            <w:r w:rsidR="00A401B6">
              <w:rPr>
                <w:noProof/>
                <w:webHidden/>
              </w:rPr>
              <w:fldChar w:fldCharType="end"/>
            </w:r>
          </w:hyperlink>
        </w:p>
        <w:p w14:paraId="3737AA13" w14:textId="77777777" w:rsidR="00A401B6" w:rsidRDefault="000E1227">
          <w:pPr>
            <w:pStyle w:val="TOC1"/>
            <w:tabs>
              <w:tab w:val="right" w:leader="dot" w:pos="9350"/>
            </w:tabs>
            <w:rPr>
              <w:rFonts w:asciiTheme="minorHAnsi" w:eastAsiaTheme="minorEastAsia" w:hAnsiTheme="minorHAnsi"/>
              <w:noProof/>
              <w:sz w:val="22"/>
            </w:rPr>
          </w:pPr>
          <w:hyperlink w:anchor="_Toc39797077" w:history="1">
            <w:r w:rsidR="00A401B6" w:rsidRPr="00292F88">
              <w:rPr>
                <w:rStyle w:val="Hyperlink"/>
                <w:rFonts w:cs="Courier New"/>
                <w:noProof/>
              </w:rPr>
              <w:t>CHAPTER 3</w:t>
            </w:r>
            <w:r w:rsidR="00A401B6">
              <w:rPr>
                <w:noProof/>
                <w:webHidden/>
              </w:rPr>
              <w:tab/>
            </w:r>
            <w:r w:rsidR="00A401B6">
              <w:rPr>
                <w:noProof/>
                <w:webHidden/>
              </w:rPr>
              <w:fldChar w:fldCharType="begin"/>
            </w:r>
            <w:r w:rsidR="00A401B6">
              <w:rPr>
                <w:noProof/>
                <w:webHidden/>
              </w:rPr>
              <w:instrText xml:space="preserve"> PAGEREF _Toc39797077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6D846C59" w14:textId="77777777" w:rsidR="00A401B6" w:rsidRDefault="000E1227">
          <w:pPr>
            <w:pStyle w:val="TOC1"/>
            <w:tabs>
              <w:tab w:val="right" w:leader="dot" w:pos="9350"/>
            </w:tabs>
            <w:rPr>
              <w:rFonts w:asciiTheme="minorHAnsi" w:eastAsiaTheme="minorEastAsia" w:hAnsiTheme="minorHAnsi"/>
              <w:noProof/>
              <w:sz w:val="22"/>
            </w:rPr>
          </w:pPr>
          <w:hyperlink w:anchor="_Toc39797078" w:history="1">
            <w:r w:rsidR="00A401B6" w:rsidRPr="00292F88">
              <w:rPr>
                <w:rStyle w:val="Hyperlink"/>
                <w:rFonts w:cs="Courier New"/>
                <w:noProof/>
              </w:rPr>
              <w:t>Crystallization of the Problem</w:t>
            </w:r>
            <w:r w:rsidR="00A401B6">
              <w:rPr>
                <w:noProof/>
                <w:webHidden/>
              </w:rPr>
              <w:tab/>
            </w:r>
            <w:r w:rsidR="00A401B6">
              <w:rPr>
                <w:noProof/>
                <w:webHidden/>
              </w:rPr>
              <w:fldChar w:fldCharType="begin"/>
            </w:r>
            <w:r w:rsidR="00A401B6">
              <w:rPr>
                <w:noProof/>
                <w:webHidden/>
              </w:rPr>
              <w:instrText xml:space="preserve"> PAGEREF _Toc39797078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0C3D7D2F"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79" w:history="1">
            <w:r w:rsidR="00A401B6" w:rsidRPr="00292F88">
              <w:rPr>
                <w:rStyle w:val="Hyperlink"/>
                <w:rFonts w:cs="Courier New"/>
                <w:noProof/>
              </w:rPr>
              <w:t>3.0</w:t>
            </w:r>
            <w:r w:rsidR="00A401B6">
              <w:rPr>
                <w:rFonts w:asciiTheme="minorHAnsi" w:eastAsiaTheme="minorEastAsia" w:hAnsiTheme="minorHAnsi"/>
                <w:noProof/>
                <w:sz w:val="22"/>
              </w:rPr>
              <w:tab/>
            </w:r>
            <w:r w:rsidR="00A401B6" w:rsidRPr="00292F88">
              <w:rPr>
                <w:rStyle w:val="Hyperlink"/>
                <w:rFonts w:cs="Courier New"/>
                <w:noProof/>
              </w:rPr>
              <w:t>Background and History</w:t>
            </w:r>
            <w:r w:rsidR="00A401B6">
              <w:rPr>
                <w:noProof/>
                <w:webHidden/>
              </w:rPr>
              <w:tab/>
            </w:r>
            <w:r w:rsidR="00A401B6">
              <w:rPr>
                <w:noProof/>
                <w:webHidden/>
              </w:rPr>
              <w:fldChar w:fldCharType="begin"/>
            </w:r>
            <w:r w:rsidR="00A401B6">
              <w:rPr>
                <w:noProof/>
                <w:webHidden/>
              </w:rPr>
              <w:instrText xml:space="preserve"> PAGEREF _Toc39797079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2DF82873"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80" w:history="1">
            <w:r w:rsidR="00A401B6" w:rsidRPr="00292F88">
              <w:rPr>
                <w:rStyle w:val="Hyperlink"/>
                <w:rFonts w:cs="Courier New"/>
                <w:noProof/>
              </w:rPr>
              <w:t>3.1</w:t>
            </w:r>
            <w:r w:rsidR="00A401B6">
              <w:rPr>
                <w:rFonts w:asciiTheme="minorHAnsi" w:eastAsiaTheme="minorEastAsia" w:hAnsiTheme="minorHAnsi"/>
                <w:noProof/>
                <w:sz w:val="22"/>
              </w:rPr>
              <w:tab/>
            </w:r>
            <w:r w:rsidR="00A401B6" w:rsidRPr="00292F88">
              <w:rPr>
                <w:rStyle w:val="Hyperlink"/>
                <w:rFonts w:cs="Courier New"/>
                <w:noProof/>
              </w:rPr>
              <w:t>Components and Features</w:t>
            </w:r>
            <w:r w:rsidR="00A401B6">
              <w:rPr>
                <w:noProof/>
                <w:webHidden/>
              </w:rPr>
              <w:tab/>
            </w:r>
            <w:r w:rsidR="00A401B6">
              <w:rPr>
                <w:noProof/>
                <w:webHidden/>
              </w:rPr>
              <w:fldChar w:fldCharType="begin"/>
            </w:r>
            <w:r w:rsidR="00A401B6">
              <w:rPr>
                <w:noProof/>
                <w:webHidden/>
              </w:rPr>
              <w:instrText xml:space="preserve"> PAGEREF _Toc39797080 \h </w:instrText>
            </w:r>
            <w:r w:rsidR="00A401B6">
              <w:rPr>
                <w:noProof/>
                <w:webHidden/>
              </w:rPr>
            </w:r>
            <w:r w:rsidR="00A401B6">
              <w:rPr>
                <w:noProof/>
                <w:webHidden/>
              </w:rPr>
              <w:fldChar w:fldCharType="separate"/>
            </w:r>
            <w:r w:rsidR="00A401B6">
              <w:rPr>
                <w:noProof/>
                <w:webHidden/>
              </w:rPr>
              <w:t>32</w:t>
            </w:r>
            <w:r w:rsidR="00A401B6">
              <w:rPr>
                <w:noProof/>
                <w:webHidden/>
              </w:rPr>
              <w:fldChar w:fldCharType="end"/>
            </w:r>
          </w:hyperlink>
        </w:p>
        <w:p w14:paraId="24349C58"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81" w:history="1">
            <w:r w:rsidR="00A401B6" w:rsidRPr="00292F88">
              <w:rPr>
                <w:rStyle w:val="Hyperlink"/>
                <w:rFonts w:cs="Courier New"/>
                <w:noProof/>
              </w:rPr>
              <w:t>3.2</w:t>
            </w:r>
            <w:r w:rsidR="00A401B6">
              <w:rPr>
                <w:rFonts w:asciiTheme="minorHAnsi" w:eastAsiaTheme="minorEastAsia" w:hAnsiTheme="minorHAnsi"/>
                <w:noProof/>
                <w:sz w:val="22"/>
              </w:rPr>
              <w:tab/>
            </w:r>
            <w:r w:rsidR="00A401B6" w:rsidRPr="00292F88">
              <w:rPr>
                <w:rStyle w:val="Hyperlink"/>
                <w:rFonts w:cs="Courier New"/>
                <w:noProof/>
              </w:rPr>
              <w:t>Strength and Advantages</w:t>
            </w:r>
            <w:r w:rsidR="00A401B6">
              <w:rPr>
                <w:noProof/>
                <w:webHidden/>
              </w:rPr>
              <w:tab/>
            </w:r>
            <w:r w:rsidR="00A401B6">
              <w:rPr>
                <w:noProof/>
                <w:webHidden/>
              </w:rPr>
              <w:fldChar w:fldCharType="begin"/>
            </w:r>
            <w:r w:rsidR="00A401B6">
              <w:rPr>
                <w:noProof/>
                <w:webHidden/>
              </w:rPr>
              <w:instrText xml:space="preserve"> PAGEREF _Toc39797081 \h </w:instrText>
            </w:r>
            <w:r w:rsidR="00A401B6">
              <w:rPr>
                <w:noProof/>
                <w:webHidden/>
              </w:rPr>
            </w:r>
            <w:r w:rsidR="00A401B6">
              <w:rPr>
                <w:noProof/>
                <w:webHidden/>
              </w:rPr>
              <w:fldChar w:fldCharType="separate"/>
            </w:r>
            <w:r w:rsidR="00A401B6">
              <w:rPr>
                <w:noProof/>
                <w:webHidden/>
              </w:rPr>
              <w:t>34</w:t>
            </w:r>
            <w:r w:rsidR="00A401B6">
              <w:rPr>
                <w:noProof/>
                <w:webHidden/>
              </w:rPr>
              <w:fldChar w:fldCharType="end"/>
            </w:r>
          </w:hyperlink>
        </w:p>
        <w:p w14:paraId="115EAA46"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82" w:history="1">
            <w:r w:rsidR="00A401B6" w:rsidRPr="00292F88">
              <w:rPr>
                <w:rStyle w:val="Hyperlink"/>
                <w:rFonts w:cs="Courier New"/>
                <w:noProof/>
              </w:rPr>
              <w:t>3.3</w:t>
            </w:r>
            <w:r w:rsidR="00A401B6">
              <w:rPr>
                <w:rFonts w:asciiTheme="minorHAnsi" w:eastAsiaTheme="minorEastAsia" w:hAnsiTheme="minorHAnsi"/>
                <w:noProof/>
                <w:sz w:val="22"/>
              </w:rPr>
              <w:tab/>
            </w:r>
            <w:r w:rsidR="00A401B6" w:rsidRPr="00292F88">
              <w:rPr>
                <w:rStyle w:val="Hyperlink"/>
                <w:rFonts w:cs="Courier New"/>
                <w:noProof/>
              </w:rPr>
              <w:t>Weakness and Disadvantages</w:t>
            </w:r>
            <w:r w:rsidR="00A401B6">
              <w:rPr>
                <w:noProof/>
                <w:webHidden/>
              </w:rPr>
              <w:tab/>
            </w:r>
            <w:r w:rsidR="00A401B6">
              <w:rPr>
                <w:noProof/>
                <w:webHidden/>
              </w:rPr>
              <w:fldChar w:fldCharType="begin"/>
            </w:r>
            <w:r w:rsidR="00A401B6">
              <w:rPr>
                <w:noProof/>
                <w:webHidden/>
              </w:rPr>
              <w:instrText xml:space="preserve"> PAGEREF _Toc39797082 \h </w:instrText>
            </w:r>
            <w:r w:rsidR="00A401B6">
              <w:rPr>
                <w:noProof/>
                <w:webHidden/>
              </w:rPr>
            </w:r>
            <w:r w:rsidR="00A401B6">
              <w:rPr>
                <w:noProof/>
                <w:webHidden/>
              </w:rPr>
              <w:fldChar w:fldCharType="separate"/>
            </w:r>
            <w:r w:rsidR="00A401B6">
              <w:rPr>
                <w:noProof/>
                <w:webHidden/>
              </w:rPr>
              <w:t>35</w:t>
            </w:r>
            <w:r w:rsidR="00A401B6">
              <w:rPr>
                <w:noProof/>
                <w:webHidden/>
              </w:rPr>
              <w:fldChar w:fldCharType="end"/>
            </w:r>
          </w:hyperlink>
        </w:p>
        <w:p w14:paraId="77B6EBC9"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83" w:history="1">
            <w:r w:rsidR="00A401B6" w:rsidRPr="00292F88">
              <w:rPr>
                <w:rStyle w:val="Hyperlink"/>
                <w:rFonts w:cs="Courier New"/>
                <w:noProof/>
              </w:rPr>
              <w:t>3.4</w:t>
            </w:r>
            <w:r w:rsidR="00A401B6">
              <w:rPr>
                <w:rFonts w:asciiTheme="minorHAnsi" w:eastAsiaTheme="minorEastAsia" w:hAnsiTheme="minorHAnsi"/>
                <w:noProof/>
                <w:sz w:val="22"/>
              </w:rPr>
              <w:tab/>
            </w:r>
            <w:r w:rsidR="00A401B6" w:rsidRPr="00292F88">
              <w:rPr>
                <w:rStyle w:val="Hyperlink"/>
                <w:rFonts w:cs="Courier New"/>
                <w:noProof/>
              </w:rPr>
              <w:t>Methodology</w:t>
            </w:r>
            <w:r w:rsidR="00A401B6">
              <w:rPr>
                <w:noProof/>
                <w:webHidden/>
              </w:rPr>
              <w:tab/>
            </w:r>
            <w:r w:rsidR="00A401B6">
              <w:rPr>
                <w:noProof/>
                <w:webHidden/>
              </w:rPr>
              <w:fldChar w:fldCharType="begin"/>
            </w:r>
            <w:r w:rsidR="00A401B6">
              <w:rPr>
                <w:noProof/>
                <w:webHidden/>
              </w:rPr>
              <w:instrText xml:space="preserve"> PAGEREF _Toc39797083 \h </w:instrText>
            </w:r>
            <w:r w:rsidR="00A401B6">
              <w:rPr>
                <w:noProof/>
                <w:webHidden/>
              </w:rPr>
            </w:r>
            <w:r w:rsidR="00A401B6">
              <w:rPr>
                <w:noProof/>
                <w:webHidden/>
              </w:rPr>
              <w:fldChar w:fldCharType="separate"/>
            </w:r>
            <w:r w:rsidR="00A401B6">
              <w:rPr>
                <w:noProof/>
                <w:webHidden/>
              </w:rPr>
              <w:t>35</w:t>
            </w:r>
            <w:r w:rsidR="00A401B6">
              <w:rPr>
                <w:noProof/>
                <w:webHidden/>
              </w:rPr>
              <w:fldChar w:fldCharType="end"/>
            </w:r>
          </w:hyperlink>
        </w:p>
        <w:p w14:paraId="3F806C3D" w14:textId="77777777" w:rsidR="00A401B6" w:rsidRDefault="000E1227">
          <w:pPr>
            <w:pStyle w:val="TOC1"/>
            <w:tabs>
              <w:tab w:val="right" w:leader="dot" w:pos="9350"/>
            </w:tabs>
            <w:rPr>
              <w:rFonts w:asciiTheme="minorHAnsi" w:eastAsiaTheme="minorEastAsia" w:hAnsiTheme="minorHAnsi"/>
              <w:noProof/>
              <w:sz w:val="22"/>
            </w:rPr>
          </w:pPr>
          <w:hyperlink w:anchor="_Toc39797084" w:history="1">
            <w:r w:rsidR="00A401B6" w:rsidRPr="00292F88">
              <w:rPr>
                <w:rStyle w:val="Hyperlink"/>
                <w:rFonts w:cs="Courier New"/>
                <w:bCs/>
                <w:noProof/>
              </w:rPr>
              <w:t>CHAPTER 4:</w:t>
            </w:r>
            <w:r w:rsidR="00A401B6">
              <w:rPr>
                <w:noProof/>
                <w:webHidden/>
              </w:rPr>
              <w:tab/>
            </w:r>
            <w:r w:rsidR="00A401B6">
              <w:rPr>
                <w:noProof/>
                <w:webHidden/>
              </w:rPr>
              <w:fldChar w:fldCharType="begin"/>
            </w:r>
            <w:r w:rsidR="00A401B6">
              <w:rPr>
                <w:noProof/>
                <w:webHidden/>
              </w:rPr>
              <w:instrText xml:space="preserve"> PAGEREF _Toc39797084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3CC5417E" w14:textId="77777777" w:rsidR="00A401B6" w:rsidRDefault="000E1227">
          <w:pPr>
            <w:pStyle w:val="TOC1"/>
            <w:tabs>
              <w:tab w:val="right" w:leader="dot" w:pos="9350"/>
            </w:tabs>
            <w:rPr>
              <w:rFonts w:asciiTheme="minorHAnsi" w:eastAsiaTheme="minorEastAsia" w:hAnsiTheme="minorHAnsi"/>
              <w:noProof/>
              <w:sz w:val="22"/>
            </w:rPr>
          </w:pPr>
          <w:hyperlink w:anchor="_Toc39797085" w:history="1">
            <w:r w:rsidR="00A401B6" w:rsidRPr="00292F88">
              <w:rPr>
                <w:rStyle w:val="Hyperlink"/>
                <w:rFonts w:cs="Courier New"/>
                <w:bCs/>
                <w:noProof/>
              </w:rPr>
              <w:t>Analysis of the Proposed System</w:t>
            </w:r>
            <w:r w:rsidR="00A401B6">
              <w:rPr>
                <w:noProof/>
                <w:webHidden/>
              </w:rPr>
              <w:tab/>
            </w:r>
            <w:r w:rsidR="00A401B6">
              <w:rPr>
                <w:noProof/>
                <w:webHidden/>
              </w:rPr>
              <w:fldChar w:fldCharType="begin"/>
            </w:r>
            <w:r w:rsidR="00A401B6">
              <w:rPr>
                <w:noProof/>
                <w:webHidden/>
              </w:rPr>
              <w:instrText xml:space="preserve"> PAGEREF _Toc39797085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766E56BC"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86" w:history="1">
            <w:r w:rsidR="00A401B6" w:rsidRPr="00292F88">
              <w:rPr>
                <w:rStyle w:val="Hyperlink"/>
                <w:rFonts w:cs="Courier New"/>
                <w:noProof/>
              </w:rPr>
              <w:t>4.0</w:t>
            </w:r>
            <w:r w:rsidR="00A401B6">
              <w:rPr>
                <w:rFonts w:asciiTheme="minorHAnsi" w:eastAsiaTheme="minorEastAsia" w:hAnsiTheme="minorHAnsi"/>
                <w:noProof/>
                <w:sz w:val="22"/>
              </w:rPr>
              <w:tab/>
            </w:r>
            <w:r w:rsidR="00A401B6" w:rsidRPr="00292F88">
              <w:rPr>
                <w:rStyle w:val="Hyperlink"/>
                <w:rFonts w:cs="Courier New"/>
                <w:noProof/>
              </w:rPr>
              <w:t>Overview of the proposed system</w:t>
            </w:r>
            <w:r w:rsidR="00A401B6">
              <w:rPr>
                <w:noProof/>
                <w:webHidden/>
              </w:rPr>
              <w:tab/>
            </w:r>
            <w:r w:rsidR="00A401B6">
              <w:rPr>
                <w:noProof/>
                <w:webHidden/>
              </w:rPr>
              <w:fldChar w:fldCharType="begin"/>
            </w:r>
            <w:r w:rsidR="00A401B6">
              <w:rPr>
                <w:noProof/>
                <w:webHidden/>
              </w:rPr>
              <w:instrText xml:space="preserve"> PAGEREF _Toc39797086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020273F2" w14:textId="77777777" w:rsidR="00A401B6" w:rsidRDefault="000E1227">
          <w:pPr>
            <w:pStyle w:val="TOC3"/>
            <w:tabs>
              <w:tab w:val="right" w:leader="dot" w:pos="9350"/>
            </w:tabs>
            <w:rPr>
              <w:rFonts w:asciiTheme="minorHAnsi" w:eastAsiaTheme="minorEastAsia" w:hAnsiTheme="minorHAnsi"/>
              <w:noProof/>
              <w:sz w:val="22"/>
            </w:rPr>
          </w:pPr>
          <w:hyperlink w:anchor="_Toc39797087" w:history="1">
            <w:r w:rsidR="00A401B6" w:rsidRPr="00292F88">
              <w:rPr>
                <w:rStyle w:val="Hyperlink"/>
                <w:rFonts w:cs="Courier New"/>
                <w:noProof/>
              </w:rPr>
              <w:t>4.0.1 Functional Requirements</w:t>
            </w:r>
            <w:r w:rsidR="00A401B6">
              <w:rPr>
                <w:noProof/>
                <w:webHidden/>
              </w:rPr>
              <w:tab/>
            </w:r>
            <w:r w:rsidR="00A401B6">
              <w:rPr>
                <w:noProof/>
                <w:webHidden/>
              </w:rPr>
              <w:fldChar w:fldCharType="begin"/>
            </w:r>
            <w:r w:rsidR="00A401B6">
              <w:rPr>
                <w:noProof/>
                <w:webHidden/>
              </w:rPr>
              <w:instrText xml:space="preserve"> PAGEREF _Toc39797087 \h </w:instrText>
            </w:r>
            <w:r w:rsidR="00A401B6">
              <w:rPr>
                <w:noProof/>
                <w:webHidden/>
              </w:rPr>
            </w:r>
            <w:r w:rsidR="00A401B6">
              <w:rPr>
                <w:noProof/>
                <w:webHidden/>
              </w:rPr>
              <w:fldChar w:fldCharType="separate"/>
            </w:r>
            <w:r w:rsidR="00A401B6">
              <w:rPr>
                <w:noProof/>
                <w:webHidden/>
              </w:rPr>
              <w:t>39</w:t>
            </w:r>
            <w:r w:rsidR="00A401B6">
              <w:rPr>
                <w:noProof/>
                <w:webHidden/>
              </w:rPr>
              <w:fldChar w:fldCharType="end"/>
            </w:r>
          </w:hyperlink>
        </w:p>
        <w:p w14:paraId="3326B1F4" w14:textId="77777777" w:rsidR="00A401B6" w:rsidRDefault="000E1227">
          <w:pPr>
            <w:pStyle w:val="TOC3"/>
            <w:tabs>
              <w:tab w:val="right" w:leader="dot" w:pos="9350"/>
            </w:tabs>
            <w:rPr>
              <w:rFonts w:asciiTheme="minorHAnsi" w:eastAsiaTheme="minorEastAsia" w:hAnsiTheme="minorHAnsi"/>
              <w:noProof/>
              <w:sz w:val="22"/>
            </w:rPr>
          </w:pPr>
          <w:hyperlink w:anchor="_Toc39797088" w:history="1">
            <w:r w:rsidR="00A401B6" w:rsidRPr="00292F88">
              <w:rPr>
                <w:rStyle w:val="Hyperlink"/>
                <w:rFonts w:cs="Courier New"/>
                <w:noProof/>
              </w:rPr>
              <w:t>4.0.2 Non-functional Requirements</w:t>
            </w:r>
            <w:r w:rsidR="00A401B6">
              <w:rPr>
                <w:noProof/>
                <w:webHidden/>
              </w:rPr>
              <w:tab/>
            </w:r>
            <w:r w:rsidR="00A401B6">
              <w:rPr>
                <w:noProof/>
                <w:webHidden/>
              </w:rPr>
              <w:fldChar w:fldCharType="begin"/>
            </w:r>
            <w:r w:rsidR="00A401B6">
              <w:rPr>
                <w:noProof/>
                <w:webHidden/>
              </w:rPr>
              <w:instrText xml:space="preserve"> PAGEREF _Toc39797088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6E85A978"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89" w:history="1">
            <w:r w:rsidR="00A401B6" w:rsidRPr="00292F88">
              <w:rPr>
                <w:rStyle w:val="Hyperlink"/>
                <w:rFonts w:cs="Courier New"/>
                <w:noProof/>
              </w:rPr>
              <w:t>4.1</w:t>
            </w:r>
            <w:r w:rsidR="00A401B6">
              <w:rPr>
                <w:rFonts w:asciiTheme="minorHAnsi" w:eastAsiaTheme="minorEastAsia" w:hAnsiTheme="minorHAnsi"/>
                <w:noProof/>
                <w:sz w:val="22"/>
              </w:rPr>
              <w:tab/>
            </w:r>
            <w:r w:rsidR="00A401B6" w:rsidRPr="00292F88">
              <w:rPr>
                <w:rStyle w:val="Hyperlink"/>
                <w:rFonts w:cs="Courier New"/>
                <w:noProof/>
              </w:rPr>
              <w:t>Major Features and Components of the proposed system</w:t>
            </w:r>
            <w:r w:rsidR="00A401B6">
              <w:rPr>
                <w:noProof/>
                <w:webHidden/>
              </w:rPr>
              <w:tab/>
            </w:r>
            <w:r w:rsidR="00A401B6">
              <w:rPr>
                <w:noProof/>
                <w:webHidden/>
              </w:rPr>
              <w:fldChar w:fldCharType="begin"/>
            </w:r>
            <w:r w:rsidR="00A401B6">
              <w:rPr>
                <w:noProof/>
                <w:webHidden/>
              </w:rPr>
              <w:instrText xml:space="preserve"> PAGEREF _Toc39797089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18C34A8C" w14:textId="77777777" w:rsidR="00A401B6" w:rsidRDefault="000E1227">
          <w:pPr>
            <w:pStyle w:val="TOC3"/>
            <w:tabs>
              <w:tab w:val="left" w:pos="1540"/>
              <w:tab w:val="right" w:leader="dot" w:pos="9350"/>
            </w:tabs>
            <w:rPr>
              <w:rFonts w:asciiTheme="minorHAnsi" w:eastAsiaTheme="minorEastAsia" w:hAnsiTheme="minorHAnsi"/>
              <w:noProof/>
              <w:sz w:val="22"/>
            </w:rPr>
          </w:pPr>
          <w:hyperlink w:anchor="_Toc39797090" w:history="1">
            <w:r w:rsidR="00A401B6" w:rsidRPr="00292F88">
              <w:rPr>
                <w:rStyle w:val="Hyperlink"/>
                <w:rFonts w:cs="Courier New"/>
                <w:noProof/>
              </w:rPr>
              <w:t>4.1.1</w:t>
            </w:r>
            <w:r w:rsidR="00A401B6">
              <w:rPr>
                <w:rFonts w:asciiTheme="minorHAnsi" w:eastAsiaTheme="minorEastAsia" w:hAnsiTheme="minorHAnsi"/>
                <w:noProof/>
                <w:sz w:val="22"/>
              </w:rPr>
              <w:tab/>
            </w:r>
            <w:r w:rsidR="00A401B6" w:rsidRPr="00292F88">
              <w:rPr>
                <w:rStyle w:val="Hyperlink"/>
                <w:rFonts w:cs="Courier New"/>
                <w:noProof/>
              </w:rPr>
              <w:t>Major Features</w:t>
            </w:r>
            <w:r w:rsidR="00A401B6">
              <w:rPr>
                <w:noProof/>
                <w:webHidden/>
              </w:rPr>
              <w:tab/>
            </w:r>
            <w:r w:rsidR="00A401B6">
              <w:rPr>
                <w:noProof/>
                <w:webHidden/>
              </w:rPr>
              <w:fldChar w:fldCharType="begin"/>
            </w:r>
            <w:r w:rsidR="00A401B6">
              <w:rPr>
                <w:noProof/>
                <w:webHidden/>
              </w:rPr>
              <w:instrText xml:space="preserve"> PAGEREF _Toc39797090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170F8A58" w14:textId="77777777" w:rsidR="00A401B6" w:rsidRDefault="000E1227">
          <w:pPr>
            <w:pStyle w:val="TOC3"/>
            <w:tabs>
              <w:tab w:val="left" w:pos="1540"/>
              <w:tab w:val="right" w:leader="dot" w:pos="9350"/>
            </w:tabs>
            <w:rPr>
              <w:rFonts w:asciiTheme="minorHAnsi" w:eastAsiaTheme="minorEastAsia" w:hAnsiTheme="minorHAnsi"/>
              <w:noProof/>
              <w:sz w:val="22"/>
            </w:rPr>
          </w:pPr>
          <w:hyperlink w:anchor="_Toc39797091" w:history="1">
            <w:r w:rsidR="00A401B6" w:rsidRPr="00292F88">
              <w:rPr>
                <w:rStyle w:val="Hyperlink"/>
                <w:rFonts w:cs="Courier New"/>
                <w:noProof/>
              </w:rPr>
              <w:t>4.1.2</w:t>
            </w:r>
            <w:r w:rsidR="00A401B6">
              <w:rPr>
                <w:rFonts w:asciiTheme="minorHAnsi" w:eastAsiaTheme="minorEastAsia" w:hAnsiTheme="minorHAnsi"/>
                <w:noProof/>
                <w:sz w:val="22"/>
              </w:rPr>
              <w:tab/>
            </w:r>
            <w:r w:rsidR="00A401B6" w:rsidRPr="00292F88">
              <w:rPr>
                <w:rStyle w:val="Hyperlink"/>
                <w:rFonts w:cs="Courier New"/>
                <w:noProof/>
              </w:rPr>
              <w:t>Component of the proposed system</w:t>
            </w:r>
            <w:r w:rsidR="00A401B6">
              <w:rPr>
                <w:noProof/>
                <w:webHidden/>
              </w:rPr>
              <w:tab/>
            </w:r>
            <w:r w:rsidR="00A401B6">
              <w:rPr>
                <w:noProof/>
                <w:webHidden/>
              </w:rPr>
              <w:fldChar w:fldCharType="begin"/>
            </w:r>
            <w:r w:rsidR="00A401B6">
              <w:rPr>
                <w:noProof/>
                <w:webHidden/>
              </w:rPr>
              <w:instrText xml:space="preserve"> PAGEREF _Toc39797091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4A3B0F43"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92" w:history="1">
            <w:r w:rsidR="00A401B6" w:rsidRPr="00292F88">
              <w:rPr>
                <w:rStyle w:val="Hyperlink"/>
                <w:rFonts w:cs="Courier New"/>
                <w:noProof/>
              </w:rPr>
              <w:t>4.2</w:t>
            </w:r>
            <w:r w:rsidR="00A401B6">
              <w:rPr>
                <w:rFonts w:asciiTheme="minorHAnsi" w:eastAsiaTheme="minorEastAsia" w:hAnsiTheme="minorHAnsi"/>
                <w:noProof/>
                <w:sz w:val="22"/>
              </w:rPr>
              <w:tab/>
            </w:r>
            <w:r w:rsidR="00A401B6" w:rsidRPr="00292F88">
              <w:rPr>
                <w:rStyle w:val="Hyperlink"/>
                <w:rFonts w:cs="Courier New"/>
                <w:noProof/>
              </w:rPr>
              <w:t>Benefits/Advantage of the proposed system</w:t>
            </w:r>
            <w:r w:rsidR="00A401B6">
              <w:rPr>
                <w:noProof/>
                <w:webHidden/>
              </w:rPr>
              <w:tab/>
            </w:r>
            <w:r w:rsidR="00A401B6">
              <w:rPr>
                <w:noProof/>
                <w:webHidden/>
              </w:rPr>
              <w:fldChar w:fldCharType="begin"/>
            </w:r>
            <w:r w:rsidR="00A401B6">
              <w:rPr>
                <w:noProof/>
                <w:webHidden/>
              </w:rPr>
              <w:instrText xml:space="preserve"> PAGEREF _Toc39797092 \h </w:instrText>
            </w:r>
            <w:r w:rsidR="00A401B6">
              <w:rPr>
                <w:noProof/>
                <w:webHidden/>
              </w:rPr>
            </w:r>
            <w:r w:rsidR="00A401B6">
              <w:rPr>
                <w:noProof/>
                <w:webHidden/>
              </w:rPr>
              <w:fldChar w:fldCharType="separate"/>
            </w:r>
            <w:r w:rsidR="00A401B6">
              <w:rPr>
                <w:noProof/>
                <w:webHidden/>
              </w:rPr>
              <w:t>41</w:t>
            </w:r>
            <w:r w:rsidR="00A401B6">
              <w:rPr>
                <w:noProof/>
                <w:webHidden/>
              </w:rPr>
              <w:fldChar w:fldCharType="end"/>
            </w:r>
          </w:hyperlink>
        </w:p>
        <w:p w14:paraId="56C54725" w14:textId="77777777" w:rsidR="00A401B6" w:rsidRDefault="000E1227">
          <w:pPr>
            <w:pStyle w:val="TOC2"/>
            <w:tabs>
              <w:tab w:val="left" w:pos="1100"/>
              <w:tab w:val="right" w:leader="dot" w:pos="9350"/>
            </w:tabs>
            <w:rPr>
              <w:rFonts w:asciiTheme="minorHAnsi" w:eastAsiaTheme="minorEastAsia" w:hAnsiTheme="minorHAnsi"/>
              <w:noProof/>
              <w:sz w:val="22"/>
            </w:rPr>
          </w:pPr>
          <w:hyperlink w:anchor="_Toc39797093" w:history="1">
            <w:r w:rsidR="00A401B6" w:rsidRPr="00292F88">
              <w:rPr>
                <w:rStyle w:val="Hyperlink"/>
                <w:rFonts w:cs="Courier New"/>
                <w:noProof/>
              </w:rPr>
              <w:t>4.3</w:t>
            </w:r>
            <w:r w:rsidR="00A401B6">
              <w:rPr>
                <w:rFonts w:asciiTheme="minorHAnsi" w:eastAsiaTheme="minorEastAsia" w:hAnsiTheme="minorHAnsi"/>
                <w:noProof/>
                <w:sz w:val="22"/>
              </w:rPr>
              <w:tab/>
            </w:r>
            <w:r w:rsidR="00A401B6" w:rsidRPr="00292F88">
              <w:rPr>
                <w:rStyle w:val="Hyperlink"/>
                <w:rFonts w:cs="Courier New"/>
                <w:noProof/>
              </w:rPr>
              <w:t>System Context Diagram of the proposed system</w:t>
            </w:r>
            <w:r w:rsidR="00A401B6">
              <w:rPr>
                <w:noProof/>
                <w:webHidden/>
              </w:rPr>
              <w:tab/>
            </w:r>
            <w:r w:rsidR="00A401B6">
              <w:rPr>
                <w:noProof/>
                <w:webHidden/>
              </w:rPr>
              <w:fldChar w:fldCharType="begin"/>
            </w:r>
            <w:r w:rsidR="00A401B6">
              <w:rPr>
                <w:noProof/>
                <w:webHidden/>
              </w:rPr>
              <w:instrText xml:space="preserve"> PAGEREF _Toc39797093 \h </w:instrText>
            </w:r>
            <w:r w:rsidR="00A401B6">
              <w:rPr>
                <w:noProof/>
                <w:webHidden/>
              </w:rPr>
            </w:r>
            <w:r w:rsidR="00A401B6">
              <w:rPr>
                <w:noProof/>
                <w:webHidden/>
              </w:rPr>
              <w:fldChar w:fldCharType="separate"/>
            </w:r>
            <w:r w:rsidR="00A401B6">
              <w:rPr>
                <w:noProof/>
                <w:webHidden/>
              </w:rPr>
              <w:t>41</w:t>
            </w:r>
            <w:r w:rsidR="00A401B6">
              <w:rPr>
                <w:noProof/>
                <w:webHidden/>
              </w:rPr>
              <w:fldChar w:fldCharType="end"/>
            </w:r>
          </w:hyperlink>
        </w:p>
        <w:p w14:paraId="69472D0E" w14:textId="77777777" w:rsidR="00A401B6" w:rsidRDefault="000E1227">
          <w:pPr>
            <w:pStyle w:val="TOC1"/>
            <w:tabs>
              <w:tab w:val="right" w:leader="dot" w:pos="9350"/>
            </w:tabs>
            <w:rPr>
              <w:rFonts w:asciiTheme="minorHAnsi" w:eastAsiaTheme="minorEastAsia" w:hAnsiTheme="minorHAnsi"/>
              <w:noProof/>
              <w:sz w:val="22"/>
            </w:rPr>
          </w:pPr>
          <w:hyperlink w:anchor="_Toc39797094" w:history="1">
            <w:r w:rsidR="00A401B6" w:rsidRPr="00292F88">
              <w:rPr>
                <w:rStyle w:val="Hyperlink"/>
                <w:rFonts w:cs="Courier New"/>
                <w:noProof/>
              </w:rPr>
              <w:t>Chapter 5:</w:t>
            </w:r>
            <w:r w:rsidR="00A401B6">
              <w:rPr>
                <w:noProof/>
                <w:webHidden/>
              </w:rPr>
              <w:tab/>
            </w:r>
            <w:r w:rsidR="00A401B6">
              <w:rPr>
                <w:noProof/>
                <w:webHidden/>
              </w:rPr>
              <w:fldChar w:fldCharType="begin"/>
            </w:r>
            <w:r w:rsidR="00A401B6">
              <w:rPr>
                <w:noProof/>
                <w:webHidden/>
              </w:rPr>
              <w:instrText xml:space="preserve"> PAGEREF _Toc39797094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6A987163" w14:textId="77777777" w:rsidR="00A401B6" w:rsidRDefault="000E1227">
          <w:pPr>
            <w:pStyle w:val="TOC1"/>
            <w:tabs>
              <w:tab w:val="right" w:leader="dot" w:pos="9350"/>
            </w:tabs>
            <w:rPr>
              <w:rFonts w:asciiTheme="minorHAnsi" w:eastAsiaTheme="minorEastAsia" w:hAnsiTheme="minorHAnsi"/>
              <w:noProof/>
              <w:sz w:val="22"/>
            </w:rPr>
          </w:pPr>
          <w:hyperlink w:anchor="_Toc39797095" w:history="1">
            <w:r w:rsidR="00A401B6" w:rsidRPr="00292F88">
              <w:rPr>
                <w:rStyle w:val="Hyperlink"/>
                <w:rFonts w:cs="Courier New"/>
                <w:noProof/>
              </w:rPr>
              <w:t>Detailed Design of the Proposed System</w:t>
            </w:r>
            <w:r w:rsidR="00A401B6">
              <w:rPr>
                <w:noProof/>
                <w:webHidden/>
              </w:rPr>
              <w:tab/>
            </w:r>
            <w:r w:rsidR="00A401B6">
              <w:rPr>
                <w:noProof/>
                <w:webHidden/>
              </w:rPr>
              <w:fldChar w:fldCharType="begin"/>
            </w:r>
            <w:r w:rsidR="00A401B6">
              <w:rPr>
                <w:noProof/>
                <w:webHidden/>
              </w:rPr>
              <w:instrText xml:space="preserve"> PAGEREF _Toc39797095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7542D41B" w14:textId="77777777" w:rsidR="00A401B6" w:rsidRDefault="000E1227">
          <w:pPr>
            <w:pStyle w:val="TOC2"/>
            <w:tabs>
              <w:tab w:val="right" w:leader="dot" w:pos="9350"/>
            </w:tabs>
            <w:rPr>
              <w:rFonts w:asciiTheme="minorHAnsi" w:eastAsiaTheme="minorEastAsia" w:hAnsiTheme="minorHAnsi"/>
              <w:noProof/>
              <w:sz w:val="22"/>
            </w:rPr>
          </w:pPr>
          <w:hyperlink w:anchor="_Toc39797096" w:history="1">
            <w:r w:rsidR="00A401B6" w:rsidRPr="00292F88">
              <w:rPr>
                <w:rStyle w:val="Hyperlink"/>
                <w:rFonts w:cs="Courier New"/>
                <w:noProof/>
              </w:rPr>
              <w:t>5.0 Functional Processes of the Proposed System</w:t>
            </w:r>
            <w:r w:rsidR="00A401B6">
              <w:rPr>
                <w:noProof/>
                <w:webHidden/>
              </w:rPr>
              <w:tab/>
            </w:r>
            <w:r w:rsidR="00A401B6">
              <w:rPr>
                <w:noProof/>
                <w:webHidden/>
              </w:rPr>
              <w:fldChar w:fldCharType="begin"/>
            </w:r>
            <w:r w:rsidR="00A401B6">
              <w:rPr>
                <w:noProof/>
                <w:webHidden/>
              </w:rPr>
              <w:instrText xml:space="preserve"> PAGEREF _Toc39797096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1FCFF44A" w14:textId="77777777" w:rsidR="00A401B6" w:rsidRDefault="000E1227">
          <w:pPr>
            <w:pStyle w:val="TOC2"/>
            <w:tabs>
              <w:tab w:val="right" w:leader="dot" w:pos="9350"/>
            </w:tabs>
            <w:rPr>
              <w:rFonts w:asciiTheme="minorHAnsi" w:eastAsiaTheme="minorEastAsia" w:hAnsiTheme="minorHAnsi"/>
              <w:noProof/>
              <w:sz w:val="22"/>
            </w:rPr>
          </w:pPr>
          <w:hyperlink w:anchor="_Toc39797097" w:history="1">
            <w:r w:rsidR="00A401B6" w:rsidRPr="00292F88">
              <w:rPr>
                <w:rStyle w:val="Hyperlink"/>
                <w:rFonts w:cs="Courier New"/>
                <w:noProof/>
              </w:rPr>
              <w:t>5.1 Algorithm and flowchart of the processes</w:t>
            </w:r>
            <w:r w:rsidR="00A401B6">
              <w:rPr>
                <w:noProof/>
                <w:webHidden/>
              </w:rPr>
              <w:tab/>
            </w:r>
            <w:r w:rsidR="00A401B6">
              <w:rPr>
                <w:noProof/>
                <w:webHidden/>
              </w:rPr>
              <w:fldChar w:fldCharType="begin"/>
            </w:r>
            <w:r w:rsidR="00A401B6">
              <w:rPr>
                <w:noProof/>
                <w:webHidden/>
              </w:rPr>
              <w:instrText xml:space="preserve"> PAGEREF _Toc39797097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7DB84B1" w14:textId="77777777" w:rsidR="00A401B6" w:rsidRDefault="000E1227">
          <w:pPr>
            <w:pStyle w:val="TOC2"/>
            <w:tabs>
              <w:tab w:val="right" w:leader="dot" w:pos="9350"/>
            </w:tabs>
            <w:rPr>
              <w:rFonts w:asciiTheme="minorHAnsi" w:eastAsiaTheme="minorEastAsia" w:hAnsiTheme="minorHAnsi"/>
              <w:noProof/>
              <w:sz w:val="22"/>
            </w:rPr>
          </w:pPr>
          <w:hyperlink w:anchor="_Toc39797098" w:history="1">
            <w:r w:rsidR="00A401B6" w:rsidRPr="00292F88">
              <w:rPr>
                <w:rStyle w:val="Hyperlink"/>
                <w:rFonts w:cs="Courier New"/>
                <w:noProof/>
              </w:rPr>
              <w:t>5.2 Data Flow Diagrams</w:t>
            </w:r>
            <w:r w:rsidR="00A401B6">
              <w:rPr>
                <w:noProof/>
                <w:webHidden/>
              </w:rPr>
              <w:tab/>
            </w:r>
            <w:r w:rsidR="00A401B6">
              <w:rPr>
                <w:noProof/>
                <w:webHidden/>
              </w:rPr>
              <w:fldChar w:fldCharType="begin"/>
            </w:r>
            <w:r w:rsidR="00A401B6">
              <w:rPr>
                <w:noProof/>
                <w:webHidden/>
              </w:rPr>
              <w:instrText xml:space="preserve"> PAGEREF _Toc39797098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B7E2A8F" w14:textId="77777777" w:rsidR="00A401B6" w:rsidRDefault="000E1227">
          <w:pPr>
            <w:pStyle w:val="TOC2"/>
            <w:tabs>
              <w:tab w:val="right" w:leader="dot" w:pos="9350"/>
            </w:tabs>
            <w:rPr>
              <w:rFonts w:asciiTheme="minorHAnsi" w:eastAsiaTheme="minorEastAsia" w:hAnsiTheme="minorHAnsi"/>
              <w:noProof/>
              <w:sz w:val="22"/>
            </w:rPr>
          </w:pPr>
          <w:hyperlink w:anchor="_Toc39797099" w:history="1">
            <w:r w:rsidR="00A401B6" w:rsidRPr="00292F88">
              <w:rPr>
                <w:rStyle w:val="Hyperlink"/>
                <w:rFonts w:cs="Courier New"/>
                <w:noProof/>
              </w:rPr>
              <w:t>5.3 Data Dictionary</w:t>
            </w:r>
            <w:r w:rsidR="00A401B6">
              <w:rPr>
                <w:noProof/>
                <w:webHidden/>
              </w:rPr>
              <w:tab/>
            </w:r>
            <w:r w:rsidR="00A401B6">
              <w:rPr>
                <w:noProof/>
                <w:webHidden/>
              </w:rPr>
              <w:fldChar w:fldCharType="begin"/>
            </w:r>
            <w:r w:rsidR="00A401B6">
              <w:rPr>
                <w:noProof/>
                <w:webHidden/>
              </w:rPr>
              <w:instrText xml:space="preserve"> PAGEREF _Toc39797099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2336288" w14:textId="77777777" w:rsidR="00A401B6" w:rsidRDefault="000E1227">
          <w:pPr>
            <w:pStyle w:val="TOC1"/>
            <w:tabs>
              <w:tab w:val="right" w:leader="dot" w:pos="9350"/>
            </w:tabs>
            <w:rPr>
              <w:rFonts w:asciiTheme="minorHAnsi" w:eastAsiaTheme="minorEastAsia" w:hAnsiTheme="minorHAnsi"/>
              <w:noProof/>
              <w:sz w:val="22"/>
            </w:rPr>
          </w:pPr>
          <w:hyperlink w:anchor="_Toc39797100" w:history="1">
            <w:r w:rsidR="00A401B6" w:rsidRPr="00292F88">
              <w:rPr>
                <w:rStyle w:val="Hyperlink"/>
                <w:rFonts w:cs="Courier New"/>
                <w:noProof/>
              </w:rPr>
              <w:t>Chapter 6:</w:t>
            </w:r>
            <w:r w:rsidR="00A401B6">
              <w:rPr>
                <w:noProof/>
                <w:webHidden/>
              </w:rPr>
              <w:tab/>
            </w:r>
            <w:r w:rsidR="00A401B6">
              <w:rPr>
                <w:noProof/>
                <w:webHidden/>
              </w:rPr>
              <w:fldChar w:fldCharType="begin"/>
            </w:r>
            <w:r w:rsidR="00A401B6">
              <w:rPr>
                <w:noProof/>
                <w:webHidden/>
              </w:rPr>
              <w:instrText xml:space="preserve"> PAGEREF _Toc39797100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08579FD3" w14:textId="77777777" w:rsidR="00A401B6" w:rsidRDefault="000E1227">
          <w:pPr>
            <w:pStyle w:val="TOC1"/>
            <w:tabs>
              <w:tab w:val="right" w:leader="dot" w:pos="9350"/>
            </w:tabs>
            <w:rPr>
              <w:rFonts w:asciiTheme="minorHAnsi" w:eastAsiaTheme="minorEastAsia" w:hAnsiTheme="minorHAnsi"/>
              <w:noProof/>
              <w:sz w:val="22"/>
            </w:rPr>
          </w:pPr>
          <w:hyperlink w:anchor="_Toc39797101" w:history="1">
            <w:r w:rsidR="00A401B6" w:rsidRPr="00292F88">
              <w:rPr>
                <w:rStyle w:val="Hyperlink"/>
                <w:rFonts w:cs="Courier New"/>
                <w:noProof/>
              </w:rPr>
              <w:t>System Implementation &amp; Testing</w:t>
            </w:r>
            <w:r w:rsidR="00A401B6">
              <w:rPr>
                <w:noProof/>
                <w:webHidden/>
              </w:rPr>
              <w:tab/>
            </w:r>
            <w:r w:rsidR="00A401B6">
              <w:rPr>
                <w:noProof/>
                <w:webHidden/>
              </w:rPr>
              <w:fldChar w:fldCharType="begin"/>
            </w:r>
            <w:r w:rsidR="00A401B6">
              <w:rPr>
                <w:noProof/>
                <w:webHidden/>
              </w:rPr>
              <w:instrText xml:space="preserve"> PAGEREF _Toc39797101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249B1FC6" w14:textId="77777777" w:rsidR="00A401B6" w:rsidRDefault="000E1227">
          <w:pPr>
            <w:pStyle w:val="TOC2"/>
            <w:tabs>
              <w:tab w:val="right" w:leader="dot" w:pos="9350"/>
            </w:tabs>
            <w:rPr>
              <w:rFonts w:asciiTheme="minorHAnsi" w:eastAsiaTheme="minorEastAsia" w:hAnsiTheme="minorHAnsi"/>
              <w:noProof/>
              <w:sz w:val="22"/>
            </w:rPr>
          </w:pPr>
          <w:hyperlink w:anchor="_Toc39797102" w:history="1">
            <w:r w:rsidR="00A401B6" w:rsidRPr="00292F88">
              <w:rPr>
                <w:rStyle w:val="Hyperlink"/>
                <w:rFonts w:cs="Courier New"/>
                <w:noProof/>
              </w:rPr>
              <w:t>6.0 Implementation</w:t>
            </w:r>
            <w:r w:rsidR="00A401B6">
              <w:rPr>
                <w:noProof/>
                <w:webHidden/>
              </w:rPr>
              <w:tab/>
            </w:r>
            <w:r w:rsidR="00A401B6">
              <w:rPr>
                <w:noProof/>
                <w:webHidden/>
              </w:rPr>
              <w:fldChar w:fldCharType="begin"/>
            </w:r>
            <w:r w:rsidR="00A401B6">
              <w:rPr>
                <w:noProof/>
                <w:webHidden/>
              </w:rPr>
              <w:instrText xml:space="preserve"> PAGEREF _Toc39797102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6E1EA949" w14:textId="77777777" w:rsidR="00A401B6" w:rsidRDefault="000E1227">
          <w:pPr>
            <w:pStyle w:val="TOC2"/>
            <w:tabs>
              <w:tab w:val="right" w:leader="dot" w:pos="9350"/>
            </w:tabs>
            <w:rPr>
              <w:rFonts w:asciiTheme="minorHAnsi" w:eastAsiaTheme="minorEastAsia" w:hAnsiTheme="minorHAnsi"/>
              <w:noProof/>
              <w:sz w:val="22"/>
            </w:rPr>
          </w:pPr>
          <w:hyperlink w:anchor="_Toc39797103" w:history="1">
            <w:r w:rsidR="00A401B6" w:rsidRPr="00292F88">
              <w:rPr>
                <w:rStyle w:val="Hyperlink"/>
                <w:rFonts w:cs="Courier New"/>
                <w:noProof/>
              </w:rPr>
              <w:t>6.1 Testing</w:t>
            </w:r>
            <w:r w:rsidR="00A401B6">
              <w:rPr>
                <w:noProof/>
                <w:webHidden/>
              </w:rPr>
              <w:tab/>
            </w:r>
            <w:r w:rsidR="00A401B6">
              <w:rPr>
                <w:noProof/>
                <w:webHidden/>
              </w:rPr>
              <w:fldChar w:fldCharType="begin"/>
            </w:r>
            <w:r w:rsidR="00A401B6">
              <w:rPr>
                <w:noProof/>
                <w:webHidden/>
              </w:rPr>
              <w:instrText xml:space="preserve"> PAGEREF _Toc39797103 \h </w:instrText>
            </w:r>
            <w:r w:rsidR="00A401B6">
              <w:rPr>
                <w:noProof/>
                <w:webHidden/>
              </w:rPr>
            </w:r>
            <w:r w:rsidR="00A401B6">
              <w:rPr>
                <w:noProof/>
                <w:webHidden/>
              </w:rPr>
              <w:fldChar w:fldCharType="separate"/>
            </w:r>
            <w:r w:rsidR="00A401B6">
              <w:rPr>
                <w:noProof/>
                <w:webHidden/>
              </w:rPr>
              <w:t>47</w:t>
            </w:r>
            <w:r w:rsidR="00A401B6">
              <w:rPr>
                <w:noProof/>
                <w:webHidden/>
              </w:rPr>
              <w:fldChar w:fldCharType="end"/>
            </w:r>
          </w:hyperlink>
        </w:p>
        <w:p w14:paraId="29515995" w14:textId="77777777" w:rsidR="00A401B6" w:rsidRDefault="000E1227">
          <w:pPr>
            <w:pStyle w:val="TOC2"/>
            <w:tabs>
              <w:tab w:val="right" w:leader="dot" w:pos="9350"/>
            </w:tabs>
            <w:rPr>
              <w:rFonts w:asciiTheme="minorHAnsi" w:eastAsiaTheme="minorEastAsia" w:hAnsiTheme="minorHAnsi"/>
              <w:noProof/>
              <w:sz w:val="22"/>
            </w:rPr>
          </w:pPr>
          <w:hyperlink w:anchor="_Toc39797104" w:history="1">
            <w:r w:rsidR="00A401B6" w:rsidRPr="00292F88">
              <w:rPr>
                <w:rStyle w:val="Hyperlink"/>
                <w:rFonts w:cs="Courier New"/>
                <w:noProof/>
              </w:rPr>
              <w:t>6.2 Statement of Test Cases Strategy</w:t>
            </w:r>
            <w:r w:rsidR="00A401B6">
              <w:rPr>
                <w:noProof/>
                <w:webHidden/>
              </w:rPr>
              <w:tab/>
            </w:r>
            <w:r w:rsidR="00A401B6">
              <w:rPr>
                <w:noProof/>
                <w:webHidden/>
              </w:rPr>
              <w:fldChar w:fldCharType="begin"/>
            </w:r>
            <w:r w:rsidR="00A401B6">
              <w:rPr>
                <w:noProof/>
                <w:webHidden/>
              </w:rPr>
              <w:instrText xml:space="preserve"> PAGEREF _Toc39797104 \h </w:instrText>
            </w:r>
            <w:r w:rsidR="00A401B6">
              <w:rPr>
                <w:noProof/>
                <w:webHidden/>
              </w:rPr>
            </w:r>
            <w:r w:rsidR="00A401B6">
              <w:rPr>
                <w:noProof/>
                <w:webHidden/>
              </w:rPr>
              <w:fldChar w:fldCharType="separate"/>
            </w:r>
            <w:r w:rsidR="00A401B6">
              <w:rPr>
                <w:noProof/>
                <w:webHidden/>
              </w:rPr>
              <w:t>49</w:t>
            </w:r>
            <w:r w:rsidR="00A401B6">
              <w:rPr>
                <w:noProof/>
                <w:webHidden/>
              </w:rPr>
              <w:fldChar w:fldCharType="end"/>
            </w:r>
          </w:hyperlink>
        </w:p>
        <w:p w14:paraId="30E67555" w14:textId="77777777" w:rsidR="00A401B6" w:rsidRDefault="000E1227">
          <w:pPr>
            <w:pStyle w:val="TOC1"/>
            <w:tabs>
              <w:tab w:val="right" w:leader="dot" w:pos="9350"/>
            </w:tabs>
            <w:rPr>
              <w:rFonts w:asciiTheme="minorHAnsi" w:eastAsiaTheme="minorEastAsia" w:hAnsiTheme="minorHAnsi"/>
              <w:noProof/>
              <w:sz w:val="22"/>
            </w:rPr>
          </w:pPr>
          <w:hyperlink w:anchor="_Toc39797105" w:history="1">
            <w:r w:rsidR="00A401B6" w:rsidRPr="00292F88">
              <w:rPr>
                <w:rStyle w:val="Hyperlink"/>
                <w:rFonts w:cs="Courier New"/>
                <w:noProof/>
              </w:rPr>
              <w:t>Chapter 8:</w:t>
            </w:r>
            <w:r w:rsidR="00A401B6">
              <w:rPr>
                <w:noProof/>
                <w:webHidden/>
              </w:rPr>
              <w:tab/>
            </w:r>
            <w:r w:rsidR="00A401B6">
              <w:rPr>
                <w:noProof/>
                <w:webHidden/>
              </w:rPr>
              <w:fldChar w:fldCharType="begin"/>
            </w:r>
            <w:r w:rsidR="00A401B6">
              <w:rPr>
                <w:noProof/>
                <w:webHidden/>
              </w:rPr>
              <w:instrText xml:space="preserve"> PAGEREF _Toc39797105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4300D4E" w14:textId="77777777" w:rsidR="00A401B6" w:rsidRDefault="000E1227">
          <w:pPr>
            <w:pStyle w:val="TOC1"/>
            <w:tabs>
              <w:tab w:val="right" w:leader="dot" w:pos="9350"/>
            </w:tabs>
            <w:rPr>
              <w:rFonts w:asciiTheme="minorHAnsi" w:eastAsiaTheme="minorEastAsia" w:hAnsiTheme="minorHAnsi"/>
              <w:noProof/>
              <w:sz w:val="22"/>
            </w:rPr>
          </w:pPr>
          <w:hyperlink w:anchor="_Toc39797106" w:history="1">
            <w:r w:rsidR="00A401B6" w:rsidRPr="00292F88">
              <w:rPr>
                <w:rStyle w:val="Hyperlink"/>
                <w:rFonts w:cs="Courier New"/>
                <w:noProof/>
              </w:rPr>
              <w:t>Conclusion and Recommendation</w:t>
            </w:r>
            <w:r w:rsidR="00A401B6">
              <w:rPr>
                <w:noProof/>
                <w:webHidden/>
              </w:rPr>
              <w:tab/>
            </w:r>
            <w:r w:rsidR="00A401B6">
              <w:rPr>
                <w:noProof/>
                <w:webHidden/>
              </w:rPr>
              <w:fldChar w:fldCharType="begin"/>
            </w:r>
            <w:r w:rsidR="00A401B6">
              <w:rPr>
                <w:noProof/>
                <w:webHidden/>
              </w:rPr>
              <w:instrText xml:space="preserve"> PAGEREF _Toc39797106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27B317F" w14:textId="77777777" w:rsidR="00A401B6" w:rsidRDefault="000E1227">
          <w:pPr>
            <w:pStyle w:val="TOC2"/>
            <w:tabs>
              <w:tab w:val="right" w:leader="dot" w:pos="9350"/>
            </w:tabs>
            <w:rPr>
              <w:rFonts w:asciiTheme="minorHAnsi" w:eastAsiaTheme="minorEastAsia" w:hAnsiTheme="minorHAnsi"/>
              <w:noProof/>
              <w:sz w:val="22"/>
            </w:rPr>
          </w:pPr>
          <w:hyperlink w:anchor="_Toc39797107" w:history="1">
            <w:r w:rsidR="00A401B6" w:rsidRPr="00292F88">
              <w:rPr>
                <w:rStyle w:val="Hyperlink"/>
                <w:rFonts w:cs="Courier New"/>
                <w:noProof/>
              </w:rPr>
              <w:t>8.0 Conclusion</w:t>
            </w:r>
            <w:r w:rsidR="00A401B6">
              <w:rPr>
                <w:noProof/>
                <w:webHidden/>
              </w:rPr>
              <w:tab/>
            </w:r>
            <w:r w:rsidR="00A401B6">
              <w:rPr>
                <w:noProof/>
                <w:webHidden/>
              </w:rPr>
              <w:fldChar w:fldCharType="begin"/>
            </w:r>
            <w:r w:rsidR="00A401B6">
              <w:rPr>
                <w:noProof/>
                <w:webHidden/>
              </w:rPr>
              <w:instrText xml:space="preserve"> PAGEREF _Toc39797107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B26858B" w14:textId="77777777" w:rsidR="00A401B6" w:rsidRDefault="000E1227">
          <w:pPr>
            <w:pStyle w:val="TOC2"/>
            <w:tabs>
              <w:tab w:val="right" w:leader="dot" w:pos="9350"/>
            </w:tabs>
            <w:rPr>
              <w:rFonts w:asciiTheme="minorHAnsi" w:eastAsiaTheme="minorEastAsia" w:hAnsiTheme="minorHAnsi"/>
              <w:noProof/>
              <w:sz w:val="22"/>
            </w:rPr>
          </w:pPr>
          <w:hyperlink w:anchor="_Toc39797108" w:history="1">
            <w:r w:rsidR="00A401B6" w:rsidRPr="00292F88">
              <w:rPr>
                <w:rStyle w:val="Hyperlink"/>
                <w:rFonts w:cs="Courier New"/>
                <w:noProof/>
              </w:rPr>
              <w:t>8.1 Recommendation</w:t>
            </w:r>
            <w:r w:rsidR="00A401B6">
              <w:rPr>
                <w:noProof/>
                <w:webHidden/>
              </w:rPr>
              <w:tab/>
            </w:r>
            <w:r w:rsidR="00A401B6">
              <w:rPr>
                <w:noProof/>
                <w:webHidden/>
              </w:rPr>
              <w:fldChar w:fldCharType="begin"/>
            </w:r>
            <w:r w:rsidR="00A401B6">
              <w:rPr>
                <w:noProof/>
                <w:webHidden/>
              </w:rPr>
              <w:instrText xml:space="preserve"> PAGEREF _Toc39797108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2FDDE603" w14:textId="77777777" w:rsidR="00A401B6" w:rsidRDefault="000E1227">
          <w:pPr>
            <w:pStyle w:val="TOC2"/>
            <w:tabs>
              <w:tab w:val="right" w:leader="dot" w:pos="9350"/>
            </w:tabs>
            <w:rPr>
              <w:rFonts w:asciiTheme="minorHAnsi" w:eastAsiaTheme="minorEastAsia" w:hAnsiTheme="minorHAnsi"/>
              <w:noProof/>
              <w:sz w:val="22"/>
            </w:rPr>
          </w:pPr>
          <w:hyperlink w:anchor="_Toc39797109" w:history="1">
            <w:r w:rsidR="00A401B6" w:rsidRPr="00292F88">
              <w:rPr>
                <w:rStyle w:val="Hyperlink"/>
                <w:rFonts w:cs="Courier New"/>
                <w:noProof/>
              </w:rPr>
              <w:t>6.4 Challenges and Observation</w:t>
            </w:r>
            <w:r w:rsidR="00A401B6">
              <w:rPr>
                <w:noProof/>
                <w:webHidden/>
              </w:rPr>
              <w:tab/>
            </w:r>
            <w:r w:rsidR="00A401B6">
              <w:rPr>
                <w:noProof/>
                <w:webHidden/>
              </w:rPr>
              <w:fldChar w:fldCharType="begin"/>
            </w:r>
            <w:r w:rsidR="00A401B6">
              <w:rPr>
                <w:noProof/>
                <w:webHidden/>
              </w:rPr>
              <w:instrText xml:space="preserve"> PAGEREF _Toc39797109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6ECDC3A0" w14:textId="77777777" w:rsidR="00A401B6" w:rsidRDefault="000E1227">
          <w:pPr>
            <w:pStyle w:val="TOC1"/>
            <w:tabs>
              <w:tab w:val="right" w:leader="dot" w:pos="9350"/>
            </w:tabs>
            <w:rPr>
              <w:rFonts w:asciiTheme="minorHAnsi" w:eastAsiaTheme="minorEastAsia" w:hAnsiTheme="minorHAnsi"/>
              <w:noProof/>
              <w:sz w:val="22"/>
            </w:rPr>
          </w:pPr>
          <w:hyperlink w:anchor="_Toc39797110" w:history="1">
            <w:r w:rsidR="00A401B6" w:rsidRPr="00292F88">
              <w:rPr>
                <w:rStyle w:val="Hyperlink"/>
                <w:rFonts w:cs="Courier New"/>
                <w:noProof/>
              </w:rPr>
              <w:t>Reference</w:t>
            </w:r>
            <w:r w:rsidR="00A401B6">
              <w:rPr>
                <w:noProof/>
                <w:webHidden/>
              </w:rPr>
              <w:tab/>
            </w:r>
            <w:r w:rsidR="00A401B6">
              <w:rPr>
                <w:noProof/>
                <w:webHidden/>
              </w:rPr>
              <w:fldChar w:fldCharType="begin"/>
            </w:r>
            <w:r w:rsidR="00A401B6">
              <w:rPr>
                <w:noProof/>
                <w:webHidden/>
              </w:rPr>
              <w:instrText xml:space="preserve"> PAGEREF _Toc39797110 \h </w:instrText>
            </w:r>
            <w:r w:rsidR="00A401B6">
              <w:rPr>
                <w:noProof/>
                <w:webHidden/>
              </w:rPr>
            </w:r>
            <w:r w:rsidR="00A401B6">
              <w:rPr>
                <w:noProof/>
                <w:webHidden/>
              </w:rPr>
              <w:fldChar w:fldCharType="separate"/>
            </w:r>
            <w:r w:rsidR="00A401B6">
              <w:rPr>
                <w:noProof/>
                <w:webHidden/>
              </w:rPr>
              <w:t>56</w:t>
            </w:r>
            <w:r w:rsidR="00A401B6">
              <w:rPr>
                <w:noProof/>
                <w:webHidden/>
              </w:rPr>
              <w:fldChar w:fldCharType="end"/>
            </w:r>
          </w:hyperlink>
        </w:p>
        <w:p w14:paraId="3371C004" w14:textId="401B5DCF" w:rsidR="007676D5" w:rsidRPr="006210DD" w:rsidRDefault="007676D5" w:rsidP="00663F93">
          <w:pPr>
            <w:spacing w:line="360" w:lineRule="auto"/>
            <w:rPr>
              <w:rFonts w:cs="Courier New"/>
              <w:szCs w:val="24"/>
            </w:rPr>
          </w:pPr>
          <w:r w:rsidRPr="006210DD">
            <w:rPr>
              <w:rFonts w:cs="Courier New"/>
              <w:b/>
              <w:bCs/>
              <w:noProof/>
              <w:szCs w:val="24"/>
            </w:rPr>
            <w:fldChar w:fldCharType="end"/>
          </w:r>
        </w:p>
      </w:sdtContent>
    </w:sdt>
    <w:p w14:paraId="2DE0274E" w14:textId="77777777" w:rsidR="003674BE" w:rsidRPr="006210DD" w:rsidRDefault="003674BE" w:rsidP="00663F93">
      <w:pPr>
        <w:spacing w:line="360" w:lineRule="auto"/>
        <w:rPr>
          <w:rFonts w:cs="Courier New"/>
          <w:b/>
          <w:szCs w:val="24"/>
          <w:u w:val="single"/>
        </w:rPr>
      </w:pPr>
    </w:p>
    <w:p w14:paraId="0B50AA9D" w14:textId="77777777" w:rsidR="003674BE" w:rsidRPr="006210DD" w:rsidRDefault="003674BE" w:rsidP="00663F93">
      <w:pPr>
        <w:spacing w:line="360" w:lineRule="auto"/>
        <w:rPr>
          <w:rFonts w:cs="Courier New"/>
          <w:b/>
          <w:szCs w:val="24"/>
          <w:u w:val="single"/>
        </w:rPr>
      </w:pPr>
    </w:p>
    <w:p w14:paraId="30AE0341" w14:textId="77777777" w:rsidR="001C68B6" w:rsidRPr="006210DD" w:rsidRDefault="001C68B6" w:rsidP="00663F93">
      <w:pPr>
        <w:spacing w:line="360" w:lineRule="auto"/>
        <w:rPr>
          <w:rFonts w:cs="Courier New"/>
          <w:b/>
          <w:szCs w:val="24"/>
          <w:u w:val="single"/>
        </w:rPr>
      </w:pPr>
    </w:p>
    <w:p w14:paraId="1EBFB3A0" w14:textId="77777777" w:rsidR="00EA4D11" w:rsidRPr="006210DD" w:rsidRDefault="006E437A" w:rsidP="00663F93">
      <w:pPr>
        <w:spacing w:line="360" w:lineRule="auto"/>
        <w:rPr>
          <w:rFonts w:cs="Courier New"/>
          <w:b/>
          <w:szCs w:val="24"/>
        </w:rPr>
      </w:pP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p>
    <w:p w14:paraId="3B5AC0E4" w14:textId="77777777" w:rsidR="00EA4D11" w:rsidRPr="006210DD" w:rsidRDefault="00EA4D11" w:rsidP="00663F93">
      <w:pPr>
        <w:spacing w:line="360" w:lineRule="auto"/>
        <w:rPr>
          <w:rFonts w:cs="Courier New"/>
          <w:b/>
          <w:szCs w:val="24"/>
        </w:rPr>
      </w:pPr>
    </w:p>
    <w:p w14:paraId="23A6B469" w14:textId="77777777" w:rsidR="00EA4D11" w:rsidRPr="006210DD" w:rsidRDefault="00EA4D11" w:rsidP="00663F93">
      <w:pPr>
        <w:spacing w:line="360" w:lineRule="auto"/>
        <w:rPr>
          <w:rFonts w:cs="Courier New"/>
          <w:b/>
          <w:szCs w:val="24"/>
        </w:rPr>
      </w:pPr>
    </w:p>
    <w:p w14:paraId="4D63E1DB" w14:textId="77777777" w:rsidR="00EA4D11" w:rsidRPr="006210DD" w:rsidRDefault="00EA4D11" w:rsidP="00663F93">
      <w:pPr>
        <w:spacing w:line="360" w:lineRule="auto"/>
        <w:rPr>
          <w:rFonts w:cs="Courier New"/>
          <w:b/>
          <w:szCs w:val="24"/>
        </w:rPr>
      </w:pPr>
    </w:p>
    <w:p w14:paraId="0BDC73DD" w14:textId="77777777" w:rsidR="00EA4D11" w:rsidRPr="006210DD" w:rsidRDefault="00EA4D11" w:rsidP="00663F93">
      <w:pPr>
        <w:spacing w:line="360" w:lineRule="auto"/>
        <w:rPr>
          <w:rFonts w:cs="Courier New"/>
          <w:b/>
          <w:szCs w:val="24"/>
        </w:rPr>
      </w:pPr>
    </w:p>
    <w:p w14:paraId="2355AEF1" w14:textId="77777777" w:rsidR="00EA4D11" w:rsidRPr="006210DD" w:rsidRDefault="00EA4D11" w:rsidP="00663F93">
      <w:pPr>
        <w:spacing w:line="360" w:lineRule="auto"/>
        <w:rPr>
          <w:rFonts w:cs="Courier New"/>
          <w:b/>
          <w:szCs w:val="24"/>
        </w:rPr>
      </w:pPr>
    </w:p>
    <w:p w14:paraId="29251C3C" w14:textId="77777777" w:rsidR="00EA4D11" w:rsidRPr="006210DD" w:rsidRDefault="00EA4D11" w:rsidP="00663F93">
      <w:pPr>
        <w:spacing w:line="360" w:lineRule="auto"/>
        <w:rPr>
          <w:rFonts w:cs="Courier New"/>
          <w:b/>
          <w:szCs w:val="24"/>
        </w:rPr>
      </w:pPr>
    </w:p>
    <w:p w14:paraId="0FB8E49E" w14:textId="77777777" w:rsidR="00EA4D11" w:rsidRPr="006210DD" w:rsidRDefault="00EA4D11" w:rsidP="00663F93">
      <w:pPr>
        <w:spacing w:line="360" w:lineRule="auto"/>
        <w:rPr>
          <w:rFonts w:cs="Courier New"/>
          <w:b/>
          <w:szCs w:val="24"/>
        </w:rPr>
      </w:pPr>
    </w:p>
    <w:p w14:paraId="43274B6D" w14:textId="77777777" w:rsidR="00EA4D11" w:rsidRPr="006210DD" w:rsidRDefault="00EA4D11" w:rsidP="00663F93">
      <w:pPr>
        <w:spacing w:line="360" w:lineRule="auto"/>
        <w:rPr>
          <w:rFonts w:cs="Courier New"/>
          <w:b/>
          <w:szCs w:val="24"/>
        </w:rPr>
      </w:pPr>
    </w:p>
    <w:p w14:paraId="5585801E" w14:textId="77777777" w:rsidR="00EA4D11" w:rsidRPr="006210DD" w:rsidRDefault="00EA4D11" w:rsidP="00663F93">
      <w:pPr>
        <w:spacing w:line="360" w:lineRule="auto"/>
        <w:rPr>
          <w:rFonts w:cs="Courier New"/>
          <w:b/>
          <w:szCs w:val="24"/>
        </w:rPr>
      </w:pPr>
    </w:p>
    <w:p w14:paraId="7D90F1D6" w14:textId="77777777" w:rsidR="00EA4D11" w:rsidRPr="006210DD" w:rsidRDefault="00EA4D11" w:rsidP="00663F93">
      <w:pPr>
        <w:spacing w:line="360" w:lineRule="auto"/>
        <w:rPr>
          <w:rFonts w:cs="Courier New"/>
          <w:b/>
          <w:szCs w:val="24"/>
        </w:rPr>
      </w:pPr>
    </w:p>
    <w:p w14:paraId="43FBF317" w14:textId="20CA76A8" w:rsidR="006E4DB4" w:rsidRPr="006210DD" w:rsidRDefault="00D46F80" w:rsidP="00B77810">
      <w:pPr>
        <w:pStyle w:val="Heading1"/>
        <w:spacing w:line="360" w:lineRule="auto"/>
        <w:ind w:left="2160" w:firstLine="720"/>
        <w:rPr>
          <w:rFonts w:cs="Courier New"/>
          <w:szCs w:val="24"/>
          <w:u w:val="none"/>
        </w:rPr>
      </w:pPr>
      <w:bookmarkStart w:id="0" w:name="_Toc39797059"/>
      <w:r w:rsidRPr="006210DD">
        <w:rPr>
          <w:rFonts w:cs="Courier New"/>
          <w:szCs w:val="24"/>
          <w:u w:val="none"/>
        </w:rPr>
        <w:t>CHAPTER</w:t>
      </w:r>
      <w:r w:rsidR="00E258F4" w:rsidRPr="006210DD">
        <w:rPr>
          <w:rFonts w:cs="Courier New"/>
          <w:szCs w:val="24"/>
          <w:u w:val="none"/>
        </w:rPr>
        <w:t xml:space="preserve"> </w:t>
      </w:r>
      <w:r w:rsidR="00F50FC6" w:rsidRPr="006210DD">
        <w:rPr>
          <w:rFonts w:cs="Courier New"/>
          <w:szCs w:val="24"/>
          <w:u w:val="none"/>
        </w:rPr>
        <w:t>ONE</w:t>
      </w:r>
      <w:bookmarkEnd w:id="0"/>
    </w:p>
    <w:p w14:paraId="1236C3E8" w14:textId="338A71EF" w:rsidR="001F3144" w:rsidRPr="006210DD" w:rsidRDefault="001F3144" w:rsidP="001F3144">
      <w:pPr>
        <w:rPr>
          <w:rFonts w:cs="Courier New"/>
          <w:b/>
          <w:bCs/>
        </w:rPr>
      </w:pPr>
      <w:r w:rsidRPr="006210DD">
        <w:rPr>
          <w:rFonts w:cs="Courier New"/>
          <w:b/>
          <w:bCs/>
        </w:rPr>
        <w:t>1. General Introduction</w:t>
      </w:r>
    </w:p>
    <w:p w14:paraId="33A98A81" w14:textId="77777777" w:rsidR="00487408" w:rsidRPr="006210DD" w:rsidRDefault="00717A09" w:rsidP="00B5166C">
      <w:pPr>
        <w:pStyle w:val="Heading2"/>
        <w:numPr>
          <w:ilvl w:val="0"/>
          <w:numId w:val="11"/>
        </w:numPr>
        <w:spacing w:line="360" w:lineRule="auto"/>
        <w:rPr>
          <w:rFonts w:cs="Courier New"/>
          <w:szCs w:val="24"/>
        </w:rPr>
      </w:pPr>
      <w:bookmarkStart w:id="1" w:name="_Toc39797060"/>
      <w:r w:rsidRPr="006210DD">
        <w:rPr>
          <w:rFonts w:cs="Courier New"/>
          <w:szCs w:val="24"/>
        </w:rPr>
        <w:t>Introduction</w:t>
      </w:r>
      <w:bookmarkEnd w:id="1"/>
    </w:p>
    <w:p w14:paraId="0A3345D7" w14:textId="77777777" w:rsidR="006C2908" w:rsidRPr="006210DD" w:rsidRDefault="006C2908" w:rsidP="002B1B58">
      <w:pPr>
        <w:spacing w:line="480" w:lineRule="auto"/>
        <w:rPr>
          <w:rFonts w:cs="Courier New"/>
          <w:b/>
          <w:szCs w:val="24"/>
        </w:rPr>
      </w:pPr>
      <w:r w:rsidRPr="006210DD">
        <w:rPr>
          <w:rFonts w:cs="Courier New"/>
          <w:szCs w:val="24"/>
        </w:rPr>
        <w:t xml:space="preserve">A decision support system (DSS) is a flexible, interactive, computerized approach intended to support administrators in their decision making activities and which is capable of providing direct, personal support for complex, management decisions </w:t>
      </w:r>
      <w:r w:rsidRPr="006210DD">
        <w:rPr>
          <w:rFonts w:cs="Courier New"/>
          <w:szCs w:val="24"/>
        </w:rPr>
        <w:fldChar w:fldCharType="begin" w:fldLock="1"/>
      </w:r>
      <w:r w:rsidRPr="006210DD">
        <w:rPr>
          <w:rFonts w:cs="Courier New"/>
          <w:szCs w:val="24"/>
        </w:rPr>
        <w:instrText>ADDIN CSL_CITATION {"citationItems":[{"id":"ITEM-1","itemData":{"DOI":"10.1108/eb009943","ISSN":"0957-8234","abstract":"A decision support system (DSS) is a flexible, interactive, computerized approach intended to support administrators in their decision making activities and which is capable of providing direct, personal support for complex, managerial decisions. This paper presents an overview of DSS's major characteristics which can integrate the intellectual resources of individuals with the capabilities of the computer to improve the quality of decisions. Following a discussion of its capabilities, the various components of a DSS (database, model base, hardware and user</w:instrText>
      </w:r>
      <w:r w:rsidRPr="006210DD">
        <w:rPr>
          <w:rFonts w:ascii="Cambria Math" w:hAnsi="Cambria Math" w:cs="Cambria Math"/>
          <w:szCs w:val="24"/>
        </w:rPr>
        <w:instrText>‐</w:instrText>
      </w:r>
      <w:r w:rsidRPr="006210DD">
        <w:rPr>
          <w:rFonts w:cs="Courier New"/>
          <w:szCs w:val="24"/>
        </w:rPr>
        <w:instrText>system interface) are examined as well as the development tools needed. Examples of the applications of DSSs in two universities provide insight into the benefits a DSS can bring to educational administration. Finally, the paper considers various development and implementation issues pertaining to a decision support system in academic administration.","author":[{"dropping-particle":"","family":"TURBAN","given":"EFRAIM","non-dropping-particle":"","parse-names":false,"suffix":""},{"dropping-particle":"","family":"CAMERON FISHER","given":"JANET","non-dropping-particle":"","parse-names":false,"suffix":""},{"dropping-particle":"","family":"ALTMAN","given":"STEVE","non-dropping-particle":"","parse-names":false,"suffix":""}],"container-title":"Journal of Educational Administration","id":"ITEM-1","issue":"1","issued":{"date-parts":[["1988","1","12"]]},"page":"97-113","publisher":"MCB UP Ltd","title":"DECISION SUPPORT SYSTEMS IN ACADEMIC ADMINISTRATION","type":"article-journal","volume":"26"},"uris":["http://www.mendeley.com/documents/?uuid=9e2d42e2-546c-3570-b3c5-c5bbe5bb3809"]}],"mendeley":{"formattedCitation":"(TURBAN, CAMERON FISHER, &amp; ALTMAN, 1988)","plainTextFormattedCitation":"(TURBAN, CAMERON FISHER, &amp; ALTMAN, 1988)","previouslyFormattedCitation":"(TURBAN, CAMERON FISHER, &amp; ALTMAN, 1988)"},"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TURBAN, CAMERON FISHER, &amp; ALTMAN, 1988)</w:t>
      </w:r>
      <w:r w:rsidRPr="006210DD">
        <w:rPr>
          <w:rFonts w:cs="Courier New"/>
          <w:szCs w:val="24"/>
        </w:rPr>
        <w:fldChar w:fldCharType="end"/>
      </w:r>
      <w:r w:rsidRPr="006210DD">
        <w:rPr>
          <w:rFonts w:cs="Courier New"/>
          <w:szCs w:val="24"/>
        </w:rPr>
        <w:t>. A well designed DSS aids decision makers in compiling, personal knowledge from employee’s management, executives and business models. DSS analysis helps companies to identify and solve problems with comparative results obtained from well-organized data structure for rapid response.</w:t>
      </w:r>
    </w:p>
    <w:p w14:paraId="6C0B0DD0" w14:textId="77777777" w:rsidR="003D11A1"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lastRenderedPageBreak/>
        <w:t xml:space="preserve">Academic resource planning is a highly complex administrative procedure based on extensive analysis of data related to the educational framework, such as teaching and learning resources, offered course and curricula </w:t>
      </w:r>
      <w:r w:rsidRPr="006210DD">
        <w:rPr>
          <w:rFonts w:ascii="Courier New" w:hAnsi="Courier New" w:cs="Courier New"/>
          <w:sz w:val="24"/>
          <w:szCs w:val="24"/>
        </w:rPr>
        <w:fldChar w:fldCharType="begin" w:fldLock="1"/>
      </w:r>
      <w:r w:rsidRPr="006210DD">
        <w:rPr>
          <w:rFonts w:ascii="Courier New" w:hAnsi="Courier New" w:cs="Courier New"/>
          <w:sz w:val="24"/>
          <w:szCs w:val="24"/>
        </w:rPr>
        <w:instrText>ADDIN CSL_CITATION {"citationItems":[{"id":"ITEM-1","itemData":{"abstract":" Decision-making in the field of academic planning involves extensive analysis of large data volumes originating from multiple systems. Academic workload management is concerned with distributing teaching resources in order to adequately support the university's educational framework (faculties, degrees, courses, admission policies, teaching workload etc). We propose a methodology for assessing educational capacity and planning its distribution and utilization in universities. The approach has been implemented as a decision support system allowing simulation and evaluation of various proposals and scenarios. The system integrates the input data from relevant sources into an autonomous data warehouse, while the client front-end ensures adequate output presentation to the user so as reveal significant details and dependencies. Applying the system as an \" on-the-fly \" decision-support facility for the policy-makers has resulted in significant acceleration of planning procedures, raised the overall awareness with respect to the underlying methodology and, ultimately, enabled more efficient academic administration.","author":[{"dropping-particle":"","family":"Vinnik","given":"Svetlana","non-dropping-particle":"","parse-names":false,"suffix":""},{"dropping-particle":"","family":"Scholl","given":"Marc H.","non-dropping-particle":"","parse-names":false,"suffix":""}],"container-title":"Proc. IEEE Conference on Engineering and Computer Education","id":"ITEM-1","issue":"2","issued":{"date-parts":[["2005"]]},"page":"143-150","title":"Decision support system for managing educational capacity utilization in universities","type":"article-journal","volume":"50"},"uris":["http://www.mendeley.com/documents/?uuid=6a0ebbe8-152d-4e33-9e81-5ea6556c5938"]}],"mendeley":{"formattedCitation":"(Vinnik &amp; Scholl, 2005)","plainTextFormattedCitation":"(Vinnik &amp; Scholl, 2005)","previouslyFormattedCitation":"(Vinnik &amp; Scholl, 2005)"},"properties":{"noteIndex":0},"schema":"https://github.com/citation-style-language/schema/raw/master/csl-citation.json"}</w:instrText>
      </w:r>
      <w:r w:rsidRPr="006210DD">
        <w:rPr>
          <w:rFonts w:ascii="Courier New" w:hAnsi="Courier New" w:cs="Courier New"/>
          <w:sz w:val="24"/>
          <w:szCs w:val="24"/>
        </w:rPr>
        <w:fldChar w:fldCharType="separate"/>
      </w:r>
      <w:r w:rsidRPr="006210DD">
        <w:rPr>
          <w:rFonts w:ascii="Courier New" w:hAnsi="Courier New" w:cs="Courier New"/>
          <w:noProof/>
          <w:sz w:val="24"/>
          <w:szCs w:val="24"/>
        </w:rPr>
        <w:t>(Vinnik &amp; Scholl, 2005)</w:t>
      </w:r>
      <w:r w:rsidRPr="006210DD">
        <w:rPr>
          <w:rFonts w:ascii="Courier New" w:hAnsi="Courier New" w:cs="Courier New"/>
          <w:sz w:val="24"/>
          <w:szCs w:val="24"/>
        </w:rPr>
        <w:fldChar w:fldCharType="end"/>
      </w:r>
      <w:r w:rsidRPr="006210DD">
        <w:rPr>
          <w:rFonts w:ascii="Courier New" w:hAnsi="Courier New" w:cs="Courier New"/>
          <w:sz w:val="24"/>
          <w:szCs w:val="24"/>
        </w:rPr>
        <w:t xml:space="preserve">. A typical information gathered by a DSS may include class size, age limit, income and expenditure, classes’ hours per subject etc. DSS applications are used in many diverse fields, including medical diagnosis, credit loan verification, business management, agriculture production at the farm, Information Technology and a lot more. </w:t>
      </w:r>
    </w:p>
    <w:p w14:paraId="7F1DD40D" w14:textId="77777777" w:rsidR="003D11A1" w:rsidRPr="006210DD" w:rsidRDefault="003D11A1" w:rsidP="002B1B58">
      <w:pPr>
        <w:pStyle w:val="NoSpacing"/>
        <w:spacing w:line="480" w:lineRule="auto"/>
        <w:jc w:val="both"/>
        <w:rPr>
          <w:rFonts w:ascii="Courier New" w:hAnsi="Courier New" w:cs="Courier New"/>
          <w:sz w:val="24"/>
          <w:szCs w:val="24"/>
        </w:rPr>
      </w:pPr>
    </w:p>
    <w:p w14:paraId="365D01B7" w14:textId="14B5BC1B" w:rsidR="006C2908"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The purpose of this project is </w:t>
      </w:r>
      <w:r w:rsidR="004533BF" w:rsidRPr="006210DD">
        <w:rPr>
          <w:rFonts w:ascii="Courier New" w:hAnsi="Courier New" w:cs="Courier New"/>
          <w:sz w:val="24"/>
          <w:szCs w:val="24"/>
        </w:rPr>
        <w:t xml:space="preserve">to </w:t>
      </w:r>
      <w:r w:rsidRPr="006210DD">
        <w:rPr>
          <w:rFonts w:ascii="Courier New" w:hAnsi="Courier New" w:cs="Courier New"/>
          <w:sz w:val="24"/>
          <w:szCs w:val="24"/>
        </w:rPr>
        <w:t xml:space="preserve">first outline the benefits of having a </w:t>
      </w:r>
      <w:r w:rsidR="001916CB" w:rsidRPr="006210DD">
        <w:rPr>
          <w:rFonts w:ascii="Courier New" w:hAnsi="Courier New" w:cs="Courier New"/>
          <w:sz w:val="24"/>
          <w:szCs w:val="24"/>
        </w:rPr>
        <w:t>career guidance system</w:t>
      </w:r>
      <w:r w:rsidRPr="006210DD">
        <w:rPr>
          <w:rFonts w:ascii="Courier New" w:hAnsi="Courier New" w:cs="Courier New"/>
          <w:sz w:val="24"/>
          <w:szCs w:val="24"/>
        </w:rPr>
        <w:t xml:space="preserve"> in the education sector. The goal of this project is to develop a</w:t>
      </w:r>
      <w:r w:rsidR="000C1A1A" w:rsidRPr="006210DD">
        <w:rPr>
          <w:rFonts w:ascii="Courier New" w:hAnsi="Courier New" w:cs="Courier New"/>
          <w:sz w:val="24"/>
          <w:szCs w:val="24"/>
        </w:rPr>
        <w:t xml:space="preserve"> career guidance</w:t>
      </w:r>
      <w:r w:rsidRPr="006210DD">
        <w:rPr>
          <w:rFonts w:ascii="Courier New" w:hAnsi="Courier New" w:cs="Courier New"/>
          <w:sz w:val="24"/>
          <w:szCs w:val="24"/>
        </w:rPr>
        <w:t xml:space="preserve"> </w:t>
      </w:r>
      <w:r w:rsidR="0029425F" w:rsidRPr="006210DD">
        <w:rPr>
          <w:rFonts w:ascii="Courier New" w:hAnsi="Courier New" w:cs="Courier New"/>
          <w:sz w:val="24"/>
          <w:szCs w:val="24"/>
        </w:rPr>
        <w:t>(DSS)</w:t>
      </w:r>
      <w:r w:rsidRPr="006210DD">
        <w:rPr>
          <w:rFonts w:ascii="Courier New" w:hAnsi="Courier New" w:cs="Courier New"/>
          <w:sz w:val="24"/>
          <w:szCs w:val="24"/>
        </w:rPr>
        <w:t xml:space="preserve"> to assist final year </w:t>
      </w:r>
      <w:r w:rsidR="000F3C95" w:rsidRPr="006210DD">
        <w:rPr>
          <w:rFonts w:ascii="Courier New" w:hAnsi="Courier New" w:cs="Courier New"/>
          <w:sz w:val="24"/>
          <w:szCs w:val="24"/>
        </w:rPr>
        <w:t>junior</w:t>
      </w:r>
      <w:r w:rsidRPr="006210DD">
        <w:rPr>
          <w:rFonts w:ascii="Courier New" w:hAnsi="Courier New" w:cs="Courier New"/>
          <w:sz w:val="24"/>
          <w:szCs w:val="24"/>
        </w:rPr>
        <w:t xml:space="preserve"> high school students in selecting their preferred </w:t>
      </w:r>
      <w:r w:rsidR="000F3C95" w:rsidRPr="006210DD">
        <w:rPr>
          <w:rFonts w:ascii="Courier New" w:hAnsi="Courier New" w:cs="Courier New"/>
          <w:sz w:val="24"/>
          <w:szCs w:val="24"/>
        </w:rPr>
        <w:t>senior</w:t>
      </w:r>
      <w:r w:rsidRPr="006210DD">
        <w:rPr>
          <w:rFonts w:ascii="Courier New" w:hAnsi="Courier New" w:cs="Courier New"/>
          <w:sz w:val="24"/>
          <w:szCs w:val="24"/>
        </w:rPr>
        <w:t xml:space="preserve"> high schools</w:t>
      </w:r>
      <w:r w:rsidR="002D7500" w:rsidRPr="006210DD">
        <w:rPr>
          <w:rFonts w:ascii="Courier New" w:hAnsi="Courier New" w:cs="Courier New"/>
          <w:sz w:val="24"/>
          <w:szCs w:val="24"/>
        </w:rPr>
        <w:t xml:space="preserve"> and senior high school graduates to make the right career choice.</w:t>
      </w:r>
    </w:p>
    <w:p w14:paraId="2917A139" w14:textId="77777777" w:rsidR="000964A2" w:rsidRPr="006210DD" w:rsidRDefault="000964A2" w:rsidP="00663F93">
      <w:pPr>
        <w:pStyle w:val="NoSpacing"/>
        <w:spacing w:line="360" w:lineRule="auto"/>
        <w:jc w:val="both"/>
        <w:rPr>
          <w:rFonts w:ascii="Courier New" w:hAnsi="Courier New" w:cs="Courier New"/>
          <w:sz w:val="24"/>
          <w:szCs w:val="24"/>
        </w:rPr>
      </w:pPr>
    </w:p>
    <w:p w14:paraId="0A90D616" w14:textId="77777777" w:rsidR="006C2908" w:rsidRPr="006210DD" w:rsidRDefault="006C2908" w:rsidP="00663F93">
      <w:pPr>
        <w:spacing w:line="360" w:lineRule="auto"/>
        <w:rPr>
          <w:rFonts w:cs="Courier New"/>
          <w:b/>
          <w:szCs w:val="24"/>
        </w:rPr>
      </w:pPr>
    </w:p>
    <w:p w14:paraId="7171BD51" w14:textId="77777777" w:rsidR="00FB75DF" w:rsidRPr="006210DD" w:rsidRDefault="00FB75DF" w:rsidP="0055047D">
      <w:pPr>
        <w:pStyle w:val="Heading2"/>
        <w:numPr>
          <w:ilvl w:val="1"/>
          <w:numId w:val="8"/>
        </w:numPr>
        <w:spacing w:line="360" w:lineRule="auto"/>
        <w:rPr>
          <w:rFonts w:cs="Courier New"/>
          <w:szCs w:val="24"/>
        </w:rPr>
      </w:pPr>
      <w:bookmarkStart w:id="2" w:name="_Toc39797061"/>
      <w:r w:rsidRPr="006210DD">
        <w:rPr>
          <w:rFonts w:cs="Courier New"/>
          <w:szCs w:val="24"/>
        </w:rPr>
        <w:t>Subject and Field of Study</w:t>
      </w:r>
      <w:bookmarkEnd w:id="2"/>
    </w:p>
    <w:p w14:paraId="3378B686" w14:textId="77777777" w:rsidR="00772498" w:rsidRPr="006210DD" w:rsidRDefault="00772498" w:rsidP="00663F93">
      <w:pPr>
        <w:spacing w:line="360" w:lineRule="auto"/>
        <w:rPr>
          <w:rFonts w:cs="Courier New"/>
          <w:b/>
          <w:szCs w:val="24"/>
        </w:rPr>
      </w:pPr>
      <w:r w:rsidRPr="006210DD">
        <w:rPr>
          <w:rFonts w:cs="Courier New"/>
          <w:b/>
          <w:szCs w:val="24"/>
        </w:rPr>
        <w:t>Data Science</w:t>
      </w:r>
    </w:p>
    <w:p w14:paraId="38FF1450" w14:textId="77777777" w:rsidR="001C61A8" w:rsidRPr="006210DD" w:rsidRDefault="00CD418E" w:rsidP="002B1B58">
      <w:pPr>
        <w:spacing w:line="480" w:lineRule="auto"/>
        <w:rPr>
          <w:rFonts w:cs="Courier New"/>
          <w:szCs w:val="24"/>
        </w:rPr>
      </w:pPr>
      <w:r w:rsidRPr="006210DD">
        <w:rPr>
          <w:rFonts w:cs="Courier New"/>
          <w:szCs w:val="24"/>
        </w:rPr>
        <w:t xml:space="preserve">Due to a growing competition in higher education environments, universities try to apply strategies and develop new instruments so to enhance the quality of teaching and research activities and </w:t>
      </w:r>
      <w:r w:rsidRPr="006210DD">
        <w:rPr>
          <w:rFonts w:cs="Courier New"/>
          <w:szCs w:val="24"/>
        </w:rPr>
        <w:lastRenderedPageBreak/>
        <w:t>provide the communities with relevant services and knowledge.</w:t>
      </w:r>
      <w:r w:rsidRPr="006210DD">
        <w:rPr>
          <w:rFonts w:cs="Courier New"/>
          <w:szCs w:val="24"/>
        </w:rPr>
        <w:fldChar w:fldCharType="begin" w:fldLock="1"/>
      </w:r>
      <w:r w:rsidR="00566D14" w:rsidRPr="006210DD">
        <w:rPr>
          <w:rFonts w:cs="Courier New"/>
          <w:szCs w:val="24"/>
        </w:rPr>
        <w:instrText>ADDIN CSL_CITATION {"citationItems":[{"id":"ITEM-1","itemData":{"DOI":"10.1089/big.2013.1508","ISSN":"2167-6461","abstract":"Abstract Companies have realized they need to hire data scientists, academic institutions are scrambling to put together data-science programs, and publications are touting data science as a hot—ev...","author":[{"dropping-particle":"","family":"Provost","given":"Foster","non-dropping-particle":"","parse-names":false,"suffix":""},{"dropping-particle":"","family":"Fawcett","given":"Tom","non-dropping-particle":"","parse-names":false,"suffix":""}],"container-title":"Big Data","id":"ITEM-1","issue":"1","issued":{"date-parts":[["2013","3","13"]]},"page":"51-59","publisher":" Mary Ann Liebert, Inc.  140 Huguenot Street, 3rd Floor New Rochelle, NY 10801 USA  ","title":"Data Science and its Relationship to Big Data and Data-Driven Decision Making","type":"article-journal","volume":"1"},"uris":["http://www.mendeley.com/documents/?uuid=b0790400-049d-3bb9-9164-7a48a7766576"]}],"mendeley":{"formattedCitation":"(Provost &amp; Fawcett, 2013)","plainTextFormattedCitation":"(Provost &amp; Fawcett, 2013)","previouslyFormattedCitation":"(Provost &amp; Fawcett, 2013)"},"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Provost &amp; Fawcett, 2013)</w:t>
      </w:r>
      <w:r w:rsidRPr="006210DD">
        <w:rPr>
          <w:rFonts w:cs="Courier New"/>
          <w:szCs w:val="24"/>
        </w:rPr>
        <w:fldChar w:fldCharType="end"/>
      </w:r>
    </w:p>
    <w:p w14:paraId="2CBB0E8A" w14:textId="77777777" w:rsidR="00772498" w:rsidRPr="006210DD" w:rsidRDefault="00772498" w:rsidP="00663F93">
      <w:pPr>
        <w:spacing w:line="360" w:lineRule="auto"/>
        <w:rPr>
          <w:rFonts w:cs="Courier New"/>
          <w:b/>
          <w:szCs w:val="24"/>
        </w:rPr>
      </w:pPr>
      <w:r w:rsidRPr="006210DD">
        <w:rPr>
          <w:rFonts w:cs="Courier New"/>
          <w:b/>
          <w:szCs w:val="24"/>
        </w:rPr>
        <w:t>Expe</w:t>
      </w:r>
      <w:r w:rsidR="006E437A" w:rsidRPr="006210DD">
        <w:rPr>
          <w:rFonts w:cs="Courier New"/>
          <w:b/>
          <w:szCs w:val="24"/>
        </w:rPr>
        <w:t>r</w:t>
      </w:r>
      <w:r w:rsidRPr="006210DD">
        <w:rPr>
          <w:rFonts w:cs="Courier New"/>
          <w:b/>
          <w:szCs w:val="24"/>
        </w:rPr>
        <w:t>t System</w:t>
      </w:r>
    </w:p>
    <w:p w14:paraId="1F2996EE" w14:textId="77777777" w:rsidR="0029573E" w:rsidRPr="006210DD" w:rsidRDefault="009C1D9A" w:rsidP="002B1B58">
      <w:pPr>
        <w:spacing w:line="480" w:lineRule="auto"/>
        <w:rPr>
          <w:rFonts w:cs="Courier New"/>
          <w:szCs w:val="24"/>
        </w:rPr>
      </w:pPr>
      <w:r w:rsidRPr="006210DD">
        <w:rPr>
          <w:rFonts w:cs="Courier New"/>
          <w:szCs w:val="24"/>
        </w:rPr>
        <w:t xml:space="preserve">Computers can be programmed with rules to use information to make simple decisions. This is knowledge that has been passed on from the programmer. A simple example of this is a spreadsheet application that monitors pupils' test marks and calculates average scores. </w:t>
      </w:r>
    </w:p>
    <w:p w14:paraId="198FF74A" w14:textId="77777777" w:rsidR="009C1D9A" w:rsidRPr="006210DD" w:rsidRDefault="009C1D9A" w:rsidP="002B1B58">
      <w:pPr>
        <w:spacing w:line="480" w:lineRule="auto"/>
        <w:rPr>
          <w:rFonts w:cs="Courier New"/>
          <w:szCs w:val="24"/>
        </w:rPr>
      </w:pPr>
      <w:r w:rsidRPr="006210DD">
        <w:rPr>
          <w:rFonts w:cs="Courier New"/>
          <w:szCs w:val="24"/>
        </w:rPr>
        <w:t>A more sophisticated example of this is an expert system. This is where computers are programmed to accept a large num</w:t>
      </w:r>
      <w:r w:rsidR="0029573E" w:rsidRPr="006210DD">
        <w:rPr>
          <w:rFonts w:cs="Courier New"/>
          <w:szCs w:val="24"/>
        </w:rPr>
        <w:t>ber of items of information</w:t>
      </w:r>
      <w:r w:rsidRPr="006210DD">
        <w:rPr>
          <w:rFonts w:cs="Courier New"/>
          <w:szCs w:val="24"/>
        </w:rPr>
        <w:t xml:space="preserve"> based on rules set </w:t>
      </w:r>
      <w:r w:rsidR="0029573E" w:rsidRPr="006210DD">
        <w:rPr>
          <w:rFonts w:cs="Courier New"/>
          <w:szCs w:val="24"/>
        </w:rPr>
        <w:t>in the program</w:t>
      </w:r>
      <w:r w:rsidRPr="006210DD">
        <w:rPr>
          <w:rFonts w:cs="Courier New"/>
          <w:szCs w:val="24"/>
        </w:rPr>
        <w:t xml:space="preserve">. The best-known examples of these are automatic pilots in </w:t>
      </w:r>
      <w:r w:rsidR="0029573E" w:rsidRPr="006210DD">
        <w:rPr>
          <w:rFonts w:cs="Courier New"/>
          <w:szCs w:val="24"/>
        </w:rPr>
        <w:t>aero planes</w:t>
      </w:r>
      <w:r w:rsidRPr="006210DD">
        <w:rPr>
          <w:rFonts w:cs="Courier New"/>
          <w:szCs w:val="24"/>
        </w:rPr>
        <w:t xml:space="preserve"> and diagnosis applications used to help doctors. In both cases these systems are only as good as the rules programmed by the human computer programmer and cannot deal with the unexpected. They need to be used as aids to human decision making only. </w:t>
      </w:r>
    </w:p>
    <w:p w14:paraId="430E88A8" w14:textId="77777777" w:rsidR="005C3DAA" w:rsidRPr="006210DD" w:rsidRDefault="005C3DAA" w:rsidP="00663F93">
      <w:pPr>
        <w:pStyle w:val="NoSpacing"/>
        <w:spacing w:line="360" w:lineRule="auto"/>
        <w:ind w:left="720"/>
        <w:jc w:val="both"/>
        <w:rPr>
          <w:rFonts w:ascii="Courier New" w:hAnsi="Courier New" w:cs="Courier New"/>
          <w:sz w:val="24"/>
          <w:szCs w:val="24"/>
        </w:rPr>
      </w:pPr>
    </w:p>
    <w:p w14:paraId="1F9D6668" w14:textId="1DE23BD0" w:rsidR="00D94817" w:rsidRPr="006210DD" w:rsidRDefault="00D94817" w:rsidP="00663F93">
      <w:pPr>
        <w:pStyle w:val="NoSpacing"/>
        <w:spacing w:line="360" w:lineRule="auto"/>
        <w:ind w:left="720"/>
        <w:jc w:val="both"/>
        <w:rPr>
          <w:rFonts w:ascii="Courier New" w:hAnsi="Courier New" w:cs="Courier New"/>
          <w:sz w:val="24"/>
          <w:szCs w:val="24"/>
        </w:rPr>
      </w:pPr>
    </w:p>
    <w:p w14:paraId="746E614B" w14:textId="77777777" w:rsidR="00FB75DF" w:rsidRPr="006210DD" w:rsidRDefault="00FB75DF" w:rsidP="0055047D">
      <w:pPr>
        <w:pStyle w:val="Heading2"/>
        <w:numPr>
          <w:ilvl w:val="1"/>
          <w:numId w:val="8"/>
        </w:numPr>
        <w:spacing w:line="360" w:lineRule="auto"/>
        <w:rPr>
          <w:rFonts w:cs="Courier New"/>
          <w:szCs w:val="24"/>
        </w:rPr>
      </w:pPr>
      <w:bookmarkStart w:id="3" w:name="_Toc39797062"/>
      <w:r w:rsidRPr="006210DD">
        <w:rPr>
          <w:rFonts w:cs="Courier New"/>
          <w:szCs w:val="24"/>
        </w:rPr>
        <w:t>Study Objectives</w:t>
      </w:r>
      <w:bookmarkEnd w:id="3"/>
    </w:p>
    <w:p w14:paraId="53FC370B" w14:textId="77777777" w:rsidR="000A02FB" w:rsidRPr="006210DD" w:rsidRDefault="007676D5" w:rsidP="00663F93">
      <w:pPr>
        <w:pStyle w:val="Heading3"/>
        <w:spacing w:line="360" w:lineRule="auto"/>
        <w:rPr>
          <w:rFonts w:cs="Courier New"/>
        </w:rPr>
      </w:pPr>
      <w:bookmarkStart w:id="4" w:name="_Toc39797063"/>
      <w:r w:rsidRPr="006210DD">
        <w:rPr>
          <w:rFonts w:cs="Courier New"/>
        </w:rPr>
        <w:t xml:space="preserve">1.2.1 </w:t>
      </w:r>
      <w:r w:rsidR="00CB5940" w:rsidRPr="006210DD">
        <w:rPr>
          <w:rFonts w:cs="Courier New"/>
        </w:rPr>
        <w:t xml:space="preserve">Global (General) </w:t>
      </w:r>
      <w:r w:rsidR="00474A30" w:rsidRPr="006210DD">
        <w:rPr>
          <w:rFonts w:cs="Courier New"/>
        </w:rPr>
        <w:t>Objectives</w:t>
      </w:r>
      <w:bookmarkEnd w:id="4"/>
    </w:p>
    <w:p w14:paraId="0DD87B10" w14:textId="77777777" w:rsidR="002C47ED" w:rsidRPr="006210DD" w:rsidRDefault="00A009D9" w:rsidP="002B1B58">
      <w:pPr>
        <w:spacing w:line="480" w:lineRule="auto"/>
        <w:rPr>
          <w:rFonts w:cs="Courier New"/>
          <w:szCs w:val="24"/>
        </w:rPr>
      </w:pPr>
      <w:r w:rsidRPr="006210DD">
        <w:rPr>
          <w:rFonts w:cs="Courier New"/>
          <w:szCs w:val="24"/>
        </w:rPr>
        <w:t>The aim of this project is to ensure that students make the best choice in their senior high</w:t>
      </w:r>
      <w:r w:rsidR="004428C8" w:rsidRPr="006210DD">
        <w:rPr>
          <w:rFonts w:cs="Courier New"/>
          <w:szCs w:val="24"/>
        </w:rPr>
        <w:t xml:space="preserve"> school</w:t>
      </w:r>
      <w:r w:rsidRPr="006210DD">
        <w:rPr>
          <w:rFonts w:cs="Courier New"/>
          <w:szCs w:val="24"/>
        </w:rPr>
        <w:t xml:space="preserve"> selection and career path </w:t>
      </w:r>
      <w:r w:rsidRPr="006210DD">
        <w:rPr>
          <w:rFonts w:cs="Courier New"/>
          <w:szCs w:val="24"/>
        </w:rPr>
        <w:lastRenderedPageBreak/>
        <w:t>selection to ensure that students do not have any regret in the near future concerning their chosen careers or profession</w:t>
      </w:r>
      <w:r w:rsidR="004428C8" w:rsidRPr="006210DD">
        <w:rPr>
          <w:rFonts w:cs="Courier New"/>
          <w:szCs w:val="24"/>
        </w:rPr>
        <w:t>.</w:t>
      </w:r>
    </w:p>
    <w:p w14:paraId="25FA3A92" w14:textId="77777777" w:rsidR="00B70847" w:rsidRPr="006210DD" w:rsidRDefault="00B70847" w:rsidP="00663F93">
      <w:pPr>
        <w:spacing w:line="360" w:lineRule="auto"/>
        <w:rPr>
          <w:rFonts w:cs="Courier New"/>
          <w:szCs w:val="24"/>
        </w:rPr>
      </w:pPr>
    </w:p>
    <w:p w14:paraId="0BA5C264" w14:textId="77777777" w:rsidR="002C47ED" w:rsidRPr="006210DD" w:rsidRDefault="007E60FE" w:rsidP="00663F93">
      <w:pPr>
        <w:pStyle w:val="Heading3"/>
        <w:spacing w:line="360" w:lineRule="auto"/>
        <w:rPr>
          <w:rFonts w:cs="Courier New"/>
        </w:rPr>
      </w:pPr>
      <w:bookmarkStart w:id="5" w:name="_Toc39797064"/>
      <w:r w:rsidRPr="006210DD">
        <w:rPr>
          <w:rFonts w:cs="Courier New"/>
        </w:rPr>
        <w:t xml:space="preserve">1.2.2 </w:t>
      </w:r>
      <w:r w:rsidR="00CB5940" w:rsidRPr="006210DD">
        <w:rPr>
          <w:rFonts w:cs="Courier New"/>
        </w:rPr>
        <w:t>Specific Objectives</w:t>
      </w:r>
      <w:bookmarkEnd w:id="5"/>
    </w:p>
    <w:p w14:paraId="711F3783"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 xml:space="preserve">To formulate a guideline in decision making in relations to school selection </w:t>
      </w:r>
    </w:p>
    <w:p w14:paraId="55A19DD7"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To formulate a guideline in decision making in relations to career guidance.</w:t>
      </w:r>
    </w:p>
    <w:p w14:paraId="343127AF" w14:textId="77777777" w:rsidR="00395D11" w:rsidRPr="006210DD" w:rsidRDefault="004428C8" w:rsidP="00B5166C">
      <w:pPr>
        <w:pStyle w:val="ListParagraph"/>
        <w:numPr>
          <w:ilvl w:val="0"/>
          <w:numId w:val="9"/>
        </w:numPr>
        <w:spacing w:line="480" w:lineRule="auto"/>
        <w:rPr>
          <w:rFonts w:cs="Courier New"/>
          <w:b/>
          <w:szCs w:val="24"/>
        </w:rPr>
      </w:pPr>
      <w:r w:rsidRPr="006210DD">
        <w:rPr>
          <w:rFonts w:cs="Courier New"/>
          <w:szCs w:val="24"/>
        </w:rPr>
        <w:t>Provide data analysis on existing schools based on categories, performance and courses offered.</w:t>
      </w:r>
    </w:p>
    <w:p w14:paraId="5CCC3199" w14:textId="77777777" w:rsidR="00252A0A" w:rsidRPr="006210DD" w:rsidRDefault="00252A0A" w:rsidP="00252A0A">
      <w:pPr>
        <w:spacing w:line="360" w:lineRule="auto"/>
        <w:rPr>
          <w:rFonts w:cs="Courier New"/>
          <w:b/>
          <w:szCs w:val="24"/>
        </w:rPr>
      </w:pPr>
    </w:p>
    <w:p w14:paraId="2097B04C" w14:textId="77777777" w:rsidR="00FB75DF" w:rsidRPr="006210DD" w:rsidRDefault="00FB75DF" w:rsidP="0055047D">
      <w:pPr>
        <w:pStyle w:val="Heading2"/>
        <w:numPr>
          <w:ilvl w:val="1"/>
          <w:numId w:val="8"/>
        </w:numPr>
        <w:spacing w:line="360" w:lineRule="auto"/>
        <w:rPr>
          <w:rFonts w:cs="Courier New"/>
          <w:szCs w:val="24"/>
        </w:rPr>
      </w:pPr>
      <w:bookmarkStart w:id="6" w:name="_Toc39797065"/>
      <w:r w:rsidRPr="006210DD">
        <w:rPr>
          <w:rFonts w:cs="Courier New"/>
          <w:szCs w:val="24"/>
        </w:rPr>
        <w:t>Background to the Study</w:t>
      </w:r>
      <w:bookmarkEnd w:id="6"/>
    </w:p>
    <w:p w14:paraId="765314CB" w14:textId="77777777" w:rsidR="00566D14" w:rsidRPr="006210DD" w:rsidRDefault="002652D7" w:rsidP="00837563">
      <w:pPr>
        <w:spacing w:line="480" w:lineRule="auto"/>
        <w:rPr>
          <w:rFonts w:cs="Courier New"/>
          <w:szCs w:val="24"/>
        </w:rPr>
      </w:pPr>
      <w:r w:rsidRPr="006210DD">
        <w:rPr>
          <w:rFonts w:cs="Courier New"/>
          <w:szCs w:val="24"/>
        </w:rPr>
        <w:t>Due to a growing competition in higher education environments, universities try to apply strategies and develop new instruments so to enhance the quality of teaching and research activities and provide the communities with relevant services and knowledge</w:t>
      </w:r>
      <w:r w:rsidR="00872CD5" w:rsidRPr="006210DD">
        <w:rPr>
          <w:rFonts w:cs="Courier New"/>
          <w:szCs w:val="24"/>
        </w:rPr>
        <w:t xml:space="preserve">. </w:t>
      </w:r>
      <w:r w:rsidR="00CD227B" w:rsidRPr="006210DD">
        <w:rPr>
          <w:rFonts w:cs="Courier New"/>
          <w:szCs w:val="24"/>
        </w:rPr>
        <w:t>Hence the need of a system to aid in decision making is very important.</w:t>
      </w:r>
    </w:p>
    <w:p w14:paraId="6C51B0FF" w14:textId="77777777" w:rsidR="00566D14" w:rsidRPr="006210DD" w:rsidRDefault="00566D14" w:rsidP="00837563">
      <w:pPr>
        <w:spacing w:line="480" w:lineRule="auto"/>
        <w:rPr>
          <w:rFonts w:cs="Courier New"/>
          <w:szCs w:val="24"/>
        </w:rPr>
      </w:pPr>
      <w:r w:rsidRPr="006210DD">
        <w:rPr>
          <w:rFonts w:cs="Courier New"/>
          <w:szCs w:val="24"/>
        </w:rPr>
        <w:t xml:space="preserve">The Decision making process is fundamentally one of the recognizing and problem solving ways towards the objective of producing a decision </w:t>
      </w:r>
      <w:r w:rsidRPr="006210DD">
        <w:rPr>
          <w:rFonts w:cs="Courier New"/>
          <w:szCs w:val="24"/>
        </w:rPr>
        <w:fldChar w:fldCharType="begin" w:fldLock="1"/>
      </w:r>
      <w:r w:rsidR="00BE3B3E" w:rsidRPr="006210DD">
        <w:rPr>
          <w:rFonts w:cs="Courier New"/>
          <w:szCs w:val="24"/>
        </w:rPr>
        <w:instrText>ADDIN CSL_CITATION {"citationItems":[{"id":"ITEM-1","itemData":{"author":[{"dropping-particle":"","family":"Dss","given":"A","non-dropping-particle":"","parse-names":false,"suffix":""}],"id":"ITEM-1","issued":{"date-parts":[["2012"]]},"title":"PROCESS TO BUILD AN EFFICIENT DECISION – I DENTIFYING IMPORTANT ASPECTS OF","type":"article-journal"},"uris":["http://www.mendeley.com/documents/?uuid=7a878492-efca-445e-bbdf-5bee3e7caf49"]}],"mendeley":{"formattedCitation":"(Dss, 2012)","plainTextFormattedCitation":"(Dss, 2012)","previouslyFormattedCitation":"(Dss, 2012)"},"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Dss, 2012)</w:t>
      </w:r>
      <w:r w:rsidRPr="006210DD">
        <w:rPr>
          <w:rFonts w:cs="Courier New"/>
          <w:szCs w:val="24"/>
        </w:rPr>
        <w:fldChar w:fldCharType="end"/>
      </w:r>
      <w:r w:rsidRPr="006210DD">
        <w:rPr>
          <w:rFonts w:cs="Courier New"/>
          <w:szCs w:val="24"/>
        </w:rPr>
        <w:t xml:space="preserve">. Structured decisions support </w:t>
      </w:r>
      <w:r w:rsidR="00C77F70" w:rsidRPr="006210DD">
        <w:rPr>
          <w:rFonts w:cs="Courier New"/>
          <w:szCs w:val="24"/>
        </w:rPr>
        <w:t>has</w:t>
      </w:r>
      <w:r w:rsidRPr="006210DD">
        <w:rPr>
          <w:rFonts w:cs="Courier New"/>
          <w:szCs w:val="24"/>
        </w:rPr>
        <w:t xml:space="preserve"> proper steps for solving problems and reaching a decision </w:t>
      </w:r>
      <w:proofErr w:type="gramStart"/>
      <w:r w:rsidRPr="006210DD">
        <w:rPr>
          <w:rFonts w:cs="Courier New"/>
          <w:szCs w:val="24"/>
        </w:rPr>
        <w:t>While</w:t>
      </w:r>
      <w:proofErr w:type="gramEnd"/>
      <w:r w:rsidRPr="006210DD">
        <w:rPr>
          <w:rFonts w:cs="Courier New"/>
          <w:szCs w:val="24"/>
        </w:rPr>
        <w:t xml:space="preserve"> </w:t>
      </w:r>
      <w:r w:rsidRPr="006210DD">
        <w:rPr>
          <w:rFonts w:cs="Courier New"/>
          <w:szCs w:val="24"/>
        </w:rPr>
        <w:lastRenderedPageBreak/>
        <w:t xml:space="preserve">unstructured decisions have only few steps. The Modern Decision support systems make use of internal and external sources of data, distributed databases, real-time information, models and intelligent techniques. </w:t>
      </w:r>
      <w:r w:rsidR="00CD227B" w:rsidRPr="006210DD">
        <w:rPr>
          <w:rFonts w:cs="Courier New"/>
          <w:szCs w:val="24"/>
        </w:rPr>
        <w:t xml:space="preserve">This project </w:t>
      </w:r>
      <w:r w:rsidR="00C77F70" w:rsidRPr="006210DD">
        <w:rPr>
          <w:rFonts w:cs="Courier New"/>
          <w:szCs w:val="24"/>
        </w:rPr>
        <w:t>aims</w:t>
      </w:r>
      <w:r w:rsidR="00CD227B" w:rsidRPr="006210DD">
        <w:rPr>
          <w:rFonts w:cs="Courier New"/>
          <w:szCs w:val="24"/>
        </w:rPr>
        <w:t xml:space="preserve"> to discuss relevant measures needed to adapt a decision support system for Senior High Schools selection</w:t>
      </w:r>
      <w:r w:rsidR="00143303" w:rsidRPr="006210DD">
        <w:rPr>
          <w:rFonts w:cs="Courier New"/>
          <w:szCs w:val="24"/>
        </w:rPr>
        <w:t xml:space="preserve">, career guidance for senior high school students </w:t>
      </w:r>
      <w:r w:rsidR="00CD227B" w:rsidRPr="006210DD">
        <w:rPr>
          <w:rFonts w:cs="Courier New"/>
          <w:szCs w:val="24"/>
        </w:rPr>
        <w:t xml:space="preserve">and a </w:t>
      </w:r>
      <w:r w:rsidR="00B81CCB" w:rsidRPr="006210DD">
        <w:rPr>
          <w:rFonts w:cs="Courier New"/>
          <w:szCs w:val="24"/>
        </w:rPr>
        <w:t>database source for data reference.</w:t>
      </w:r>
      <w:r w:rsidR="00CD227B" w:rsidRPr="006210DD">
        <w:rPr>
          <w:rFonts w:cs="Courier New"/>
          <w:szCs w:val="24"/>
        </w:rPr>
        <w:t xml:space="preserve"> </w:t>
      </w:r>
    </w:p>
    <w:p w14:paraId="15000D37" w14:textId="77777777" w:rsidR="00C30FB7" w:rsidRPr="006210DD" w:rsidRDefault="00C30FB7" w:rsidP="00663F93">
      <w:pPr>
        <w:spacing w:line="360" w:lineRule="auto"/>
        <w:rPr>
          <w:rFonts w:cs="Courier New"/>
          <w:szCs w:val="24"/>
        </w:rPr>
      </w:pPr>
    </w:p>
    <w:p w14:paraId="3E07C415" w14:textId="2F3BB1CB" w:rsidR="00C30FB7" w:rsidRPr="006210DD" w:rsidRDefault="00C30FB7" w:rsidP="00663F93">
      <w:pPr>
        <w:spacing w:line="360" w:lineRule="auto"/>
        <w:rPr>
          <w:rFonts w:cs="Courier New"/>
          <w:szCs w:val="24"/>
        </w:rPr>
      </w:pPr>
    </w:p>
    <w:p w14:paraId="20207B23" w14:textId="77777777" w:rsidR="00837563" w:rsidRPr="006210DD" w:rsidRDefault="00837563" w:rsidP="00663F93">
      <w:pPr>
        <w:spacing w:line="360" w:lineRule="auto"/>
        <w:rPr>
          <w:rFonts w:cs="Courier New"/>
          <w:szCs w:val="24"/>
        </w:rPr>
      </w:pPr>
    </w:p>
    <w:p w14:paraId="4AFA2FF2" w14:textId="77777777" w:rsidR="00FB75DF" w:rsidRPr="006210DD" w:rsidRDefault="00CB5940" w:rsidP="0055047D">
      <w:pPr>
        <w:pStyle w:val="Heading2"/>
        <w:numPr>
          <w:ilvl w:val="1"/>
          <w:numId w:val="8"/>
        </w:numPr>
        <w:spacing w:line="360" w:lineRule="auto"/>
        <w:rPr>
          <w:rFonts w:cs="Courier New"/>
          <w:szCs w:val="24"/>
        </w:rPr>
      </w:pPr>
      <w:bookmarkStart w:id="7" w:name="_Toc39797066"/>
      <w:r w:rsidRPr="006210DD">
        <w:rPr>
          <w:rFonts w:cs="Courier New"/>
          <w:szCs w:val="24"/>
        </w:rPr>
        <w:t>Scope of Study</w:t>
      </w:r>
      <w:bookmarkEnd w:id="7"/>
    </w:p>
    <w:p w14:paraId="7B0E3A57" w14:textId="22AC4B3A" w:rsidR="00B51BD7" w:rsidRPr="006210DD" w:rsidRDefault="003736AE"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Despite the enormous benefits of </w:t>
      </w:r>
      <w:r w:rsidR="005E5261" w:rsidRPr="006210DD">
        <w:rPr>
          <w:rFonts w:ascii="Courier New" w:hAnsi="Courier New" w:cs="Courier New"/>
          <w:sz w:val="24"/>
          <w:szCs w:val="24"/>
        </w:rPr>
        <w:t>career guidance</w:t>
      </w:r>
      <w:r w:rsidRPr="006210DD">
        <w:rPr>
          <w:rFonts w:ascii="Courier New" w:hAnsi="Courier New" w:cs="Courier New"/>
          <w:sz w:val="24"/>
          <w:szCs w:val="24"/>
        </w:rPr>
        <w:t xml:space="preserve"> systems for decision making most stakeholders in the education sector have not yet adapted one to help final year JHS student in selecting their preferred SHS</w:t>
      </w:r>
      <w:r w:rsidR="00C539BE" w:rsidRPr="006210DD">
        <w:rPr>
          <w:rFonts w:ascii="Courier New" w:hAnsi="Courier New" w:cs="Courier New"/>
          <w:sz w:val="24"/>
          <w:szCs w:val="24"/>
        </w:rPr>
        <w:t xml:space="preserve"> and making right career choices</w:t>
      </w:r>
      <w:r w:rsidRPr="006210DD">
        <w:rPr>
          <w:rFonts w:ascii="Courier New" w:hAnsi="Courier New" w:cs="Courier New"/>
          <w:sz w:val="24"/>
          <w:szCs w:val="24"/>
        </w:rPr>
        <w:t xml:space="preserve">. A large number of students don’t get admission to their preferred school because they don’t make it to the cut-off point whereas such student </w:t>
      </w:r>
      <w:r w:rsidR="003B2543" w:rsidRPr="006210DD">
        <w:rPr>
          <w:rFonts w:ascii="Courier New" w:hAnsi="Courier New" w:cs="Courier New"/>
          <w:sz w:val="24"/>
          <w:szCs w:val="24"/>
        </w:rPr>
        <w:t>stands</w:t>
      </w:r>
      <w:r w:rsidRPr="006210DD">
        <w:rPr>
          <w:rFonts w:ascii="Courier New" w:hAnsi="Courier New" w:cs="Courier New"/>
          <w:sz w:val="24"/>
          <w:szCs w:val="24"/>
        </w:rPr>
        <w:t xml:space="preserve"> a higher chance to gain admission in another school. </w:t>
      </w:r>
    </w:p>
    <w:p w14:paraId="6BE11D3B" w14:textId="77777777" w:rsidR="00B51BD7" w:rsidRPr="006210DD" w:rsidRDefault="00B51BD7" w:rsidP="00663F93">
      <w:pPr>
        <w:pStyle w:val="NoSpacing"/>
        <w:spacing w:line="360" w:lineRule="auto"/>
        <w:jc w:val="both"/>
        <w:rPr>
          <w:rFonts w:ascii="Courier New" w:hAnsi="Courier New" w:cs="Courier New"/>
          <w:sz w:val="24"/>
          <w:szCs w:val="24"/>
        </w:rPr>
      </w:pPr>
    </w:p>
    <w:p w14:paraId="55B25EF6" w14:textId="77777777" w:rsidR="00E41534" w:rsidRPr="006210DD" w:rsidRDefault="00E41534" w:rsidP="00663F93">
      <w:pPr>
        <w:pStyle w:val="NoSpacing"/>
        <w:spacing w:line="360" w:lineRule="auto"/>
        <w:jc w:val="both"/>
        <w:rPr>
          <w:rFonts w:ascii="Courier New" w:hAnsi="Courier New" w:cs="Courier New"/>
          <w:sz w:val="24"/>
          <w:szCs w:val="24"/>
        </w:rPr>
      </w:pPr>
    </w:p>
    <w:p w14:paraId="0A232627" w14:textId="77777777" w:rsidR="00CB5940" w:rsidRPr="006210DD" w:rsidRDefault="00CB5940" w:rsidP="0055047D">
      <w:pPr>
        <w:pStyle w:val="Heading2"/>
        <w:numPr>
          <w:ilvl w:val="1"/>
          <w:numId w:val="8"/>
        </w:numPr>
        <w:spacing w:line="360" w:lineRule="auto"/>
        <w:rPr>
          <w:rFonts w:cs="Courier New"/>
          <w:szCs w:val="24"/>
        </w:rPr>
      </w:pPr>
      <w:bookmarkStart w:id="8" w:name="_Toc39797067"/>
      <w:r w:rsidRPr="006210DD">
        <w:rPr>
          <w:rFonts w:cs="Courier New"/>
          <w:szCs w:val="24"/>
        </w:rPr>
        <w:t>Justification of the Study/Significan</w:t>
      </w:r>
      <w:r w:rsidR="00AA0C09" w:rsidRPr="006210DD">
        <w:rPr>
          <w:rFonts w:cs="Courier New"/>
          <w:szCs w:val="24"/>
        </w:rPr>
        <w:t>ce</w:t>
      </w:r>
      <w:r w:rsidRPr="006210DD">
        <w:rPr>
          <w:rFonts w:cs="Courier New"/>
          <w:szCs w:val="24"/>
        </w:rPr>
        <w:t xml:space="preserve"> of Study</w:t>
      </w:r>
      <w:bookmarkEnd w:id="8"/>
    </w:p>
    <w:p w14:paraId="017B5201" w14:textId="13A3DB84" w:rsidR="00740FEB" w:rsidRPr="006210DD" w:rsidRDefault="00740FEB"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We are building a </w:t>
      </w:r>
      <w:r w:rsidR="003E57AD" w:rsidRPr="006210DD">
        <w:rPr>
          <w:rFonts w:ascii="Courier New" w:hAnsi="Courier New" w:cs="Courier New"/>
          <w:sz w:val="24"/>
          <w:szCs w:val="24"/>
        </w:rPr>
        <w:t>career guidance system</w:t>
      </w:r>
      <w:r w:rsidRPr="006210DD">
        <w:rPr>
          <w:rFonts w:ascii="Courier New" w:hAnsi="Courier New" w:cs="Courier New"/>
          <w:sz w:val="24"/>
          <w:szCs w:val="24"/>
        </w:rPr>
        <w:t xml:space="preserve"> that accepts student’s grade points from their mock </w:t>
      </w:r>
      <w:r w:rsidR="005B0621" w:rsidRPr="006210DD">
        <w:rPr>
          <w:rFonts w:ascii="Courier New" w:hAnsi="Courier New" w:cs="Courier New"/>
          <w:sz w:val="24"/>
          <w:szCs w:val="24"/>
        </w:rPr>
        <w:t xml:space="preserve">exams, </w:t>
      </w:r>
      <w:r w:rsidR="00CA6A26" w:rsidRPr="006210DD">
        <w:rPr>
          <w:rFonts w:ascii="Courier New" w:hAnsi="Courier New" w:cs="Courier New"/>
          <w:sz w:val="24"/>
          <w:szCs w:val="24"/>
        </w:rPr>
        <w:t>hobbies, interest, favorite</w:t>
      </w:r>
      <w:r w:rsidR="005B0621" w:rsidRPr="006210DD">
        <w:rPr>
          <w:rFonts w:ascii="Courier New" w:hAnsi="Courier New" w:cs="Courier New"/>
          <w:sz w:val="24"/>
          <w:szCs w:val="24"/>
        </w:rPr>
        <w:t xml:space="preserve"> subjects</w:t>
      </w:r>
      <w:r w:rsidRPr="006210DD">
        <w:rPr>
          <w:rFonts w:ascii="Courier New" w:hAnsi="Courier New" w:cs="Courier New"/>
          <w:sz w:val="24"/>
          <w:szCs w:val="24"/>
        </w:rPr>
        <w:t xml:space="preserve"> against SHS cut-off point in decision making for the right </w:t>
      </w:r>
      <w:r w:rsidRPr="006210DD">
        <w:rPr>
          <w:rFonts w:ascii="Courier New" w:hAnsi="Courier New" w:cs="Courier New"/>
          <w:sz w:val="24"/>
          <w:szCs w:val="24"/>
        </w:rPr>
        <w:lastRenderedPageBreak/>
        <w:t xml:space="preserve">SHS to select </w:t>
      </w:r>
      <w:r w:rsidR="0091006B" w:rsidRPr="006210DD">
        <w:rPr>
          <w:rFonts w:ascii="Courier New" w:hAnsi="Courier New" w:cs="Courier New"/>
          <w:sz w:val="24"/>
          <w:szCs w:val="24"/>
        </w:rPr>
        <w:t>and to</w:t>
      </w:r>
      <w:r w:rsidR="00B52DC3" w:rsidRPr="006210DD">
        <w:rPr>
          <w:rFonts w:ascii="Courier New" w:hAnsi="Courier New" w:cs="Courier New"/>
          <w:sz w:val="24"/>
          <w:szCs w:val="24"/>
        </w:rPr>
        <w:t xml:space="preserve"> also</w:t>
      </w:r>
      <w:r w:rsidR="0091006B" w:rsidRPr="006210DD">
        <w:rPr>
          <w:rFonts w:ascii="Courier New" w:hAnsi="Courier New" w:cs="Courier New"/>
          <w:sz w:val="24"/>
          <w:szCs w:val="24"/>
        </w:rPr>
        <w:t xml:space="preserve"> suggest the right career path</w:t>
      </w:r>
      <w:r w:rsidR="00D33C77" w:rsidRPr="006210DD">
        <w:rPr>
          <w:rFonts w:ascii="Courier New" w:hAnsi="Courier New" w:cs="Courier New"/>
          <w:sz w:val="24"/>
          <w:szCs w:val="24"/>
        </w:rPr>
        <w:t xml:space="preserve"> for senior high school students</w:t>
      </w:r>
      <w:r w:rsidRPr="006210DD">
        <w:rPr>
          <w:rFonts w:ascii="Courier New" w:hAnsi="Courier New" w:cs="Courier New"/>
          <w:sz w:val="24"/>
          <w:szCs w:val="24"/>
        </w:rPr>
        <w:t>. We will study the feasibility of automatic report generat</w:t>
      </w:r>
      <w:r w:rsidR="007B33AB" w:rsidRPr="006210DD">
        <w:rPr>
          <w:rFonts w:ascii="Courier New" w:hAnsi="Courier New" w:cs="Courier New"/>
          <w:sz w:val="24"/>
          <w:szCs w:val="24"/>
        </w:rPr>
        <w:t>ed</w:t>
      </w:r>
      <w:r w:rsidRPr="006210DD">
        <w:rPr>
          <w:rFonts w:ascii="Courier New" w:hAnsi="Courier New" w:cs="Courier New"/>
          <w:sz w:val="24"/>
          <w:szCs w:val="24"/>
        </w:rPr>
        <w:t xml:space="preserve"> base</w:t>
      </w:r>
      <w:r w:rsidR="007B33AB" w:rsidRPr="006210DD">
        <w:rPr>
          <w:rFonts w:ascii="Courier New" w:hAnsi="Courier New" w:cs="Courier New"/>
          <w:sz w:val="24"/>
          <w:szCs w:val="24"/>
        </w:rPr>
        <w:t>d</w:t>
      </w:r>
      <w:r w:rsidRPr="006210DD">
        <w:rPr>
          <w:rFonts w:ascii="Courier New" w:hAnsi="Courier New" w:cs="Courier New"/>
          <w:sz w:val="24"/>
          <w:szCs w:val="24"/>
        </w:rPr>
        <w:t xml:space="preserve"> on the form input by the user. This evaluation will be carried out using the system desi</w:t>
      </w:r>
      <w:r w:rsidR="00DD41D6" w:rsidRPr="006210DD">
        <w:rPr>
          <w:rFonts w:ascii="Courier New" w:hAnsi="Courier New" w:cs="Courier New"/>
          <w:sz w:val="24"/>
          <w:szCs w:val="24"/>
        </w:rPr>
        <w:t xml:space="preserve">gn life cycle (SDLC) approach. </w:t>
      </w:r>
    </w:p>
    <w:p w14:paraId="7305ADCD" w14:textId="77777777" w:rsidR="00DD41D6" w:rsidRPr="006210DD" w:rsidRDefault="00DD41D6" w:rsidP="00837563">
      <w:pPr>
        <w:pStyle w:val="NoSpacing"/>
        <w:spacing w:line="480" w:lineRule="auto"/>
        <w:jc w:val="both"/>
        <w:rPr>
          <w:rFonts w:ascii="Courier New" w:hAnsi="Courier New" w:cs="Courier New"/>
          <w:sz w:val="24"/>
          <w:szCs w:val="24"/>
        </w:rPr>
      </w:pPr>
    </w:p>
    <w:p w14:paraId="3BE98F94" w14:textId="77777777" w:rsidR="00740FEB" w:rsidRPr="006210DD" w:rsidRDefault="00E11CE1"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Firstly,</w:t>
      </w:r>
      <w:r w:rsidR="00740FEB" w:rsidRPr="006210DD">
        <w:rPr>
          <w:rFonts w:ascii="Courier New" w:hAnsi="Courier New" w:cs="Courier New"/>
          <w:sz w:val="24"/>
          <w:szCs w:val="24"/>
        </w:rPr>
        <w:t xml:space="preserve"> we kickoff with the functionality layout of the system (what goes in and what comes out). Identifying the school selection</w:t>
      </w:r>
      <w:r w:rsidR="00C14F5B" w:rsidRPr="006210DD">
        <w:rPr>
          <w:rFonts w:ascii="Courier New" w:hAnsi="Courier New" w:cs="Courier New"/>
          <w:sz w:val="24"/>
          <w:szCs w:val="24"/>
        </w:rPr>
        <w:t xml:space="preserve"> and career choice</w:t>
      </w:r>
      <w:r w:rsidR="00740FEB" w:rsidRPr="006210DD">
        <w:rPr>
          <w:rFonts w:ascii="Courier New" w:hAnsi="Courier New" w:cs="Courier New"/>
          <w:sz w:val="24"/>
          <w:szCs w:val="24"/>
        </w:rPr>
        <w:t xml:space="preserve"> problem and setting up the goals and objectives to overcome those characteristics. Our design phase will show a physical model that will satisfy all documented requirements for the system. The application architecture will be determined by the users since the system will be mostly used by teenagers. Selective users will be employed to interact with the system for performance evaluation and modification. Finally, security controls will be setup to safeguard the system from internal and external threats.</w:t>
      </w:r>
    </w:p>
    <w:p w14:paraId="0A35FAC2" w14:textId="77777777" w:rsidR="00C71701" w:rsidRPr="006210DD" w:rsidRDefault="00C71701" w:rsidP="00663F93">
      <w:pPr>
        <w:pStyle w:val="NoSpacing"/>
        <w:spacing w:line="360" w:lineRule="auto"/>
        <w:jc w:val="both"/>
        <w:rPr>
          <w:rFonts w:ascii="Courier New" w:hAnsi="Courier New" w:cs="Courier New"/>
          <w:sz w:val="24"/>
          <w:szCs w:val="24"/>
        </w:rPr>
      </w:pPr>
    </w:p>
    <w:p w14:paraId="53E19DB9" w14:textId="77777777" w:rsidR="00C71701" w:rsidRPr="006210DD" w:rsidRDefault="00C71701" w:rsidP="00663F93">
      <w:pPr>
        <w:pStyle w:val="NoSpacing"/>
        <w:spacing w:line="360" w:lineRule="auto"/>
        <w:jc w:val="both"/>
        <w:rPr>
          <w:rFonts w:ascii="Courier New" w:hAnsi="Courier New" w:cs="Courier New"/>
          <w:sz w:val="24"/>
          <w:szCs w:val="24"/>
        </w:rPr>
      </w:pPr>
    </w:p>
    <w:p w14:paraId="116C935C" w14:textId="77777777" w:rsidR="00C70575" w:rsidRPr="006210DD" w:rsidRDefault="00C70575" w:rsidP="00663F93">
      <w:pPr>
        <w:spacing w:line="360" w:lineRule="auto"/>
        <w:rPr>
          <w:rFonts w:cs="Courier New"/>
          <w:b/>
          <w:szCs w:val="24"/>
        </w:rPr>
      </w:pPr>
    </w:p>
    <w:p w14:paraId="0D5DD909" w14:textId="77777777" w:rsidR="00CB5940" w:rsidRPr="006210DD" w:rsidRDefault="00CB5940" w:rsidP="0055047D">
      <w:pPr>
        <w:pStyle w:val="Heading2"/>
        <w:numPr>
          <w:ilvl w:val="1"/>
          <w:numId w:val="8"/>
        </w:numPr>
        <w:spacing w:line="360" w:lineRule="auto"/>
        <w:rPr>
          <w:rFonts w:cs="Courier New"/>
          <w:szCs w:val="24"/>
        </w:rPr>
      </w:pPr>
      <w:bookmarkStart w:id="9" w:name="_Toc39797068"/>
      <w:r w:rsidRPr="006210DD">
        <w:rPr>
          <w:rFonts w:cs="Courier New"/>
          <w:szCs w:val="24"/>
        </w:rPr>
        <w:t>Expected Resu</w:t>
      </w:r>
      <w:r w:rsidR="00DC0201" w:rsidRPr="006210DD">
        <w:rPr>
          <w:rFonts w:cs="Courier New"/>
          <w:szCs w:val="24"/>
        </w:rPr>
        <w:t>lts of the Study &amp; Possible Use</w:t>
      </w:r>
      <w:bookmarkEnd w:id="9"/>
    </w:p>
    <w:p w14:paraId="645BF2FA" w14:textId="285FCE00" w:rsidR="00104F20" w:rsidRPr="006210DD" w:rsidRDefault="00DC0201" w:rsidP="00837563">
      <w:pPr>
        <w:spacing w:line="480" w:lineRule="auto"/>
        <w:rPr>
          <w:rFonts w:cs="Courier New"/>
          <w:szCs w:val="24"/>
        </w:rPr>
      </w:pPr>
      <w:r w:rsidRPr="006210DD">
        <w:rPr>
          <w:rFonts w:cs="Courier New"/>
          <w:szCs w:val="24"/>
        </w:rPr>
        <w:t xml:space="preserve">DSS is among the most important explosion propelled by the internet transformation. This allows users to fruitfully gather knowledge both by synchronous and asynchronous methodology to effectively make decision based on the generated report by the </w:t>
      </w:r>
      <w:r w:rsidR="000B0C0E" w:rsidRPr="006210DD">
        <w:rPr>
          <w:rFonts w:cs="Courier New"/>
          <w:szCs w:val="24"/>
        </w:rPr>
        <w:t xml:space="preserve">career guidance </w:t>
      </w:r>
      <w:r w:rsidR="000B0C0E" w:rsidRPr="006210DD">
        <w:rPr>
          <w:rFonts w:cs="Courier New"/>
          <w:szCs w:val="24"/>
        </w:rPr>
        <w:lastRenderedPageBreak/>
        <w:t>system</w:t>
      </w:r>
      <w:r w:rsidRPr="006210DD">
        <w:rPr>
          <w:rFonts w:cs="Courier New"/>
          <w:szCs w:val="24"/>
        </w:rPr>
        <w:t>. This project is highly recommended for st</w:t>
      </w:r>
      <w:r w:rsidR="00104F20" w:rsidRPr="006210DD">
        <w:rPr>
          <w:rFonts w:cs="Courier New"/>
          <w:szCs w:val="24"/>
        </w:rPr>
        <w:t>udy and can yield great result.</w:t>
      </w:r>
    </w:p>
    <w:p w14:paraId="36855051" w14:textId="77777777" w:rsidR="00104F20" w:rsidRPr="006210DD" w:rsidRDefault="00104F20" w:rsidP="00837563">
      <w:pPr>
        <w:spacing w:line="480" w:lineRule="auto"/>
        <w:rPr>
          <w:rFonts w:cs="Courier New"/>
          <w:szCs w:val="24"/>
        </w:rPr>
      </w:pPr>
      <w:r w:rsidRPr="006210DD">
        <w:rPr>
          <w:rFonts w:cs="Courier New"/>
          <w:szCs w:val="24"/>
        </w:rPr>
        <w:t>Listed below are a few of expected results at the end of this projects;</w:t>
      </w:r>
    </w:p>
    <w:p w14:paraId="3366F1B1"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Graphical representation of all SHS base on categories, performance and courses offered.</w:t>
      </w:r>
    </w:p>
    <w:p w14:paraId="0F52EAF8"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 xml:space="preserve">Generated output from the system will be meaningful to the end-user. </w:t>
      </w:r>
    </w:p>
    <w:p w14:paraId="7B0CF37F" w14:textId="77777777" w:rsidR="00DC0201" w:rsidRPr="006210DD" w:rsidRDefault="00104F20" w:rsidP="00B5166C">
      <w:pPr>
        <w:pStyle w:val="ListParagraph"/>
        <w:numPr>
          <w:ilvl w:val="0"/>
          <w:numId w:val="10"/>
        </w:numPr>
        <w:spacing w:line="480" w:lineRule="auto"/>
        <w:rPr>
          <w:rFonts w:cs="Courier New"/>
          <w:szCs w:val="24"/>
        </w:rPr>
      </w:pPr>
      <w:r w:rsidRPr="006210DD">
        <w:rPr>
          <w:rFonts w:cs="Courier New"/>
          <w:szCs w:val="24"/>
        </w:rPr>
        <w:t>Definitive conclusion in selecting preferred SHS.</w:t>
      </w:r>
    </w:p>
    <w:p w14:paraId="3AE65350" w14:textId="77777777" w:rsidR="00AB11F3" w:rsidRPr="006210DD" w:rsidRDefault="00AB11F3" w:rsidP="00B5166C">
      <w:pPr>
        <w:pStyle w:val="ListParagraph"/>
        <w:numPr>
          <w:ilvl w:val="0"/>
          <w:numId w:val="10"/>
        </w:numPr>
        <w:spacing w:line="480" w:lineRule="auto"/>
        <w:rPr>
          <w:rFonts w:cs="Courier New"/>
          <w:szCs w:val="24"/>
        </w:rPr>
      </w:pPr>
      <w:r w:rsidRPr="006210DD">
        <w:rPr>
          <w:rFonts w:cs="Courier New"/>
          <w:szCs w:val="24"/>
        </w:rPr>
        <w:t xml:space="preserve">Definite conclusion in selecting </w:t>
      </w:r>
      <w:r w:rsidR="00F3659C" w:rsidRPr="006210DD">
        <w:rPr>
          <w:rFonts w:cs="Courier New"/>
          <w:szCs w:val="24"/>
        </w:rPr>
        <w:t>right</w:t>
      </w:r>
      <w:r w:rsidRPr="006210DD">
        <w:rPr>
          <w:rFonts w:cs="Courier New"/>
          <w:szCs w:val="24"/>
        </w:rPr>
        <w:t xml:space="preserve"> career path.</w:t>
      </w:r>
    </w:p>
    <w:p w14:paraId="3116E76D" w14:textId="77777777" w:rsidR="00F31445" w:rsidRPr="006210DD" w:rsidRDefault="00F31445" w:rsidP="00837563">
      <w:pPr>
        <w:spacing w:line="480" w:lineRule="auto"/>
        <w:rPr>
          <w:rFonts w:cs="Courier New"/>
          <w:szCs w:val="24"/>
        </w:rPr>
      </w:pPr>
    </w:p>
    <w:p w14:paraId="56B8FF63" w14:textId="77777777" w:rsidR="00FA28FF" w:rsidRPr="006210DD" w:rsidRDefault="00FA28FF" w:rsidP="00837563">
      <w:pPr>
        <w:spacing w:line="480" w:lineRule="auto"/>
        <w:rPr>
          <w:rFonts w:cs="Courier New"/>
          <w:szCs w:val="24"/>
        </w:rPr>
      </w:pPr>
    </w:p>
    <w:p w14:paraId="122A5B0D" w14:textId="77777777" w:rsidR="00CB5940" w:rsidRPr="006210DD" w:rsidRDefault="00CB5940" w:rsidP="0055047D">
      <w:pPr>
        <w:pStyle w:val="Heading2"/>
        <w:numPr>
          <w:ilvl w:val="1"/>
          <w:numId w:val="8"/>
        </w:numPr>
        <w:spacing w:line="360" w:lineRule="auto"/>
        <w:rPr>
          <w:rFonts w:cs="Courier New"/>
          <w:szCs w:val="24"/>
        </w:rPr>
      </w:pPr>
      <w:bookmarkStart w:id="10" w:name="_Toc39797069"/>
      <w:r w:rsidRPr="006210DD">
        <w:rPr>
          <w:rFonts w:cs="Courier New"/>
          <w:szCs w:val="24"/>
        </w:rPr>
        <w:t>Presentation of Thesis</w:t>
      </w:r>
      <w:bookmarkEnd w:id="10"/>
    </w:p>
    <w:p w14:paraId="7DF3AC47" w14:textId="77777777" w:rsidR="00F31445" w:rsidRPr="006210DD" w:rsidRDefault="00CE7F6D" w:rsidP="00837563">
      <w:pPr>
        <w:spacing w:line="480" w:lineRule="auto"/>
        <w:rPr>
          <w:rFonts w:cs="Courier New"/>
          <w:szCs w:val="24"/>
        </w:rPr>
      </w:pPr>
      <w:r w:rsidRPr="006210DD">
        <w:rPr>
          <w:rFonts w:cs="Courier New"/>
          <w:szCs w:val="24"/>
        </w:rPr>
        <w:t>C</w:t>
      </w:r>
      <w:r w:rsidR="00F31445" w:rsidRPr="006210DD">
        <w:rPr>
          <w:rFonts w:cs="Courier New"/>
          <w:szCs w:val="24"/>
        </w:rPr>
        <w:t xml:space="preserve">HAPTER 1: General Introduction. </w:t>
      </w:r>
    </w:p>
    <w:p w14:paraId="08252698" w14:textId="77777777" w:rsidR="00A55982" w:rsidRPr="006210DD" w:rsidRDefault="00CE7F6D" w:rsidP="00837563">
      <w:pPr>
        <w:spacing w:line="480" w:lineRule="auto"/>
        <w:rPr>
          <w:rFonts w:cs="Courier New"/>
          <w:szCs w:val="24"/>
        </w:rPr>
      </w:pPr>
      <w:r w:rsidRPr="006210DD">
        <w:rPr>
          <w:rFonts w:cs="Courier New"/>
          <w:szCs w:val="24"/>
        </w:rPr>
        <w:t>Chapter 2</w:t>
      </w:r>
      <w:r w:rsidR="00A55982" w:rsidRPr="006210DD">
        <w:rPr>
          <w:rFonts w:cs="Courier New"/>
          <w:szCs w:val="24"/>
        </w:rPr>
        <w:t>: L</w:t>
      </w:r>
      <w:r w:rsidRPr="006210DD">
        <w:rPr>
          <w:rFonts w:cs="Courier New"/>
          <w:szCs w:val="24"/>
        </w:rPr>
        <w:t xml:space="preserve">iterature </w:t>
      </w:r>
      <w:r w:rsidR="00A55982" w:rsidRPr="006210DD">
        <w:rPr>
          <w:rFonts w:cs="Courier New"/>
          <w:szCs w:val="24"/>
        </w:rPr>
        <w:t>R</w:t>
      </w:r>
      <w:r w:rsidRPr="006210DD">
        <w:rPr>
          <w:rFonts w:cs="Courier New"/>
          <w:szCs w:val="24"/>
        </w:rPr>
        <w:t>eview</w:t>
      </w:r>
      <w:r w:rsidR="00A55982" w:rsidRPr="006210DD">
        <w:rPr>
          <w:rFonts w:cs="Courier New"/>
          <w:szCs w:val="24"/>
        </w:rPr>
        <w:t>.</w:t>
      </w:r>
    </w:p>
    <w:p w14:paraId="14464001" w14:textId="77777777" w:rsidR="00A53FD1" w:rsidRPr="006210DD" w:rsidRDefault="00083365" w:rsidP="00837563">
      <w:pPr>
        <w:spacing w:line="480" w:lineRule="auto"/>
        <w:rPr>
          <w:rFonts w:cs="Courier New"/>
          <w:szCs w:val="24"/>
        </w:rPr>
      </w:pPr>
      <w:r w:rsidRPr="006210DD">
        <w:rPr>
          <w:rFonts w:cs="Courier New"/>
          <w:szCs w:val="24"/>
        </w:rPr>
        <w:t>CHAPTER</w:t>
      </w:r>
      <w:r w:rsidR="00395D11" w:rsidRPr="006210DD">
        <w:rPr>
          <w:rFonts w:cs="Courier New"/>
          <w:szCs w:val="24"/>
        </w:rPr>
        <w:t xml:space="preserve"> 3</w:t>
      </w:r>
      <w:r w:rsidR="00A53FD1" w:rsidRPr="006210DD">
        <w:rPr>
          <w:rFonts w:cs="Courier New"/>
          <w:szCs w:val="24"/>
        </w:rPr>
        <w:t xml:space="preserve">: </w:t>
      </w:r>
      <w:r w:rsidR="00C542B9" w:rsidRPr="006210DD">
        <w:rPr>
          <w:rFonts w:cs="Courier New"/>
          <w:szCs w:val="24"/>
        </w:rPr>
        <w:t>Crystallization</w:t>
      </w:r>
      <w:r w:rsidR="00A53FD1" w:rsidRPr="006210DD">
        <w:rPr>
          <w:rFonts w:cs="Courier New"/>
          <w:szCs w:val="24"/>
        </w:rPr>
        <w:t>.</w:t>
      </w:r>
    </w:p>
    <w:p w14:paraId="66123556" w14:textId="77777777" w:rsidR="00F87A28" w:rsidRPr="006210DD" w:rsidRDefault="00A53FD1" w:rsidP="00837563">
      <w:pPr>
        <w:spacing w:line="480" w:lineRule="auto"/>
        <w:rPr>
          <w:rFonts w:cs="Courier New"/>
          <w:szCs w:val="24"/>
        </w:rPr>
      </w:pPr>
      <w:r w:rsidRPr="006210DD">
        <w:rPr>
          <w:rFonts w:cs="Courier New"/>
          <w:szCs w:val="24"/>
        </w:rPr>
        <w:t>CHAPTER</w:t>
      </w:r>
      <w:r w:rsidR="00F87A28" w:rsidRPr="006210DD">
        <w:rPr>
          <w:rFonts w:cs="Courier New"/>
          <w:szCs w:val="24"/>
        </w:rPr>
        <w:t xml:space="preserve"> 4</w:t>
      </w:r>
      <w:r w:rsidR="00FD6772" w:rsidRPr="006210DD">
        <w:rPr>
          <w:rFonts w:cs="Courier New"/>
          <w:szCs w:val="24"/>
        </w:rPr>
        <w:t>:</w:t>
      </w:r>
      <w:r w:rsidR="00C542B9" w:rsidRPr="006210DD">
        <w:rPr>
          <w:rFonts w:cs="Courier New"/>
          <w:szCs w:val="24"/>
        </w:rPr>
        <w:t xml:space="preserve"> Analysis of the </w:t>
      </w:r>
      <w:proofErr w:type="gramStart"/>
      <w:r w:rsidR="00C542B9" w:rsidRPr="006210DD">
        <w:rPr>
          <w:rFonts w:cs="Courier New"/>
          <w:szCs w:val="24"/>
        </w:rPr>
        <w:t>Proposed</w:t>
      </w:r>
      <w:proofErr w:type="gramEnd"/>
      <w:r w:rsidR="00C542B9" w:rsidRPr="006210DD">
        <w:rPr>
          <w:rFonts w:cs="Courier New"/>
          <w:szCs w:val="24"/>
        </w:rPr>
        <w:t xml:space="preserve"> system</w:t>
      </w:r>
      <w:r w:rsidR="009F0CE2" w:rsidRPr="006210DD">
        <w:rPr>
          <w:rFonts w:cs="Courier New"/>
          <w:szCs w:val="24"/>
        </w:rPr>
        <w:t>.</w:t>
      </w:r>
    </w:p>
    <w:p w14:paraId="63950F50" w14:textId="77777777" w:rsidR="00FE5936" w:rsidRPr="006210DD" w:rsidRDefault="00FD6772"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5</w:t>
      </w:r>
      <w:r w:rsidRPr="006210DD">
        <w:rPr>
          <w:rFonts w:cs="Courier New"/>
          <w:szCs w:val="24"/>
        </w:rPr>
        <w:t>:</w:t>
      </w:r>
      <w:r w:rsidR="00DB0C83" w:rsidRPr="006210DD">
        <w:rPr>
          <w:rFonts w:cs="Courier New"/>
          <w:szCs w:val="24"/>
        </w:rPr>
        <w:t xml:space="preserve"> </w:t>
      </w:r>
      <w:r w:rsidR="00FE5936" w:rsidRPr="006210DD">
        <w:rPr>
          <w:rFonts w:cs="Courier New"/>
          <w:szCs w:val="24"/>
        </w:rPr>
        <w:t xml:space="preserve">Detailed Design and implementation. </w:t>
      </w:r>
    </w:p>
    <w:p w14:paraId="68795F8E" w14:textId="77777777" w:rsidR="00FE5936" w:rsidRPr="006210DD" w:rsidRDefault="00FE5936"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6.</w:t>
      </w:r>
      <w:r w:rsidR="00A4096C" w:rsidRPr="006210DD">
        <w:rPr>
          <w:rFonts w:cs="Courier New"/>
          <w:szCs w:val="24"/>
        </w:rPr>
        <w:t xml:space="preserve"> </w:t>
      </w:r>
      <w:r w:rsidRPr="006210DD">
        <w:rPr>
          <w:rFonts w:cs="Courier New"/>
          <w:szCs w:val="24"/>
        </w:rPr>
        <w:t xml:space="preserve">System Implementation and Testing. </w:t>
      </w:r>
    </w:p>
    <w:p w14:paraId="1353AF38" w14:textId="77777777" w:rsidR="006D569A" w:rsidRPr="006210DD" w:rsidRDefault="00FE5936" w:rsidP="00837563">
      <w:pPr>
        <w:spacing w:line="480" w:lineRule="auto"/>
        <w:rPr>
          <w:rFonts w:cs="Courier New"/>
          <w:szCs w:val="24"/>
        </w:rPr>
      </w:pPr>
      <w:r w:rsidRPr="006210DD">
        <w:rPr>
          <w:rFonts w:cs="Courier New"/>
          <w:szCs w:val="24"/>
        </w:rPr>
        <w:t xml:space="preserve">CHAPTER </w:t>
      </w:r>
      <w:r w:rsidR="00A76C96" w:rsidRPr="006210DD">
        <w:rPr>
          <w:rFonts w:cs="Courier New"/>
          <w:szCs w:val="24"/>
        </w:rPr>
        <w:t xml:space="preserve">7. </w:t>
      </w:r>
      <w:r w:rsidRPr="006210DD">
        <w:rPr>
          <w:rFonts w:cs="Courier New"/>
          <w:szCs w:val="24"/>
        </w:rPr>
        <w:t xml:space="preserve">System Documentation. </w:t>
      </w:r>
    </w:p>
    <w:p w14:paraId="0C75A8A6" w14:textId="77777777" w:rsidR="00AF0BF6" w:rsidRPr="006210DD" w:rsidRDefault="00FE5936" w:rsidP="00837563">
      <w:pPr>
        <w:spacing w:line="480" w:lineRule="auto"/>
        <w:rPr>
          <w:rFonts w:cs="Courier New"/>
          <w:szCs w:val="24"/>
        </w:rPr>
      </w:pPr>
      <w:r w:rsidRPr="006210DD">
        <w:rPr>
          <w:rFonts w:cs="Courier New"/>
          <w:szCs w:val="24"/>
        </w:rPr>
        <w:lastRenderedPageBreak/>
        <w:t xml:space="preserve">CHAPTER 8. </w:t>
      </w:r>
      <w:r w:rsidR="006B774B" w:rsidRPr="006210DD">
        <w:rPr>
          <w:rFonts w:cs="Courier New"/>
          <w:szCs w:val="24"/>
        </w:rPr>
        <w:t>Conclusion and Recommendations.</w:t>
      </w:r>
    </w:p>
    <w:p w14:paraId="18D3AFB7" w14:textId="77777777" w:rsidR="00AF0BF6" w:rsidRPr="006210DD" w:rsidRDefault="00AF0BF6" w:rsidP="00FE5936">
      <w:pPr>
        <w:spacing w:line="360" w:lineRule="auto"/>
        <w:rPr>
          <w:rFonts w:cs="Courier New"/>
          <w:szCs w:val="24"/>
        </w:rPr>
      </w:pPr>
    </w:p>
    <w:p w14:paraId="0C08B6EE" w14:textId="77777777" w:rsidR="00AF0BF6" w:rsidRPr="006210DD" w:rsidRDefault="00AF0BF6" w:rsidP="00FE5936">
      <w:pPr>
        <w:spacing w:line="360" w:lineRule="auto"/>
        <w:rPr>
          <w:rFonts w:cs="Courier New"/>
          <w:b/>
          <w:bCs/>
          <w:szCs w:val="24"/>
        </w:rPr>
      </w:pPr>
      <w:r w:rsidRPr="006210DD">
        <w:rPr>
          <w:rFonts w:cs="Courier New"/>
          <w:szCs w:val="24"/>
        </w:rPr>
        <w:t xml:space="preserve">1.8 </w:t>
      </w:r>
      <w:r w:rsidRPr="006210DD">
        <w:rPr>
          <w:rFonts w:cs="Courier New"/>
          <w:b/>
          <w:bCs/>
          <w:szCs w:val="24"/>
        </w:rPr>
        <w:t>Study work Plan</w:t>
      </w:r>
    </w:p>
    <w:p w14:paraId="455E8BD2" w14:textId="77777777" w:rsidR="00AF0BF6" w:rsidRPr="006210DD" w:rsidRDefault="00AF0BF6" w:rsidP="009837EF">
      <w:pPr>
        <w:spacing w:line="480" w:lineRule="auto"/>
        <w:rPr>
          <w:rFonts w:cs="Courier New"/>
          <w:szCs w:val="24"/>
        </w:rPr>
      </w:pPr>
      <w:r w:rsidRPr="006210DD">
        <w:rPr>
          <w:rFonts w:cs="Courier New"/>
          <w:szCs w:val="24"/>
        </w:rPr>
        <w:t>The project will be in two phases.</w:t>
      </w:r>
    </w:p>
    <w:p w14:paraId="5726DC71" w14:textId="77777777" w:rsidR="00AF0BF6" w:rsidRPr="006210DD" w:rsidRDefault="00AF0BF6" w:rsidP="009837EF">
      <w:pPr>
        <w:spacing w:line="480" w:lineRule="auto"/>
        <w:rPr>
          <w:rFonts w:cs="Courier New"/>
          <w:szCs w:val="24"/>
        </w:rPr>
      </w:pPr>
      <w:r w:rsidRPr="006210DD">
        <w:rPr>
          <w:rFonts w:cs="Courier New"/>
          <w:szCs w:val="24"/>
        </w:rPr>
        <w:t xml:space="preserve">Phase 1 will cover: </w:t>
      </w:r>
    </w:p>
    <w:p w14:paraId="08E3BD23"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Preliminary investigation.</w:t>
      </w:r>
    </w:p>
    <w:p w14:paraId="23DB9247"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System analysis and design </w:t>
      </w:r>
    </w:p>
    <w:p w14:paraId="398767DD"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Risk analysis </w:t>
      </w:r>
    </w:p>
    <w:p w14:paraId="1AA85A5C" w14:textId="77777777" w:rsidR="00AF0BF6" w:rsidRPr="006210DD" w:rsidRDefault="00AF0BF6" w:rsidP="009837EF">
      <w:pPr>
        <w:spacing w:line="480" w:lineRule="auto"/>
        <w:rPr>
          <w:rFonts w:cs="Courier New"/>
          <w:szCs w:val="24"/>
        </w:rPr>
      </w:pPr>
      <w:r w:rsidRPr="006210DD">
        <w:rPr>
          <w:rFonts w:cs="Courier New"/>
          <w:szCs w:val="24"/>
        </w:rPr>
        <w:t xml:space="preserve">It is expected to be completed in December 2019. </w:t>
      </w:r>
    </w:p>
    <w:p w14:paraId="479F436E" w14:textId="77777777" w:rsidR="00AF0BF6" w:rsidRPr="006210DD" w:rsidRDefault="00AF0BF6" w:rsidP="009837EF">
      <w:pPr>
        <w:spacing w:line="480" w:lineRule="auto"/>
        <w:rPr>
          <w:rFonts w:cs="Courier New"/>
          <w:szCs w:val="24"/>
        </w:rPr>
      </w:pPr>
      <w:r w:rsidRPr="006210DD">
        <w:rPr>
          <w:rFonts w:cs="Courier New"/>
          <w:szCs w:val="24"/>
        </w:rPr>
        <w:t>Phase 2 will cover:</w:t>
      </w:r>
    </w:p>
    <w:p w14:paraId="43EA9BCB"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User Design of the Career Guidance Adviser system.</w:t>
      </w:r>
    </w:p>
    <w:p w14:paraId="1A678381"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Risk analysis </w:t>
      </w:r>
    </w:p>
    <w:p w14:paraId="102CADA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Testing </w:t>
      </w:r>
    </w:p>
    <w:p w14:paraId="1D0EA594"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Implementation/ Development.</w:t>
      </w:r>
    </w:p>
    <w:p w14:paraId="55F2E44C"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Other presentations </w:t>
      </w:r>
    </w:p>
    <w:p w14:paraId="622D270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It is expected to be completed in May 2020. </w:t>
      </w:r>
    </w:p>
    <w:p w14:paraId="793F1533" w14:textId="77777777" w:rsidR="00940D34" w:rsidRPr="006210DD" w:rsidRDefault="00940D34" w:rsidP="00663F93">
      <w:pPr>
        <w:pStyle w:val="NoSpacing"/>
        <w:spacing w:line="360" w:lineRule="auto"/>
        <w:jc w:val="both"/>
        <w:rPr>
          <w:rFonts w:ascii="Courier New" w:hAnsi="Courier New" w:cs="Courier New"/>
          <w:sz w:val="24"/>
          <w:szCs w:val="24"/>
        </w:rPr>
      </w:pPr>
    </w:p>
    <w:p w14:paraId="041D47AF" w14:textId="77777777" w:rsidR="00EA4D11" w:rsidRPr="006210DD" w:rsidRDefault="00EA4D11" w:rsidP="00000591">
      <w:pPr>
        <w:spacing w:line="360" w:lineRule="auto"/>
        <w:rPr>
          <w:rFonts w:cs="Courier New"/>
          <w:szCs w:val="24"/>
        </w:rPr>
      </w:pPr>
    </w:p>
    <w:p w14:paraId="7253A551" w14:textId="77777777" w:rsidR="00000591" w:rsidRPr="006210DD" w:rsidRDefault="00EA4D11" w:rsidP="00000591">
      <w:pPr>
        <w:pStyle w:val="Heading1"/>
        <w:spacing w:line="360" w:lineRule="auto"/>
        <w:ind w:left="2880" w:firstLine="720"/>
        <w:rPr>
          <w:rFonts w:cs="Courier New"/>
          <w:szCs w:val="24"/>
          <w:u w:val="none"/>
        </w:rPr>
      </w:pPr>
      <w:bookmarkStart w:id="11" w:name="_Toc39797070"/>
      <w:r w:rsidRPr="006210DD">
        <w:rPr>
          <w:rFonts w:cs="Courier New"/>
          <w:szCs w:val="24"/>
          <w:u w:val="none"/>
        </w:rPr>
        <w:lastRenderedPageBreak/>
        <w:t>CHAPTER 2</w:t>
      </w:r>
      <w:bookmarkEnd w:id="11"/>
      <w:r w:rsidRPr="006210DD">
        <w:rPr>
          <w:rFonts w:cs="Courier New"/>
          <w:szCs w:val="24"/>
          <w:u w:val="none"/>
        </w:rPr>
        <w:t xml:space="preserve"> </w:t>
      </w:r>
    </w:p>
    <w:p w14:paraId="0DF9FCBB" w14:textId="77777777" w:rsidR="00D620F8" w:rsidRPr="006210DD" w:rsidRDefault="00000591" w:rsidP="00000591">
      <w:pPr>
        <w:pStyle w:val="Heading1"/>
        <w:spacing w:line="360" w:lineRule="auto"/>
        <w:ind w:left="2880"/>
        <w:rPr>
          <w:rFonts w:cs="Courier New"/>
          <w:szCs w:val="24"/>
          <w:u w:val="none"/>
        </w:rPr>
      </w:pPr>
      <w:r w:rsidRPr="006210DD">
        <w:rPr>
          <w:rFonts w:cs="Courier New"/>
          <w:szCs w:val="24"/>
          <w:u w:val="none"/>
        </w:rPr>
        <w:t xml:space="preserve"> </w:t>
      </w:r>
      <w:bookmarkStart w:id="12" w:name="_Toc39797071"/>
      <w:r w:rsidR="00D620F8" w:rsidRPr="006210DD">
        <w:rPr>
          <w:rFonts w:cs="Courier New"/>
          <w:szCs w:val="24"/>
          <w:u w:val="none"/>
        </w:rPr>
        <w:t>Literature Review</w:t>
      </w:r>
      <w:bookmarkEnd w:id="12"/>
    </w:p>
    <w:p w14:paraId="4A613F6A" w14:textId="77777777" w:rsidR="00E33829" w:rsidRPr="006210DD" w:rsidRDefault="00E33829" w:rsidP="0055047D">
      <w:pPr>
        <w:pStyle w:val="Heading2"/>
        <w:numPr>
          <w:ilvl w:val="0"/>
          <w:numId w:val="8"/>
        </w:numPr>
        <w:spacing w:line="360" w:lineRule="auto"/>
        <w:rPr>
          <w:rFonts w:cs="Courier New"/>
          <w:szCs w:val="24"/>
        </w:rPr>
      </w:pPr>
      <w:bookmarkStart w:id="13" w:name="_Toc39797072"/>
      <w:r w:rsidRPr="006210DD">
        <w:rPr>
          <w:rFonts w:cs="Courier New"/>
          <w:szCs w:val="24"/>
        </w:rPr>
        <w:t>Introduction</w:t>
      </w:r>
      <w:bookmarkEnd w:id="13"/>
    </w:p>
    <w:p w14:paraId="0FCAA92A" w14:textId="148E335D" w:rsidR="00BB7F2F" w:rsidRPr="006210DD" w:rsidRDefault="007D53E0" w:rsidP="000B5CC7">
      <w:pPr>
        <w:spacing w:line="480" w:lineRule="auto"/>
        <w:ind w:right="773"/>
        <w:rPr>
          <w:rFonts w:cs="Courier New"/>
          <w:szCs w:val="24"/>
        </w:rPr>
      </w:pPr>
      <w:r w:rsidRPr="006210DD">
        <w:rPr>
          <w:rFonts w:cs="Courier New"/>
          <w:szCs w:val="24"/>
        </w:rPr>
        <w:t xml:space="preserve">In chapter 1 the development of a </w:t>
      </w:r>
      <w:r w:rsidR="00083D4E" w:rsidRPr="006210DD">
        <w:rPr>
          <w:rFonts w:cs="Courier New"/>
          <w:szCs w:val="24"/>
        </w:rPr>
        <w:t>career guidance</w:t>
      </w:r>
      <w:r w:rsidRPr="006210DD">
        <w:rPr>
          <w:rFonts w:cs="Courier New"/>
          <w:szCs w:val="24"/>
        </w:rPr>
        <w:t xml:space="preserve"> support system for SHS selection</w:t>
      </w:r>
      <w:r w:rsidR="00AF6D88" w:rsidRPr="006210DD">
        <w:rPr>
          <w:rFonts w:cs="Courier New"/>
          <w:szCs w:val="24"/>
        </w:rPr>
        <w:t xml:space="preserve"> and career guidance</w:t>
      </w:r>
      <w:r w:rsidRPr="006210DD">
        <w:rPr>
          <w:rFonts w:cs="Courier New"/>
          <w:szCs w:val="24"/>
        </w:rPr>
        <w:t xml:space="preserve"> was in</w:t>
      </w:r>
      <w:r w:rsidR="00E43AFE" w:rsidRPr="006210DD">
        <w:rPr>
          <w:rFonts w:cs="Courier New"/>
          <w:szCs w:val="24"/>
        </w:rPr>
        <w:t>troduced. Its objective was to develop and discuss the relevan</w:t>
      </w:r>
      <w:r w:rsidR="00AF6D88" w:rsidRPr="006210DD">
        <w:rPr>
          <w:rFonts w:cs="Courier New"/>
          <w:szCs w:val="24"/>
        </w:rPr>
        <w:t>ce</w:t>
      </w:r>
      <w:r w:rsidR="00E43AFE" w:rsidRPr="006210DD">
        <w:rPr>
          <w:rFonts w:cs="Courier New"/>
          <w:szCs w:val="24"/>
        </w:rPr>
        <w:t xml:space="preserve"> of having a </w:t>
      </w:r>
      <w:r w:rsidR="00925D48" w:rsidRPr="006210DD">
        <w:rPr>
          <w:rFonts w:cs="Courier New"/>
          <w:szCs w:val="24"/>
        </w:rPr>
        <w:t>career guidance system</w:t>
      </w:r>
      <w:r w:rsidR="00E43AFE" w:rsidRPr="006210DD">
        <w:rPr>
          <w:rFonts w:cs="Courier New"/>
          <w:szCs w:val="24"/>
        </w:rPr>
        <w:t xml:space="preserve"> for SHS selections</w:t>
      </w:r>
      <w:r w:rsidR="00AF6D88" w:rsidRPr="006210DD">
        <w:rPr>
          <w:rFonts w:cs="Courier New"/>
          <w:szCs w:val="24"/>
        </w:rPr>
        <w:t xml:space="preserve"> and</w:t>
      </w:r>
      <w:r w:rsidR="005907E4" w:rsidRPr="006210DD">
        <w:rPr>
          <w:rFonts w:cs="Courier New"/>
          <w:szCs w:val="24"/>
        </w:rPr>
        <w:t xml:space="preserve"> assisting senior high school students in selecting the </w:t>
      </w:r>
      <w:proofErr w:type="spellStart"/>
      <w:r w:rsidR="005907E4" w:rsidRPr="006210DD">
        <w:rPr>
          <w:rFonts w:cs="Courier New"/>
          <w:szCs w:val="24"/>
        </w:rPr>
        <w:t>ight</w:t>
      </w:r>
      <w:proofErr w:type="spellEnd"/>
      <w:r w:rsidR="005907E4" w:rsidRPr="006210DD">
        <w:rPr>
          <w:rFonts w:cs="Courier New"/>
          <w:szCs w:val="24"/>
        </w:rPr>
        <w:t xml:space="preserve"> career path</w:t>
      </w:r>
      <w:r w:rsidR="00E43AFE" w:rsidRPr="006210DD">
        <w:rPr>
          <w:rFonts w:cs="Courier New"/>
          <w:szCs w:val="24"/>
        </w:rPr>
        <w:t xml:space="preserve">. </w:t>
      </w:r>
      <w:r w:rsidR="00BB7F2F" w:rsidRPr="006210DD">
        <w:rPr>
          <w:rFonts w:cs="Courier New"/>
          <w:szCs w:val="24"/>
        </w:rPr>
        <w:t>T</w:t>
      </w:r>
      <w:r w:rsidR="007C4B97" w:rsidRPr="006210DD">
        <w:rPr>
          <w:rFonts w:cs="Courier New"/>
          <w:szCs w:val="24"/>
        </w:rPr>
        <w:t xml:space="preserve">his project is aimed </w:t>
      </w:r>
      <w:r w:rsidR="00BB7F2F" w:rsidRPr="006210DD">
        <w:rPr>
          <w:rFonts w:cs="Courier New"/>
          <w:szCs w:val="24"/>
        </w:rPr>
        <w:t>at</w:t>
      </w:r>
      <w:r w:rsidRPr="006210DD">
        <w:rPr>
          <w:rFonts w:cs="Courier New"/>
          <w:szCs w:val="24"/>
        </w:rPr>
        <w:t xml:space="preserve"> develop</w:t>
      </w:r>
      <w:r w:rsidR="00BB7F2F" w:rsidRPr="006210DD">
        <w:rPr>
          <w:rFonts w:cs="Courier New"/>
          <w:szCs w:val="24"/>
        </w:rPr>
        <w:t>ing</w:t>
      </w:r>
      <w:r w:rsidRPr="006210DD">
        <w:rPr>
          <w:rFonts w:cs="Courier New"/>
          <w:szCs w:val="24"/>
        </w:rPr>
        <w:t xml:space="preserve"> the system using the latest web technologies so as to make it</w:t>
      </w:r>
      <w:r w:rsidR="0087248F" w:rsidRPr="006210DD">
        <w:rPr>
          <w:rFonts w:cs="Courier New"/>
          <w:szCs w:val="24"/>
        </w:rPr>
        <w:t>s</w:t>
      </w:r>
      <w:r w:rsidRPr="006210DD">
        <w:rPr>
          <w:rFonts w:cs="Courier New"/>
          <w:szCs w:val="24"/>
        </w:rPr>
        <w:t xml:space="preserve"> platform independent and more interactive. </w:t>
      </w:r>
    </w:p>
    <w:p w14:paraId="6CC87A0F" w14:textId="77777777" w:rsidR="00BB7F2F" w:rsidRPr="006210DD" w:rsidRDefault="00BB7F2F" w:rsidP="000B5CC7">
      <w:pPr>
        <w:spacing w:line="480" w:lineRule="auto"/>
        <w:rPr>
          <w:rFonts w:cs="Courier New"/>
          <w:szCs w:val="24"/>
        </w:rPr>
      </w:pPr>
      <w:r w:rsidRPr="006210DD">
        <w:rPr>
          <w:rFonts w:cs="Courier New"/>
          <w:szCs w:val="24"/>
        </w:rPr>
        <w:t xml:space="preserve">As mentioned in the introduction, DSS is the area of the Information System discipline that is focused on systems that support and improve managerial decision-making </w:t>
      </w:r>
      <w:proofErr w:type="gramStart"/>
      <w:r w:rsidRPr="006210DD">
        <w:rPr>
          <w:rFonts w:cs="Courier New"/>
          <w:szCs w:val="24"/>
        </w:rPr>
        <w:t>While</w:t>
      </w:r>
      <w:proofErr w:type="gramEnd"/>
      <w:r w:rsidRPr="006210DD">
        <w:rPr>
          <w:rFonts w:cs="Courier New"/>
          <w:szCs w:val="24"/>
        </w:rPr>
        <w:t xml:space="preserve"> the overwhelming majority of DSS articles clearly address management support and some authors even call the field “management support systems”. Th</w:t>
      </w:r>
      <w:r w:rsidR="00204033" w:rsidRPr="006210DD">
        <w:rPr>
          <w:rFonts w:cs="Courier New"/>
          <w:szCs w:val="24"/>
        </w:rPr>
        <w:t>i</w:t>
      </w:r>
      <w:r w:rsidRPr="006210DD">
        <w:rPr>
          <w:rFonts w:cs="Courier New"/>
          <w:szCs w:val="24"/>
        </w:rPr>
        <w:t>s makes it difficult to distinguish between managerial decision-making and the strategic decision making of senior professionals such as analyst</w:t>
      </w:r>
      <w:r w:rsidR="007C4B97" w:rsidRPr="006210DD">
        <w:rPr>
          <w:rFonts w:cs="Courier New"/>
          <w:szCs w:val="24"/>
        </w:rPr>
        <w:t>, economists</w:t>
      </w:r>
      <w:r w:rsidRPr="006210DD">
        <w:rPr>
          <w:rFonts w:cs="Courier New"/>
          <w:szCs w:val="24"/>
        </w:rPr>
        <w:t xml:space="preserve"> and medical specialists.</w:t>
      </w:r>
    </w:p>
    <w:p w14:paraId="61FF8E6E" w14:textId="77777777" w:rsidR="007D53E0" w:rsidRPr="006210DD" w:rsidRDefault="007D53E0" w:rsidP="00663F93">
      <w:pPr>
        <w:spacing w:line="360" w:lineRule="auto"/>
        <w:rPr>
          <w:rFonts w:cs="Courier New"/>
          <w:szCs w:val="24"/>
        </w:rPr>
      </w:pPr>
    </w:p>
    <w:p w14:paraId="2407EAE7" w14:textId="77777777" w:rsidR="00E33829" w:rsidRPr="006210DD" w:rsidRDefault="00E33829" w:rsidP="0055047D">
      <w:pPr>
        <w:pStyle w:val="Heading2"/>
        <w:numPr>
          <w:ilvl w:val="1"/>
          <w:numId w:val="8"/>
        </w:numPr>
        <w:spacing w:line="360" w:lineRule="auto"/>
        <w:rPr>
          <w:rFonts w:cs="Courier New"/>
          <w:szCs w:val="24"/>
        </w:rPr>
      </w:pPr>
      <w:bookmarkStart w:id="14" w:name="_Toc39797073"/>
      <w:r w:rsidRPr="006210DD">
        <w:rPr>
          <w:rFonts w:cs="Courier New"/>
          <w:szCs w:val="24"/>
        </w:rPr>
        <w:lastRenderedPageBreak/>
        <w:t>Review of Related Works</w:t>
      </w:r>
      <w:bookmarkEnd w:id="14"/>
    </w:p>
    <w:p w14:paraId="5ECB6AB2" w14:textId="77777777" w:rsidR="003E5135" w:rsidRPr="006210DD" w:rsidRDefault="00D46C24" w:rsidP="006505C9">
      <w:pPr>
        <w:spacing w:line="480" w:lineRule="auto"/>
        <w:rPr>
          <w:rFonts w:cs="Courier New"/>
          <w:szCs w:val="24"/>
        </w:rPr>
      </w:pPr>
      <w:r w:rsidRPr="006210DD">
        <w:rPr>
          <w:rFonts w:cs="Courier New"/>
          <w:szCs w:val="24"/>
        </w:rPr>
        <w:t xml:space="preserve">According to the International Encyclopedia of Business and Management Journal, ever since the first electronic general-purpose computer was put into full operation in the early 1940s, data-processing techniques have </w:t>
      </w:r>
      <w:r w:rsidR="003046E8" w:rsidRPr="006210DD">
        <w:rPr>
          <w:rFonts w:cs="Courier New"/>
          <w:szCs w:val="24"/>
        </w:rPr>
        <w:t>been</w:t>
      </w:r>
      <w:r w:rsidRPr="006210DD">
        <w:rPr>
          <w:rFonts w:cs="Courier New"/>
          <w:szCs w:val="24"/>
        </w:rPr>
        <w:t xml:space="preserve"> continuously advancing. It was in the late 1950s that many organizations began to utilize transaction processing systems (TPS) or electronic data processing (EDP) systems to automate routine clerical tasks such as payroll, inventory and billing </w:t>
      </w:r>
      <w:r w:rsidRPr="006210DD">
        <w:rPr>
          <w:rFonts w:cs="Courier New"/>
          <w:szCs w:val="24"/>
        </w:rPr>
        <w:fldChar w:fldCharType="begin" w:fldLock="1"/>
      </w:r>
      <w:r w:rsidR="00973458" w:rsidRPr="006210DD">
        <w:rPr>
          <w:rFonts w:cs="Courier New"/>
          <w:szCs w:val="24"/>
        </w:rPr>
        <w:instrText>ADDIN CSL_CITATION {"citationItems":[{"id":"ITEM-1","itemData":{"author":[{"dropping-particle":"","family":"Making","given":"Decision","non-dropping-particle":"","parse-names":false,"suffix":""}],"container-title":"International Encyclopedia of Business and Management, 2nd Edition","id":"ITEM-1","issued":{"date-parts":[["1970"]]},"title":"Decision support systems","type":"article-journal"},"uris":["http://www.mendeley.com/documents/?uuid=2543c241-454c-4da3-a5cb-94de8346f960"]}],"mendeley":{"formattedCitation":"(Making, 1970)","plainTextFormattedCitation":"(Making, 1970)","previouslyFormattedCitation":"(Making, 1970)"},"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Making, 1970)</w:t>
      </w:r>
      <w:r w:rsidRPr="006210DD">
        <w:rPr>
          <w:rFonts w:cs="Courier New"/>
          <w:szCs w:val="24"/>
        </w:rPr>
        <w:fldChar w:fldCharType="end"/>
      </w:r>
      <w:r w:rsidR="00684D50" w:rsidRPr="006210DD">
        <w:rPr>
          <w:rFonts w:cs="Courier New"/>
          <w:szCs w:val="24"/>
        </w:rPr>
        <w:t>.</w:t>
      </w:r>
    </w:p>
    <w:p w14:paraId="3CC91325" w14:textId="77777777" w:rsidR="00473F2B" w:rsidRPr="006210DD" w:rsidRDefault="00A14A2E" w:rsidP="006505C9">
      <w:pPr>
        <w:spacing w:line="480" w:lineRule="auto"/>
        <w:rPr>
          <w:rFonts w:cs="Courier New"/>
          <w:szCs w:val="24"/>
        </w:rPr>
      </w:pPr>
      <w:r w:rsidRPr="006210DD">
        <w:rPr>
          <w:rFonts w:cs="Courier New"/>
          <w:szCs w:val="24"/>
        </w:rPr>
        <w:t xml:space="preserve">The International Journal of Current Engineering and Technology also </w:t>
      </w:r>
      <w:r w:rsidR="003E5135" w:rsidRPr="006210DD">
        <w:rPr>
          <w:rFonts w:cs="Courier New"/>
          <w:szCs w:val="24"/>
        </w:rPr>
        <w:t>stated</w:t>
      </w:r>
      <w:r w:rsidRPr="006210DD">
        <w:rPr>
          <w:rFonts w:cs="Courier New"/>
          <w:szCs w:val="24"/>
        </w:rPr>
        <w:t xml:space="preserve"> that the idea of “decision support systems” was given in 1971, although some writers point the starting date of the term in 1965</w:t>
      </w:r>
      <w:r w:rsidR="00973458" w:rsidRPr="006210DD">
        <w:rPr>
          <w:rFonts w:cs="Courier New"/>
          <w:szCs w:val="24"/>
        </w:rPr>
        <w:t xml:space="preserve"> </w:t>
      </w:r>
      <w:r w:rsidR="00973458" w:rsidRPr="006210DD">
        <w:rPr>
          <w:rFonts w:cs="Courier New"/>
          <w:szCs w:val="24"/>
        </w:rPr>
        <w:fldChar w:fldCharType="begin" w:fldLock="1"/>
      </w:r>
      <w:r w:rsidR="0065651B" w:rsidRPr="006210DD">
        <w:rPr>
          <w:rFonts w:cs="Courier New"/>
          <w:szCs w:val="24"/>
        </w:rPr>
        <w:instrText>ADDIN CSL_CITATION {"citationItems":[{"id":"ITEM-1","itemData":{"author":[{"dropping-particle":"","family":"Ashraf","given":"Naila Anwar and Imran","non-dropping-particle":"","parse-names":false,"suffix":""}],"container-title":"International Journal of Current Engineering and Technology","id":"ITEM-1","issue":"4","issued":{"date-parts":[["2014"]]},"page":"2740-2743","title":"Significance of Decision Support Systems","type":"article-journal","volume":"4"},"uris":["http://www.mendeley.com/documents/?uuid=14fa328a-c336-431d-94f5-9945581f62d0"]}],"mendeley":{"formattedCitation":"(Ashraf, 2014)","plainTextFormattedCitation":"(Ashraf, 2014)","previouslyFormattedCitation":"(Ashraf, 2014)"},"properties":{"noteIndex":0},"schema":"https://github.com/citation-style-language/schema/raw/master/csl-citation.json"}</w:instrText>
      </w:r>
      <w:r w:rsidR="00973458" w:rsidRPr="006210DD">
        <w:rPr>
          <w:rFonts w:cs="Courier New"/>
          <w:szCs w:val="24"/>
        </w:rPr>
        <w:fldChar w:fldCharType="separate"/>
      </w:r>
      <w:r w:rsidR="00973458" w:rsidRPr="006210DD">
        <w:rPr>
          <w:rFonts w:cs="Courier New"/>
          <w:noProof/>
          <w:szCs w:val="24"/>
        </w:rPr>
        <w:t>(Ashraf, 2014)</w:t>
      </w:r>
      <w:r w:rsidR="00973458" w:rsidRPr="006210DD">
        <w:rPr>
          <w:rFonts w:cs="Courier New"/>
          <w:szCs w:val="24"/>
        </w:rPr>
        <w:fldChar w:fldCharType="end"/>
      </w:r>
      <w:r w:rsidRPr="006210DD">
        <w:rPr>
          <w:rFonts w:cs="Courier New"/>
          <w:szCs w:val="24"/>
        </w:rPr>
        <w:t xml:space="preserve">. </w:t>
      </w:r>
      <w:r w:rsidR="00760558" w:rsidRPr="006210DD">
        <w:rPr>
          <w:rFonts w:cs="Courier New"/>
          <w:szCs w:val="24"/>
        </w:rPr>
        <w:t xml:space="preserve">It was indicated that </w:t>
      </w:r>
      <w:r w:rsidRPr="006210DD">
        <w:rPr>
          <w:rFonts w:cs="Courier New"/>
          <w:szCs w:val="24"/>
        </w:rPr>
        <w:t>Gory and Scott Morton (1971) built an interface for enhancement of information sy</w:t>
      </w:r>
      <w:r w:rsidR="00760558" w:rsidRPr="006210DD">
        <w:rPr>
          <w:rFonts w:cs="Courier New"/>
          <w:szCs w:val="24"/>
        </w:rPr>
        <w:t>stem management through</w:t>
      </w:r>
      <w:r w:rsidRPr="006210DD">
        <w:rPr>
          <w:rFonts w:cs="Courier New"/>
          <w:szCs w:val="24"/>
        </w:rPr>
        <w:t xml:space="preserve"> distribution of ma</w:t>
      </w:r>
      <w:r w:rsidR="00760558" w:rsidRPr="006210DD">
        <w:rPr>
          <w:rFonts w:cs="Courier New"/>
          <w:szCs w:val="24"/>
        </w:rPr>
        <w:t xml:space="preserve">nagerial activities and </w:t>
      </w:r>
      <w:r w:rsidRPr="006210DD">
        <w:rPr>
          <w:rFonts w:cs="Courier New"/>
          <w:szCs w:val="24"/>
        </w:rPr>
        <w:t>classification of decision variations during 1960-1970. Gory and Scott Morton c</w:t>
      </w:r>
      <w:r w:rsidR="00760558" w:rsidRPr="006210DD">
        <w:rPr>
          <w:rFonts w:cs="Courier New"/>
          <w:szCs w:val="24"/>
        </w:rPr>
        <w:t>onsider DSS</w:t>
      </w:r>
      <w:r w:rsidRPr="006210DD">
        <w:rPr>
          <w:rFonts w:cs="Courier New"/>
          <w:szCs w:val="24"/>
        </w:rPr>
        <w:t xml:space="preserve"> as a system which can support different management activities for decision making that </w:t>
      </w:r>
      <w:r w:rsidR="00760558" w:rsidRPr="006210DD">
        <w:rPr>
          <w:rFonts w:cs="Courier New"/>
          <w:szCs w:val="24"/>
        </w:rPr>
        <w:t>are completely defined</w:t>
      </w:r>
      <w:r w:rsidRPr="006210DD">
        <w:rPr>
          <w:rFonts w:cs="Courier New"/>
          <w:szCs w:val="24"/>
        </w:rPr>
        <w:t xml:space="preserve">. </w:t>
      </w:r>
    </w:p>
    <w:p w14:paraId="08F03C2D" w14:textId="77777777" w:rsidR="000B0A3D" w:rsidRPr="006210DD" w:rsidRDefault="003E5135" w:rsidP="006505C9">
      <w:pPr>
        <w:spacing w:line="480" w:lineRule="auto"/>
        <w:rPr>
          <w:rFonts w:cs="Courier New"/>
          <w:szCs w:val="24"/>
        </w:rPr>
      </w:pPr>
      <w:r w:rsidRPr="006210DD">
        <w:rPr>
          <w:rFonts w:cs="Courier New"/>
          <w:szCs w:val="24"/>
        </w:rPr>
        <w:t xml:space="preserve">Other findings by the journal argued that the early engineers of DSS was to make an atmosphere in which the managers and decision makers could work together in </w:t>
      </w:r>
      <w:r w:rsidR="00A92FB1" w:rsidRPr="006210DD">
        <w:rPr>
          <w:rFonts w:cs="Courier New"/>
          <w:szCs w:val="24"/>
        </w:rPr>
        <w:t xml:space="preserve">an </w:t>
      </w:r>
      <w:r w:rsidRPr="006210DD">
        <w:rPr>
          <w:rFonts w:cs="Courier New"/>
          <w:szCs w:val="24"/>
        </w:rPr>
        <w:t xml:space="preserve">IT-based ecosystem to diagnose and solve problems. Requirement of DSS </w:t>
      </w:r>
      <w:r w:rsidR="00E4426C" w:rsidRPr="006210DD">
        <w:rPr>
          <w:rFonts w:cs="Courier New"/>
          <w:szCs w:val="24"/>
        </w:rPr>
        <w:t>is</w:t>
      </w:r>
      <w:r w:rsidRPr="006210DD">
        <w:rPr>
          <w:rFonts w:cs="Courier New"/>
          <w:szCs w:val="24"/>
        </w:rPr>
        <w:t xml:space="preserve"> not just to </w:t>
      </w:r>
      <w:r w:rsidR="003B3B28" w:rsidRPr="006210DD">
        <w:rPr>
          <w:rFonts w:cs="Courier New"/>
          <w:szCs w:val="24"/>
        </w:rPr>
        <w:t>provide</w:t>
      </w:r>
      <w:r w:rsidRPr="006210DD">
        <w:rPr>
          <w:rFonts w:cs="Courier New"/>
          <w:szCs w:val="24"/>
        </w:rPr>
        <w:t xml:space="preserve"> the </w:t>
      </w:r>
      <w:r w:rsidRPr="006210DD">
        <w:rPr>
          <w:rFonts w:cs="Courier New"/>
          <w:szCs w:val="24"/>
        </w:rPr>
        <w:lastRenderedPageBreak/>
        <w:t xml:space="preserve">user with an application that could solve user’s queries effectively but the basic requirement </w:t>
      </w:r>
      <w:r w:rsidR="005A19CB" w:rsidRPr="006210DD">
        <w:rPr>
          <w:rFonts w:cs="Courier New"/>
          <w:szCs w:val="24"/>
        </w:rPr>
        <w:t>is</w:t>
      </w:r>
      <w:r w:rsidRPr="006210DD">
        <w:rPr>
          <w:rFonts w:cs="Courier New"/>
          <w:szCs w:val="24"/>
        </w:rPr>
        <w:t xml:space="preserve"> to provide the user an environment in which problems which looked impossible to solve earlier could be solved. </w:t>
      </w:r>
    </w:p>
    <w:p w14:paraId="034133A3" w14:textId="77777777" w:rsidR="00A14A2E" w:rsidRPr="006210DD" w:rsidRDefault="00FC6E57" w:rsidP="006505C9">
      <w:pPr>
        <w:spacing w:line="480" w:lineRule="auto"/>
        <w:rPr>
          <w:rFonts w:cs="Courier New"/>
          <w:szCs w:val="24"/>
        </w:rPr>
      </w:pPr>
      <w:r w:rsidRPr="006210DD">
        <w:rPr>
          <w:rFonts w:cs="Courier New"/>
          <w:szCs w:val="24"/>
        </w:rPr>
        <w:t>So,</w:t>
      </w:r>
      <w:r w:rsidR="003E5135" w:rsidRPr="006210DD">
        <w:rPr>
          <w:rFonts w:cs="Courier New"/>
          <w:szCs w:val="24"/>
        </w:rPr>
        <w:t xml:space="preserve"> we can say that the basic aim of creating decision support system is to enhance the capability of users. Concisely we can consider DSS as an idea of integrating information systems with the user</w:t>
      </w:r>
      <w:r w:rsidR="00590B0B" w:rsidRPr="006210DD">
        <w:rPr>
          <w:rFonts w:cs="Courier New"/>
          <w:szCs w:val="24"/>
        </w:rPr>
        <w:t>’</w:t>
      </w:r>
      <w:r w:rsidR="003E5135" w:rsidRPr="006210DD">
        <w:rPr>
          <w:rFonts w:cs="Courier New"/>
          <w:szCs w:val="24"/>
        </w:rPr>
        <w:t>s to enhance the decision making in different situations.</w:t>
      </w:r>
    </w:p>
    <w:p w14:paraId="7766AAE9" w14:textId="2B98E7D4" w:rsidR="00D46C24" w:rsidRPr="006210DD" w:rsidRDefault="00D46C24" w:rsidP="00663F93">
      <w:pPr>
        <w:spacing w:line="360" w:lineRule="auto"/>
        <w:rPr>
          <w:rFonts w:cs="Courier New"/>
          <w:b/>
          <w:szCs w:val="24"/>
        </w:rPr>
      </w:pPr>
    </w:p>
    <w:p w14:paraId="2402752D" w14:textId="0D560BEE" w:rsidR="00FD7CF2" w:rsidRPr="006210DD" w:rsidRDefault="00FD7CF2" w:rsidP="00663F93">
      <w:pPr>
        <w:spacing w:line="360" w:lineRule="auto"/>
        <w:rPr>
          <w:rFonts w:cs="Courier New"/>
          <w:b/>
          <w:szCs w:val="24"/>
        </w:rPr>
      </w:pPr>
    </w:p>
    <w:p w14:paraId="39144F00" w14:textId="77777777" w:rsidR="00FD7CF2" w:rsidRPr="006210DD" w:rsidRDefault="00FD7CF2" w:rsidP="00663F93">
      <w:pPr>
        <w:spacing w:line="360" w:lineRule="auto"/>
        <w:rPr>
          <w:rFonts w:cs="Courier New"/>
          <w:b/>
          <w:szCs w:val="24"/>
        </w:rPr>
      </w:pPr>
    </w:p>
    <w:p w14:paraId="38B79D6A" w14:textId="77777777" w:rsidR="00407127" w:rsidRPr="006210DD" w:rsidRDefault="00407127" w:rsidP="0055047D">
      <w:pPr>
        <w:pStyle w:val="Heading2"/>
        <w:numPr>
          <w:ilvl w:val="1"/>
          <w:numId w:val="8"/>
        </w:numPr>
        <w:spacing w:line="360" w:lineRule="auto"/>
        <w:rPr>
          <w:rFonts w:cs="Courier New"/>
          <w:szCs w:val="24"/>
        </w:rPr>
      </w:pPr>
      <w:bookmarkStart w:id="15" w:name="_Toc39797074"/>
      <w:r w:rsidRPr="006210DD">
        <w:rPr>
          <w:rFonts w:cs="Courier New"/>
          <w:szCs w:val="24"/>
        </w:rPr>
        <w:t>Similar Available System</w:t>
      </w:r>
      <w:bookmarkEnd w:id="15"/>
    </w:p>
    <w:p w14:paraId="771EC425" w14:textId="77777777" w:rsidR="00B97216" w:rsidRPr="006210DD" w:rsidRDefault="00FB64E4" w:rsidP="00B5166C">
      <w:pPr>
        <w:pStyle w:val="ListParagraph"/>
        <w:numPr>
          <w:ilvl w:val="0"/>
          <w:numId w:val="15"/>
        </w:numPr>
        <w:spacing w:after="160" w:line="360" w:lineRule="auto"/>
        <w:rPr>
          <w:rFonts w:cs="Courier New"/>
          <w:b/>
          <w:szCs w:val="24"/>
        </w:rPr>
      </w:pPr>
      <w:r w:rsidRPr="006210DD">
        <w:rPr>
          <w:rFonts w:cs="Courier New"/>
          <w:b/>
          <w:szCs w:val="24"/>
        </w:rPr>
        <w:t>RISKTURN</w:t>
      </w:r>
      <w:r w:rsidR="00B97216" w:rsidRPr="006210DD">
        <w:rPr>
          <w:rFonts w:cs="Courier New"/>
          <w:b/>
          <w:szCs w:val="24"/>
        </w:rPr>
        <w:t>: Risk-Based Investment Valuation and Capital Budgeting Software.</w:t>
      </w:r>
    </w:p>
    <w:p w14:paraId="7257BB12" w14:textId="77777777" w:rsidR="00B97216" w:rsidRPr="006210DD" w:rsidRDefault="00E96283" w:rsidP="00F06E9C">
      <w:p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Every</w:t>
      </w:r>
      <w:r w:rsidR="00B97216" w:rsidRPr="006210DD">
        <w:rPr>
          <w:rFonts w:eastAsia="Times New Roman" w:cs="Courier New"/>
          <w:color w:val="000000"/>
          <w:szCs w:val="24"/>
        </w:rPr>
        <w:t xml:space="preserve"> business is exposed to a number of uncertainties. In many cases these </w:t>
      </w:r>
      <w:r w:rsidR="00B97216" w:rsidRPr="006210DD">
        <w:rPr>
          <w:rFonts w:eastAsia="Times New Roman" w:cs="Courier New"/>
          <w:bCs/>
          <w:color w:val="000000"/>
          <w:szCs w:val="24"/>
        </w:rPr>
        <w:t>uncertainties are not considered</w:t>
      </w:r>
      <w:r w:rsidR="00B97216" w:rsidRPr="006210DD">
        <w:rPr>
          <w:rFonts w:eastAsia="Times New Roman" w:cs="Courier New"/>
          <w:b/>
          <w:bCs/>
          <w:color w:val="000000"/>
          <w:szCs w:val="24"/>
        </w:rPr>
        <w:t> </w:t>
      </w:r>
      <w:r w:rsidR="00B97216" w:rsidRPr="006210DD">
        <w:rPr>
          <w:rFonts w:eastAsia="Times New Roman" w:cs="Courier New"/>
          <w:color w:val="000000"/>
          <w:szCs w:val="24"/>
        </w:rPr>
        <w:t>due to the lack of capacity</w:t>
      </w:r>
      <w:r w:rsidR="00FC774C" w:rsidRPr="006210DD">
        <w:rPr>
          <w:rFonts w:eastAsia="Times New Roman" w:cs="Courier New"/>
          <w:color w:val="000000"/>
          <w:szCs w:val="24"/>
        </w:rPr>
        <w:t xml:space="preserve"> </w:t>
      </w:r>
      <w:r w:rsidR="00B97216" w:rsidRPr="006210DD">
        <w:rPr>
          <w:rFonts w:eastAsia="Times New Roman" w:cs="Courier New"/>
          <w:color w:val="000000"/>
          <w:szCs w:val="24"/>
        </w:rPr>
        <w:t>and the </w:t>
      </w:r>
      <w:r w:rsidR="00B97216" w:rsidRPr="006210DD">
        <w:rPr>
          <w:rFonts w:eastAsia="Times New Roman" w:cs="Courier New"/>
          <w:bCs/>
          <w:color w:val="000000"/>
          <w:szCs w:val="24"/>
        </w:rPr>
        <w:t>inability to address them</w:t>
      </w:r>
      <w:r w:rsidR="00C716A3" w:rsidRPr="006210DD">
        <w:rPr>
          <w:rFonts w:eastAsia="Times New Roman" w:cs="Courier New"/>
          <w:color w:val="000000"/>
          <w:szCs w:val="24"/>
        </w:rPr>
        <w:t> properly.</w:t>
      </w:r>
    </w:p>
    <w:p w14:paraId="2AB096A7" w14:textId="77777777" w:rsidR="001C5BBB" w:rsidRPr="006210DD" w:rsidRDefault="00B97216" w:rsidP="00F06E9C">
      <w:pPr>
        <w:shd w:val="clear" w:color="auto" w:fill="FFFFFF"/>
        <w:spacing w:after="0" w:line="480" w:lineRule="auto"/>
        <w:rPr>
          <w:rFonts w:eastAsia="Times New Roman" w:cs="Courier New"/>
          <w:color w:val="000000"/>
          <w:szCs w:val="24"/>
        </w:rPr>
      </w:pPr>
      <w:r w:rsidRPr="006210DD">
        <w:rPr>
          <w:rFonts w:eastAsia="Times New Roman" w:cs="Courier New"/>
          <w:bCs/>
          <w:color w:val="000000"/>
          <w:szCs w:val="24"/>
        </w:rPr>
        <w:t xml:space="preserve">RISKTURN is </w:t>
      </w:r>
      <w:r w:rsidR="00747748" w:rsidRPr="006210DD">
        <w:rPr>
          <w:rFonts w:eastAsia="Times New Roman" w:cs="Courier New"/>
          <w:bCs/>
          <w:color w:val="000000"/>
          <w:szCs w:val="24"/>
        </w:rPr>
        <w:t>an</w:t>
      </w:r>
      <w:r w:rsidRPr="006210DD">
        <w:rPr>
          <w:rFonts w:eastAsia="Times New Roman" w:cs="Courier New"/>
          <w:bCs/>
          <w:color w:val="000000"/>
          <w:szCs w:val="24"/>
        </w:rPr>
        <w:t xml:space="preserve"> innovative solution</w:t>
      </w:r>
      <w:r w:rsidRPr="006210DD">
        <w:rPr>
          <w:rFonts w:eastAsia="Times New Roman" w:cs="Courier New"/>
          <w:color w:val="000000"/>
          <w:szCs w:val="24"/>
        </w:rPr>
        <w:t xml:space="preserve"> based on a well proven approach (Monte Carlo Simulation) that supports </w:t>
      </w:r>
      <w:r w:rsidRPr="006210DD">
        <w:rPr>
          <w:rFonts w:eastAsia="Times New Roman" w:cs="Courier New"/>
          <w:bCs/>
          <w:color w:val="000000"/>
          <w:szCs w:val="24"/>
        </w:rPr>
        <w:t>small and medium enterprises</w:t>
      </w:r>
      <w:r w:rsidRPr="006210DD">
        <w:rPr>
          <w:rFonts w:eastAsia="Times New Roman" w:cs="Courier New"/>
          <w:color w:val="000000"/>
          <w:szCs w:val="24"/>
        </w:rPr>
        <w:t> in </w:t>
      </w:r>
      <w:r w:rsidRPr="006210DD">
        <w:rPr>
          <w:rFonts w:eastAsia="Times New Roman" w:cs="Courier New"/>
          <w:bCs/>
          <w:color w:val="000000"/>
          <w:szCs w:val="24"/>
        </w:rPr>
        <w:t>evaluating all uncertainties</w:t>
      </w:r>
      <w:r w:rsidRPr="006210DD">
        <w:rPr>
          <w:rFonts w:eastAsia="Times New Roman" w:cs="Courier New"/>
          <w:color w:val="000000"/>
          <w:szCs w:val="24"/>
        </w:rPr>
        <w:t> that could impact their business development.</w:t>
      </w:r>
    </w:p>
    <w:p w14:paraId="53905AE9" w14:textId="77777777" w:rsidR="001C5BBB" w:rsidRPr="006210DD" w:rsidRDefault="001C5BBB" w:rsidP="00F06E9C">
      <w:pPr>
        <w:shd w:val="clear" w:color="auto" w:fill="FFFFFF"/>
        <w:spacing w:after="0" w:line="480" w:lineRule="auto"/>
        <w:rPr>
          <w:rFonts w:eastAsia="Times New Roman" w:cs="Courier New"/>
          <w:b/>
          <w:color w:val="000000"/>
          <w:szCs w:val="24"/>
        </w:rPr>
      </w:pPr>
    </w:p>
    <w:p w14:paraId="63FC791B" w14:textId="77777777" w:rsidR="00B97216" w:rsidRPr="006210DD" w:rsidRDefault="001C5BBB" w:rsidP="00663F93">
      <w:pPr>
        <w:shd w:val="clear" w:color="auto" w:fill="FFFFFF"/>
        <w:spacing w:after="0" w:line="360" w:lineRule="auto"/>
        <w:rPr>
          <w:rFonts w:eastAsia="Times New Roman" w:cs="Courier New"/>
          <w:color w:val="000000"/>
          <w:szCs w:val="24"/>
        </w:rPr>
      </w:pPr>
      <w:r w:rsidRPr="006210DD">
        <w:rPr>
          <w:rFonts w:eastAsia="Times New Roman" w:cs="Courier New"/>
          <w:b/>
          <w:color w:val="000000"/>
          <w:szCs w:val="24"/>
        </w:rPr>
        <w:t>Main Benefit</w:t>
      </w:r>
    </w:p>
    <w:p w14:paraId="67BEE031"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lastRenderedPageBreak/>
        <w:t>RISKTURN delivers a </w:t>
      </w:r>
      <w:r w:rsidRPr="006210DD">
        <w:rPr>
          <w:rFonts w:eastAsia="Times New Roman" w:cs="Courier New"/>
          <w:bCs/>
          <w:color w:val="000000"/>
          <w:szCs w:val="24"/>
        </w:rPr>
        <w:t>complete risk-based financial planning</w:t>
      </w:r>
      <w:r w:rsidRPr="006210DD">
        <w:rPr>
          <w:rFonts w:eastAsia="Times New Roman" w:cs="Courier New"/>
          <w:color w:val="000000"/>
          <w:szCs w:val="24"/>
        </w:rPr>
        <w:t> in a few hours. It is </w:t>
      </w:r>
      <w:r w:rsidRPr="006210DD">
        <w:rPr>
          <w:rFonts w:eastAsia="Times New Roman" w:cs="Courier New"/>
          <w:bCs/>
          <w:color w:val="000000"/>
          <w:szCs w:val="24"/>
        </w:rPr>
        <w:t>suitable also for non-experts</w:t>
      </w:r>
      <w:r w:rsidRPr="006210DD">
        <w:rPr>
          <w:rFonts w:eastAsia="Times New Roman" w:cs="Courier New"/>
          <w:color w:val="000000"/>
          <w:szCs w:val="24"/>
        </w:rPr>
        <w:t> in probabilistic finance modeling.</w:t>
      </w:r>
    </w:p>
    <w:p w14:paraId="20AB9A69"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is providing a </w:t>
      </w:r>
      <w:r w:rsidRPr="006210DD">
        <w:rPr>
          <w:rFonts w:eastAsia="Times New Roman" w:cs="Courier New"/>
          <w:bCs/>
          <w:color w:val="000000"/>
          <w:szCs w:val="24"/>
        </w:rPr>
        <w:t>360° visibility</w:t>
      </w:r>
      <w:r w:rsidRPr="006210DD">
        <w:rPr>
          <w:rFonts w:eastAsia="Times New Roman" w:cs="Courier New"/>
          <w:color w:val="000000"/>
          <w:szCs w:val="24"/>
        </w:rPr>
        <w:t> on investment risks and opportunities, delivering </w:t>
      </w:r>
      <w:r w:rsidRPr="006210DD">
        <w:rPr>
          <w:rFonts w:eastAsia="Times New Roman" w:cs="Courier New"/>
          <w:bCs/>
          <w:color w:val="000000"/>
          <w:szCs w:val="24"/>
        </w:rPr>
        <w:t>clear and communicable results</w:t>
      </w:r>
      <w:r w:rsidRPr="006210DD">
        <w:rPr>
          <w:rFonts w:eastAsia="Times New Roman" w:cs="Courier New"/>
          <w:b/>
          <w:bCs/>
          <w:color w:val="000000"/>
          <w:szCs w:val="24"/>
        </w:rPr>
        <w:t> </w:t>
      </w:r>
      <w:r w:rsidRPr="006210DD">
        <w:rPr>
          <w:rFonts w:eastAsia="Times New Roman" w:cs="Courier New"/>
          <w:color w:val="000000"/>
          <w:szCs w:val="24"/>
        </w:rPr>
        <w:t>on any future cash flow evaluation.</w:t>
      </w:r>
    </w:p>
    <w:p w14:paraId="724F631E"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model is </w:t>
      </w:r>
      <w:r w:rsidRPr="006210DD">
        <w:rPr>
          <w:rFonts w:eastAsia="Times New Roman" w:cs="Courier New"/>
          <w:bCs/>
          <w:color w:val="000000"/>
          <w:szCs w:val="24"/>
        </w:rPr>
        <w:t>fully reliable</w:t>
      </w:r>
      <w:r w:rsidRPr="006210DD">
        <w:rPr>
          <w:rFonts w:eastAsia="Times New Roman" w:cs="Courier New"/>
          <w:b/>
          <w:bCs/>
          <w:color w:val="000000"/>
          <w:szCs w:val="24"/>
        </w:rPr>
        <w:t>.</w:t>
      </w:r>
      <w:r w:rsidRPr="006210DD">
        <w:rPr>
          <w:rFonts w:eastAsia="Times New Roman" w:cs="Courier New"/>
          <w:color w:val="000000"/>
          <w:szCs w:val="24"/>
        </w:rPr>
        <w:t> It is supported by </w:t>
      </w:r>
      <w:r w:rsidRPr="006210DD">
        <w:rPr>
          <w:rFonts w:eastAsia="Times New Roman" w:cs="Courier New"/>
          <w:bCs/>
          <w:color w:val="000000"/>
          <w:szCs w:val="24"/>
        </w:rPr>
        <w:t>20 years of experience in probabilistic modeling</w:t>
      </w:r>
      <w:r w:rsidRPr="006210DD">
        <w:rPr>
          <w:rFonts w:eastAsia="Times New Roman" w:cs="Courier New"/>
          <w:color w:val="000000"/>
          <w:szCs w:val="24"/>
        </w:rPr>
        <w:t> in various sectors and applications.</w:t>
      </w:r>
    </w:p>
    <w:p w14:paraId="6A9A5FD8" w14:textId="26080371" w:rsidR="00E82C5D" w:rsidRPr="006210DD" w:rsidRDefault="00E82C5D" w:rsidP="00663F93">
      <w:pPr>
        <w:pStyle w:val="ListParagraph"/>
        <w:shd w:val="clear" w:color="auto" w:fill="FFFFFF"/>
        <w:spacing w:after="0" w:line="360" w:lineRule="auto"/>
        <w:rPr>
          <w:rFonts w:eastAsia="Times New Roman" w:cs="Courier New"/>
          <w:color w:val="000000"/>
          <w:szCs w:val="24"/>
        </w:rPr>
      </w:pPr>
    </w:p>
    <w:p w14:paraId="1C78C9A4" w14:textId="580F2D03"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593E9E6F" w14:textId="5250FA11"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07962DAE" w14:textId="77777777"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3F5BDBAD" w14:textId="4BE0B645" w:rsidR="00B97216" w:rsidRPr="006210DD" w:rsidRDefault="001C5BBB" w:rsidP="00663F93">
      <w:pPr>
        <w:shd w:val="clear" w:color="auto" w:fill="FFFFFF"/>
        <w:spacing w:after="0" w:line="360" w:lineRule="auto"/>
        <w:rPr>
          <w:rFonts w:eastAsia="Times New Roman" w:cs="Courier New"/>
          <w:b/>
          <w:color w:val="000000"/>
          <w:szCs w:val="24"/>
        </w:rPr>
      </w:pPr>
      <w:r w:rsidRPr="006210DD">
        <w:rPr>
          <w:rFonts w:eastAsia="Times New Roman" w:cs="Courier New"/>
          <w:b/>
          <w:color w:val="000000"/>
          <w:szCs w:val="24"/>
        </w:rPr>
        <w:t>Applications</w:t>
      </w:r>
    </w:p>
    <w:p w14:paraId="06BD567A" w14:textId="77777777" w:rsidR="008D5F21" w:rsidRPr="006210DD" w:rsidRDefault="008D5F21" w:rsidP="00663F93">
      <w:pPr>
        <w:shd w:val="clear" w:color="auto" w:fill="FFFFFF"/>
        <w:spacing w:after="0" w:line="360" w:lineRule="auto"/>
        <w:rPr>
          <w:rFonts w:eastAsia="Times New Roman" w:cs="Courier New"/>
          <w:b/>
          <w:color w:val="000000"/>
          <w:szCs w:val="24"/>
        </w:rPr>
      </w:pPr>
    </w:p>
    <w:p w14:paraId="42075F81" w14:textId="77777777" w:rsidR="00B97216" w:rsidRPr="006210DD" w:rsidRDefault="00B97216" w:rsidP="003014FC">
      <w:pPr>
        <w:shd w:val="clear" w:color="auto" w:fill="FFFFFF"/>
        <w:spacing w:after="0" w:line="480" w:lineRule="auto"/>
        <w:rPr>
          <w:rFonts w:eastAsia="Times New Roman" w:cs="Courier New"/>
          <w:b/>
          <w:bCs/>
          <w:color w:val="000000"/>
          <w:szCs w:val="24"/>
        </w:rPr>
      </w:pPr>
      <w:r w:rsidRPr="006210DD">
        <w:rPr>
          <w:rFonts w:eastAsia="Times New Roman" w:cs="Courier New"/>
          <w:color w:val="000000"/>
          <w:szCs w:val="24"/>
        </w:rPr>
        <w:t>RISKTURN is dedicated to organizations that are confident in their potential for growth, while </w:t>
      </w:r>
      <w:r w:rsidRPr="006210DD">
        <w:rPr>
          <w:rFonts w:eastAsia="Times New Roman" w:cs="Courier New"/>
          <w:bCs/>
          <w:color w:val="000000"/>
          <w:szCs w:val="24"/>
        </w:rPr>
        <w:t>increasing visibility on strategic decision making</w:t>
      </w:r>
      <w:r w:rsidRPr="006210DD">
        <w:rPr>
          <w:rFonts w:eastAsia="Times New Roman" w:cs="Courier New"/>
          <w:b/>
          <w:bCs/>
          <w:color w:val="000000"/>
          <w:szCs w:val="24"/>
        </w:rPr>
        <w:t>:</w:t>
      </w:r>
    </w:p>
    <w:p w14:paraId="2FE7A1AB"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Small and Medium companies</w:t>
      </w:r>
      <w:r w:rsidRPr="006210DD">
        <w:rPr>
          <w:rFonts w:eastAsia="Times New Roman" w:cs="Courier New"/>
          <w:color w:val="000000"/>
          <w:szCs w:val="24"/>
        </w:rPr>
        <w:t> quickly assess the uncertainties on their investment with RISKTURN and tackle them pro-actively</w:t>
      </w:r>
      <w:r w:rsidR="001C5BBB" w:rsidRPr="006210DD">
        <w:rPr>
          <w:rFonts w:eastAsia="Times New Roman" w:cs="Courier New"/>
          <w:color w:val="000000"/>
          <w:szCs w:val="24"/>
        </w:rPr>
        <w:t>.</w:t>
      </w:r>
    </w:p>
    <w:p w14:paraId="6431F3BC"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Investment funds</w:t>
      </w:r>
      <w:r w:rsidRPr="006210DD">
        <w:rPr>
          <w:rFonts w:eastAsia="Times New Roman" w:cs="Courier New"/>
          <w:color w:val="000000"/>
          <w:szCs w:val="24"/>
        </w:rPr>
        <w:t> are using RISKTURN to have powerful quantitative indicators in the due diligence on their investments</w:t>
      </w:r>
      <w:r w:rsidR="001C5BBB" w:rsidRPr="006210DD">
        <w:rPr>
          <w:rFonts w:eastAsia="Times New Roman" w:cs="Courier New"/>
          <w:color w:val="000000"/>
          <w:szCs w:val="24"/>
        </w:rPr>
        <w:t>.</w:t>
      </w:r>
    </w:p>
    <w:p w14:paraId="6B607299"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lastRenderedPageBreak/>
        <w:t>Startups</w:t>
      </w:r>
      <w:r w:rsidRPr="006210DD">
        <w:rPr>
          <w:rFonts w:eastAsia="Times New Roman" w:cs="Courier New"/>
          <w:color w:val="000000"/>
          <w:szCs w:val="24"/>
        </w:rPr>
        <w:t> strengthen their business plans through with RISKTURN, providing potential financial sponsors or lenders with a transparent evaluation of the risks</w:t>
      </w:r>
      <w:r w:rsidR="001C5BBB" w:rsidRPr="006210DD">
        <w:rPr>
          <w:rFonts w:eastAsia="Times New Roman" w:cs="Courier New"/>
          <w:color w:val="000000"/>
          <w:szCs w:val="24"/>
        </w:rPr>
        <w:t>.</w:t>
      </w:r>
    </w:p>
    <w:p w14:paraId="6E1948B9" w14:textId="55A1386F" w:rsidR="00BE3B3E" w:rsidRPr="006210DD" w:rsidRDefault="00BE3B3E" w:rsidP="00663F93">
      <w:pPr>
        <w:shd w:val="clear" w:color="auto" w:fill="FFFFFF"/>
        <w:spacing w:after="160" w:line="360" w:lineRule="auto"/>
        <w:rPr>
          <w:rFonts w:eastAsia="Times New Roman" w:cs="Courier New"/>
          <w:color w:val="000000"/>
          <w:szCs w:val="24"/>
        </w:rPr>
      </w:pPr>
      <w:r w:rsidRPr="006210DD">
        <w:rPr>
          <w:rFonts w:eastAsia="Times New Roman" w:cs="Courier New"/>
          <w:color w:val="000000"/>
          <w:szCs w:val="24"/>
        </w:rPr>
        <w:fldChar w:fldCharType="begin" w:fldLock="1"/>
      </w:r>
      <w:r w:rsidR="000352AC" w:rsidRPr="006210DD">
        <w:rPr>
          <w:rFonts w:eastAsia="Times New Roman" w:cs="Courier New"/>
          <w:color w:val="000000"/>
          <w:szCs w:val="24"/>
        </w:rPr>
        <w:instrText>ADDIN CSL_CITATION {"citationItems":[{"id":"ITEM-1","itemData":{"URL":"https://www.riskturn.com/","accessed":{"date-parts":[["2019","8","9"]]},"author":[{"dropping-particle":"","family":"RISKTURN","given":"","non-dropping-particle":"","parse-names":false,"suffix":""}],"id":"ITEM-1","issued":{"date-parts":[["0"]]},"title":"Risk-Based Investment Valuation and Capital Budgeting | RISKTURN","type":"webpage"},"uris":["http://www.mendeley.com/documents/?uuid=1d21f38e-07e4-3a65-a639-af061dbacde4"]}],"mendeley":{"formattedCitation":"(RISKTURN, n.d.)","plainTextFormattedCitation":"(RISKTURN, n.d.)","previouslyFormattedCitation":"(RISKTURN, n.d.)"},"properties":{"noteIndex":0},"schema":"https://github.com/citation-style-language/schema/raw/master/csl-citation.json"}</w:instrText>
      </w:r>
      <w:r w:rsidRPr="006210DD">
        <w:rPr>
          <w:rFonts w:eastAsia="Times New Roman" w:cs="Courier New"/>
          <w:color w:val="000000"/>
          <w:szCs w:val="24"/>
        </w:rPr>
        <w:fldChar w:fldCharType="separate"/>
      </w:r>
      <w:r w:rsidRPr="006210DD">
        <w:rPr>
          <w:rFonts w:eastAsia="Times New Roman" w:cs="Courier New"/>
          <w:noProof/>
          <w:color w:val="000000"/>
          <w:szCs w:val="24"/>
        </w:rPr>
        <w:t>(RISKTURN, n.d.)</w:t>
      </w:r>
      <w:r w:rsidRPr="006210DD">
        <w:rPr>
          <w:rFonts w:eastAsia="Times New Roman" w:cs="Courier New"/>
          <w:color w:val="000000"/>
          <w:szCs w:val="24"/>
        </w:rPr>
        <w:fldChar w:fldCharType="end"/>
      </w:r>
    </w:p>
    <w:p w14:paraId="24FEE566" w14:textId="61ED69E5" w:rsidR="00042631" w:rsidRPr="006210DD" w:rsidRDefault="00042631" w:rsidP="00663F93">
      <w:pPr>
        <w:shd w:val="clear" w:color="auto" w:fill="FFFFFF"/>
        <w:spacing w:after="160" w:line="360" w:lineRule="auto"/>
        <w:rPr>
          <w:rFonts w:eastAsia="Times New Roman" w:cs="Courier New"/>
          <w:color w:val="000000"/>
          <w:szCs w:val="24"/>
        </w:rPr>
      </w:pPr>
      <w:r w:rsidRPr="006210DD">
        <w:rPr>
          <w:rFonts w:cs="Courier New"/>
          <w:noProof/>
        </w:rPr>
        <w:drawing>
          <wp:inline distT="0" distB="0" distL="0" distR="0" wp14:anchorId="6C046874" wp14:editId="1EA97664">
            <wp:extent cx="5943600" cy="3341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1370"/>
                    </a:xfrm>
                    <a:prstGeom prst="rect">
                      <a:avLst/>
                    </a:prstGeom>
                  </pic:spPr>
                </pic:pic>
              </a:graphicData>
            </a:graphic>
          </wp:inline>
        </w:drawing>
      </w:r>
    </w:p>
    <w:p w14:paraId="5B07C5D6" w14:textId="41E66BED" w:rsidR="00AC1C4A" w:rsidRPr="006210DD" w:rsidRDefault="00AC1C4A" w:rsidP="00663F93">
      <w:pPr>
        <w:shd w:val="clear" w:color="auto" w:fill="FFFFFF"/>
        <w:spacing w:after="160" w:line="360" w:lineRule="auto"/>
        <w:rPr>
          <w:rFonts w:eastAsia="Times New Roman" w:cs="Courier New"/>
          <w:color w:val="000000"/>
          <w:szCs w:val="24"/>
        </w:rPr>
      </w:pPr>
    </w:p>
    <w:p w14:paraId="3FC7343F" w14:textId="582C23DC" w:rsidR="00A14361" w:rsidRPr="006210DD" w:rsidRDefault="00A14361" w:rsidP="00663F93">
      <w:pPr>
        <w:shd w:val="clear" w:color="auto" w:fill="FFFFFF"/>
        <w:spacing w:after="160" w:line="360" w:lineRule="auto"/>
        <w:rPr>
          <w:rFonts w:eastAsia="Times New Roman" w:cs="Courier New"/>
          <w:color w:val="000000"/>
          <w:szCs w:val="24"/>
        </w:rPr>
      </w:pPr>
    </w:p>
    <w:p w14:paraId="306899FF" w14:textId="37E894C4" w:rsidR="00A14361" w:rsidRPr="006210DD" w:rsidRDefault="00A14361" w:rsidP="00663F93">
      <w:pPr>
        <w:shd w:val="clear" w:color="auto" w:fill="FFFFFF"/>
        <w:spacing w:after="160" w:line="360" w:lineRule="auto"/>
        <w:rPr>
          <w:rFonts w:eastAsia="Times New Roman" w:cs="Courier New"/>
          <w:color w:val="000000"/>
          <w:szCs w:val="24"/>
        </w:rPr>
      </w:pPr>
    </w:p>
    <w:p w14:paraId="70A007D4" w14:textId="46594E0C" w:rsidR="00A14361" w:rsidRPr="006210DD" w:rsidRDefault="00A14361" w:rsidP="00663F93">
      <w:pPr>
        <w:shd w:val="clear" w:color="auto" w:fill="FFFFFF"/>
        <w:spacing w:after="160" w:line="360" w:lineRule="auto"/>
        <w:rPr>
          <w:rFonts w:eastAsia="Times New Roman" w:cs="Courier New"/>
          <w:color w:val="000000"/>
          <w:szCs w:val="24"/>
        </w:rPr>
      </w:pPr>
    </w:p>
    <w:p w14:paraId="6B13E9EA" w14:textId="7601A1C0" w:rsidR="00A14361" w:rsidRPr="006210DD" w:rsidRDefault="00A14361" w:rsidP="00663F93">
      <w:pPr>
        <w:shd w:val="clear" w:color="auto" w:fill="FFFFFF"/>
        <w:spacing w:after="160" w:line="360" w:lineRule="auto"/>
        <w:rPr>
          <w:rFonts w:eastAsia="Times New Roman" w:cs="Courier New"/>
          <w:color w:val="000000"/>
          <w:szCs w:val="24"/>
        </w:rPr>
      </w:pPr>
    </w:p>
    <w:p w14:paraId="37A74ABF" w14:textId="77777777" w:rsidR="00A14361" w:rsidRPr="006210DD" w:rsidRDefault="00A14361" w:rsidP="00663F93">
      <w:pPr>
        <w:shd w:val="clear" w:color="auto" w:fill="FFFFFF"/>
        <w:spacing w:after="160" w:line="360" w:lineRule="auto"/>
        <w:rPr>
          <w:rFonts w:eastAsia="Times New Roman" w:cs="Courier New"/>
          <w:color w:val="000000"/>
          <w:szCs w:val="24"/>
        </w:rPr>
      </w:pPr>
    </w:p>
    <w:p w14:paraId="543D7A7B" w14:textId="77777777" w:rsidR="00AC1C4A" w:rsidRPr="006210DD" w:rsidRDefault="00AC1C4A" w:rsidP="00B5166C">
      <w:pPr>
        <w:pStyle w:val="ListParagraph"/>
        <w:numPr>
          <w:ilvl w:val="0"/>
          <w:numId w:val="15"/>
        </w:numPr>
        <w:spacing w:line="360" w:lineRule="auto"/>
        <w:rPr>
          <w:rFonts w:cs="Courier New"/>
          <w:b/>
          <w:szCs w:val="24"/>
        </w:rPr>
      </w:pPr>
      <w:r w:rsidRPr="006210DD">
        <w:rPr>
          <w:rFonts w:cs="Courier New"/>
          <w:b/>
          <w:szCs w:val="24"/>
        </w:rPr>
        <w:t xml:space="preserve">Information Builders </w:t>
      </w:r>
      <w:proofErr w:type="spellStart"/>
      <w:r w:rsidRPr="006210DD">
        <w:rPr>
          <w:rFonts w:cs="Courier New"/>
          <w:b/>
          <w:szCs w:val="24"/>
        </w:rPr>
        <w:t>WebFOCUS</w:t>
      </w:r>
      <w:proofErr w:type="spellEnd"/>
    </w:p>
    <w:p w14:paraId="5590B56C" w14:textId="77777777" w:rsidR="00AC1C4A" w:rsidRPr="006210DD" w:rsidRDefault="00AC1C4A" w:rsidP="00030813">
      <w:pPr>
        <w:pStyle w:val="NormalWeb"/>
        <w:shd w:val="clear" w:color="auto" w:fill="FFFFFF"/>
        <w:spacing w:line="480" w:lineRule="auto"/>
        <w:jc w:val="both"/>
        <w:rPr>
          <w:rFonts w:ascii="Courier New" w:hAnsi="Courier New" w:cs="Courier New"/>
          <w:color w:val="363A41"/>
        </w:rPr>
      </w:pPr>
      <w:r w:rsidRPr="006210DD">
        <w:rPr>
          <w:rFonts w:ascii="Courier New" w:hAnsi="Courier New" w:cs="Courier New"/>
          <w:color w:val="363A41"/>
        </w:rPr>
        <w:t xml:space="preserve">Information Builders </w:t>
      </w:r>
      <w:proofErr w:type="spellStart"/>
      <w:r w:rsidRPr="006210DD">
        <w:rPr>
          <w:rFonts w:ascii="Courier New" w:hAnsi="Courier New" w:cs="Courier New"/>
          <w:color w:val="363A41"/>
        </w:rPr>
        <w:t>WebFOCUS</w:t>
      </w:r>
      <w:proofErr w:type="spellEnd"/>
      <w:r w:rsidRPr="006210DD">
        <w:rPr>
          <w:rFonts w:ascii="Courier New" w:hAnsi="Courier New" w:cs="Courier New"/>
          <w:color w:val="363A41"/>
        </w:rPr>
        <w:t xml:space="preserve"> is the </w:t>
      </w:r>
      <w:proofErr w:type="gramStart"/>
      <w:r w:rsidR="00BC631C" w:rsidRPr="006210DD">
        <w:rPr>
          <w:rFonts w:ascii="Courier New" w:hAnsi="Courier New" w:cs="Courier New"/>
          <w:color w:val="363A41"/>
        </w:rPr>
        <w:t>industry’s</w:t>
      </w:r>
      <w:proofErr w:type="gramEnd"/>
      <w:r w:rsidRPr="006210DD">
        <w:rPr>
          <w:rFonts w:ascii="Courier New" w:hAnsi="Courier New" w:cs="Courier New"/>
          <w:color w:val="363A41"/>
        </w:rPr>
        <w:t xml:space="preserve"> most flexible and pervasive Business Intelligence and analytics platform able to </w:t>
      </w:r>
      <w:r w:rsidRPr="006210DD">
        <w:rPr>
          <w:rFonts w:ascii="Courier New" w:hAnsi="Courier New" w:cs="Courier New"/>
          <w:color w:val="363A41"/>
        </w:rPr>
        <w:lastRenderedPageBreak/>
        <w:t>deliver a broad range of governed analy</w:t>
      </w:r>
      <w:r w:rsidR="00E50848" w:rsidRPr="006210DD">
        <w:rPr>
          <w:rFonts w:ascii="Courier New" w:hAnsi="Courier New" w:cs="Courier New"/>
          <w:color w:val="363A41"/>
        </w:rPr>
        <w:t xml:space="preserve">sis, </w:t>
      </w:r>
      <w:r w:rsidRPr="006210DD">
        <w:rPr>
          <w:rFonts w:ascii="Courier New" w:hAnsi="Courier New" w:cs="Courier New"/>
          <w:color w:val="363A41"/>
        </w:rPr>
        <w:t>applications, reports and documents to any and all business stakeholders. It is a comprehensive platform that provides an array of analytical and operational benefits inside and outside the enterprise, whether to management, analysts, line-of-business workers, partners or customers.</w:t>
      </w:r>
    </w:p>
    <w:p w14:paraId="2B8CC9ED" w14:textId="77777777" w:rsidR="00AC1C4A" w:rsidRPr="006210DD" w:rsidRDefault="00AC1C4A" w:rsidP="00663F93">
      <w:pPr>
        <w:pStyle w:val="NormalWeb"/>
        <w:shd w:val="clear" w:color="auto" w:fill="FFFFFF"/>
        <w:spacing w:line="360" w:lineRule="auto"/>
        <w:jc w:val="both"/>
        <w:rPr>
          <w:rFonts w:ascii="Courier New" w:hAnsi="Courier New" w:cs="Courier New"/>
          <w:b/>
          <w:color w:val="363A41"/>
        </w:rPr>
      </w:pPr>
      <w:r w:rsidRPr="006210DD">
        <w:rPr>
          <w:rFonts w:ascii="Courier New" w:hAnsi="Courier New" w:cs="Courier New"/>
          <w:b/>
          <w:color w:val="363A41"/>
        </w:rPr>
        <w:t>Decision Support Features</w:t>
      </w:r>
    </w:p>
    <w:p w14:paraId="532B4CD5"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Budgeting &amp; Forecasting</w:t>
      </w:r>
    </w:p>
    <w:p w14:paraId="3F2F6903"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ata Analysis</w:t>
      </w:r>
    </w:p>
    <w:p w14:paraId="18DC6592"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ecision Tree Analysis</w:t>
      </w:r>
    </w:p>
    <w:p w14:paraId="5A313E78" w14:textId="77777777" w:rsidR="00AC1C4A" w:rsidRPr="006210DD" w:rsidRDefault="00AC1C4A" w:rsidP="00663F93">
      <w:pPr>
        <w:shd w:val="clear" w:color="auto" w:fill="FFFFFF"/>
        <w:spacing w:before="100" w:beforeAutospacing="1" w:after="100" w:afterAutospacing="1" w:line="360" w:lineRule="auto"/>
        <w:rPr>
          <w:rFonts w:eastAsia="Times New Roman" w:cs="Courier New"/>
          <w:b/>
          <w:color w:val="363A41"/>
          <w:szCs w:val="24"/>
        </w:rPr>
      </w:pPr>
      <w:r w:rsidRPr="006210DD">
        <w:rPr>
          <w:rFonts w:eastAsia="Times New Roman" w:cs="Courier New"/>
          <w:b/>
          <w:color w:val="363A41"/>
          <w:szCs w:val="24"/>
        </w:rPr>
        <w:t>Business Intelligence Features</w:t>
      </w:r>
    </w:p>
    <w:p w14:paraId="2E3676C8"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ashboard</w:t>
      </w:r>
    </w:p>
    <w:p w14:paraId="7A77B3CA"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Key Performance Indicators</w:t>
      </w:r>
    </w:p>
    <w:p w14:paraId="5D39441E"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edictive Analytics</w:t>
      </w:r>
    </w:p>
    <w:p w14:paraId="78F716ED"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ofitability Analysis</w:t>
      </w:r>
    </w:p>
    <w:p w14:paraId="3A376EBF"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Strategic Planning</w:t>
      </w:r>
    </w:p>
    <w:p w14:paraId="7BA0578C" w14:textId="3D8A1319" w:rsidR="000352AC" w:rsidRPr="006210DD" w:rsidRDefault="000352AC" w:rsidP="00663F93">
      <w:pPr>
        <w:shd w:val="clear" w:color="auto" w:fill="FFFFFF"/>
        <w:spacing w:before="100" w:beforeAutospacing="1" w:after="100" w:afterAutospacing="1" w:line="360" w:lineRule="auto"/>
        <w:rPr>
          <w:rFonts w:eastAsia="Times New Roman" w:cs="Courier New"/>
          <w:color w:val="363A41"/>
          <w:szCs w:val="24"/>
        </w:rPr>
      </w:pPr>
      <w:r w:rsidRPr="006210DD">
        <w:rPr>
          <w:rFonts w:eastAsia="Times New Roman" w:cs="Courier New"/>
          <w:color w:val="363A41"/>
          <w:szCs w:val="24"/>
        </w:rPr>
        <w:fldChar w:fldCharType="begin" w:fldLock="1"/>
      </w:r>
      <w:r w:rsidR="001A2C69" w:rsidRPr="006210DD">
        <w:rPr>
          <w:rFonts w:eastAsia="Times New Roman" w:cs="Courier New"/>
          <w:color w:val="363A41"/>
          <w:szCs w:val="24"/>
        </w:rPr>
        <w:instrText>ADDIN CSL_CITATION {"citationItems":[{"id":"ITEM-1","itemData":{"URL":"https://www.capterra.com/p/118/WebFOCUS/","accessed":{"date-parts":[["2019","8","9"]]},"author":[{"dropping-particle":"","family":"Information Builders","given":"","non-dropping-particle":"","parse-names":false,"suffix":""}],"id":"ITEM-1","issued":{"date-parts":[["0"]]},"title":"Information Builders WebFOCUS Reviews and Pricing - 2019","type":"webpage"},"uris":["http://www.mendeley.com/documents/?uuid=66153acc-2e89-3660-b0aa-5ec95ab2ebc5"]}],"mendeley":{"formattedCitation":"(Information Builders, n.d.)","plainTextFormattedCitation":"(Information Builders, n.d.)","previouslyFormattedCitation":"(Information Builders, n.d.)"},"properties":{"noteIndex":0},"schema":"https://github.com/citation-style-language/schema/raw/master/csl-citation.json"}</w:instrText>
      </w:r>
      <w:r w:rsidRPr="006210DD">
        <w:rPr>
          <w:rFonts w:eastAsia="Times New Roman" w:cs="Courier New"/>
          <w:color w:val="363A41"/>
          <w:szCs w:val="24"/>
        </w:rPr>
        <w:fldChar w:fldCharType="separate"/>
      </w:r>
      <w:r w:rsidRPr="006210DD">
        <w:rPr>
          <w:rFonts w:eastAsia="Times New Roman" w:cs="Courier New"/>
          <w:noProof/>
          <w:color w:val="363A41"/>
          <w:szCs w:val="24"/>
        </w:rPr>
        <w:t>(Information Builders, n.d.)</w:t>
      </w:r>
      <w:r w:rsidRPr="006210DD">
        <w:rPr>
          <w:rFonts w:eastAsia="Times New Roman" w:cs="Courier New"/>
          <w:color w:val="363A41"/>
          <w:szCs w:val="24"/>
        </w:rPr>
        <w:fldChar w:fldCharType="end"/>
      </w:r>
    </w:p>
    <w:p w14:paraId="750B70C8" w14:textId="4AC9DEF2" w:rsidR="000B0F0B" w:rsidRPr="006210DD" w:rsidRDefault="000B0F0B" w:rsidP="00663F93">
      <w:pPr>
        <w:shd w:val="clear" w:color="auto" w:fill="FFFFFF"/>
        <w:spacing w:before="100" w:beforeAutospacing="1" w:after="100" w:afterAutospacing="1" w:line="360" w:lineRule="auto"/>
        <w:rPr>
          <w:rFonts w:eastAsia="Times New Roman" w:cs="Courier New"/>
          <w:color w:val="363A41"/>
          <w:szCs w:val="24"/>
        </w:rPr>
      </w:pPr>
      <w:r w:rsidRPr="006210DD">
        <w:rPr>
          <w:rFonts w:cs="Courier New"/>
          <w:noProof/>
        </w:rPr>
        <w:lastRenderedPageBreak/>
        <w:drawing>
          <wp:inline distT="0" distB="0" distL="0" distR="0" wp14:anchorId="3D7AD6A3" wp14:editId="138F1D05">
            <wp:extent cx="5943600" cy="33413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1370"/>
                    </a:xfrm>
                    <a:prstGeom prst="rect">
                      <a:avLst/>
                    </a:prstGeom>
                  </pic:spPr>
                </pic:pic>
              </a:graphicData>
            </a:graphic>
          </wp:inline>
        </w:drawing>
      </w:r>
    </w:p>
    <w:p w14:paraId="514B7E9C" w14:textId="77777777" w:rsidR="00D3298B" w:rsidRPr="006210DD" w:rsidRDefault="00D3298B" w:rsidP="00663F93">
      <w:pPr>
        <w:shd w:val="clear" w:color="auto" w:fill="FFFFFF"/>
        <w:spacing w:before="100" w:beforeAutospacing="1" w:after="100" w:afterAutospacing="1" w:line="360" w:lineRule="auto"/>
        <w:rPr>
          <w:rFonts w:eastAsia="Times New Roman" w:cs="Courier New"/>
          <w:color w:val="363A41"/>
          <w:szCs w:val="24"/>
        </w:rPr>
      </w:pPr>
    </w:p>
    <w:p w14:paraId="5844FE1D" w14:textId="77777777" w:rsidR="00B1530B" w:rsidRPr="006210DD" w:rsidRDefault="003042DE" w:rsidP="00663F93">
      <w:pPr>
        <w:spacing w:line="360" w:lineRule="auto"/>
        <w:rPr>
          <w:rFonts w:cs="Courier New"/>
          <w:b/>
          <w:szCs w:val="24"/>
        </w:rPr>
      </w:pPr>
      <w:r w:rsidRPr="006210DD">
        <w:rPr>
          <w:rFonts w:cs="Courier New"/>
          <w:b/>
          <w:szCs w:val="24"/>
        </w:rPr>
        <w:t xml:space="preserve">3. An Educational </w:t>
      </w:r>
      <w:r w:rsidR="00034F92" w:rsidRPr="006210DD">
        <w:rPr>
          <w:rFonts w:cs="Courier New"/>
          <w:b/>
          <w:szCs w:val="24"/>
        </w:rPr>
        <w:t>Data Mining System for advising</w:t>
      </w:r>
      <w:r w:rsidR="00C6219D" w:rsidRPr="006210DD">
        <w:rPr>
          <w:rFonts w:cs="Courier New"/>
          <w:b/>
          <w:szCs w:val="24"/>
        </w:rPr>
        <w:t xml:space="preserve"> h</w:t>
      </w:r>
      <w:r w:rsidRPr="006210DD">
        <w:rPr>
          <w:rFonts w:cs="Courier New"/>
          <w:b/>
          <w:szCs w:val="24"/>
        </w:rPr>
        <w:t>igher Education Students</w:t>
      </w:r>
      <w:r w:rsidR="00F9294D" w:rsidRPr="006210DD">
        <w:rPr>
          <w:rFonts w:cs="Courier New"/>
          <w:b/>
          <w:szCs w:val="24"/>
        </w:rPr>
        <w:t>.</w:t>
      </w:r>
    </w:p>
    <w:p w14:paraId="69D57766" w14:textId="77777777" w:rsidR="0065651B" w:rsidRPr="006210DD" w:rsidRDefault="00F9294D" w:rsidP="003154EF">
      <w:pPr>
        <w:spacing w:after="0" w:line="480" w:lineRule="auto"/>
        <w:rPr>
          <w:rFonts w:cs="Courier New"/>
          <w:szCs w:val="24"/>
        </w:rPr>
      </w:pPr>
      <w:r w:rsidRPr="006210DD">
        <w:rPr>
          <w:rFonts w:eastAsia="Times New Roman" w:cs="Courier New"/>
          <w:szCs w:val="24"/>
        </w:rPr>
        <w:t xml:space="preserve">In a research study conducted by </w:t>
      </w:r>
      <w:proofErr w:type="spellStart"/>
      <w:r w:rsidRPr="006210DD">
        <w:rPr>
          <w:rFonts w:eastAsia="Times New Roman" w:cs="Courier New"/>
          <w:szCs w:val="24"/>
        </w:rPr>
        <w:t>Heba</w:t>
      </w:r>
      <w:proofErr w:type="spellEnd"/>
      <w:r w:rsidRPr="006210DD">
        <w:rPr>
          <w:rFonts w:eastAsia="Times New Roman" w:cs="Courier New"/>
          <w:szCs w:val="24"/>
        </w:rPr>
        <w:t xml:space="preserve"> Mohammed Nagy, </w:t>
      </w:r>
      <w:proofErr w:type="spellStart"/>
      <w:r w:rsidRPr="006210DD">
        <w:rPr>
          <w:rFonts w:eastAsia="Times New Roman" w:cs="Courier New"/>
          <w:szCs w:val="24"/>
        </w:rPr>
        <w:t>Walid</w:t>
      </w:r>
      <w:proofErr w:type="spellEnd"/>
      <w:r w:rsidRPr="006210DD">
        <w:rPr>
          <w:rFonts w:eastAsia="Times New Roman" w:cs="Courier New"/>
          <w:szCs w:val="24"/>
        </w:rPr>
        <w:t xml:space="preserve"> Mohamed </w:t>
      </w:r>
      <w:proofErr w:type="spellStart"/>
      <w:r w:rsidRPr="006210DD">
        <w:rPr>
          <w:rFonts w:eastAsia="Times New Roman" w:cs="Courier New"/>
          <w:szCs w:val="24"/>
        </w:rPr>
        <w:t>Aly</w:t>
      </w:r>
      <w:proofErr w:type="spellEnd"/>
      <w:r w:rsidRPr="006210DD">
        <w:rPr>
          <w:rFonts w:eastAsia="Times New Roman" w:cs="Courier New"/>
          <w:szCs w:val="24"/>
        </w:rPr>
        <w:t xml:space="preserve"> and Osama </w:t>
      </w:r>
      <w:proofErr w:type="spellStart"/>
      <w:r w:rsidRPr="006210DD">
        <w:rPr>
          <w:rFonts w:eastAsia="Times New Roman" w:cs="Courier New"/>
          <w:szCs w:val="24"/>
        </w:rPr>
        <w:t>Fathy</w:t>
      </w:r>
      <w:proofErr w:type="spellEnd"/>
      <w:r w:rsidRPr="006210DD">
        <w:rPr>
          <w:rFonts w:eastAsia="Times New Roman" w:cs="Courier New"/>
          <w:szCs w:val="24"/>
        </w:rPr>
        <w:t xml:space="preserve"> </w:t>
      </w:r>
      <w:proofErr w:type="spellStart"/>
      <w:r w:rsidRPr="006210DD">
        <w:rPr>
          <w:rFonts w:eastAsia="Times New Roman" w:cs="Courier New"/>
          <w:szCs w:val="24"/>
        </w:rPr>
        <w:t>Hegazy</w:t>
      </w:r>
      <w:proofErr w:type="spellEnd"/>
      <w:r w:rsidRPr="006210DD">
        <w:rPr>
          <w:rFonts w:eastAsia="Times New Roman" w:cs="Courier New"/>
          <w:szCs w:val="24"/>
        </w:rPr>
        <w:t xml:space="preserve"> </w:t>
      </w:r>
      <w:r w:rsidR="003042DE" w:rsidRPr="006210DD">
        <w:rPr>
          <w:rFonts w:cs="Courier New"/>
          <w:szCs w:val="24"/>
        </w:rPr>
        <w:t>suggested and designed a student advisory framework that makes use of classification and clustering to develop an intelligent guidance system to provide consultations or guidance to first year university students to pursue or study a certain educational program where he or she is likely to succeed in</w:t>
      </w:r>
      <w:r w:rsidR="0065651B" w:rsidRPr="006210DD">
        <w:rPr>
          <w:rFonts w:cs="Courier New"/>
          <w:szCs w:val="24"/>
        </w:rPr>
        <w:t xml:space="preserve"> </w:t>
      </w:r>
      <w:r w:rsidR="0065651B" w:rsidRPr="006210DD">
        <w:rPr>
          <w:rFonts w:cs="Courier New"/>
          <w:szCs w:val="24"/>
        </w:rPr>
        <w:fldChar w:fldCharType="begin" w:fldLock="1"/>
      </w:r>
      <w:r w:rsidR="007F4E3F" w:rsidRPr="006210DD">
        <w:rPr>
          <w:rFonts w:cs="Courier New"/>
          <w:szCs w:val="24"/>
        </w:rPr>
        <w:instrText>ADDIN CSL_CITATION {"citationItems":[{"id":"ITEM-1","itemData":{"DOI":"http://scholar.waset.org/1999.4/16952","ISBN":"0201223287","abstract":"&lt;p&gt;Educational&amp;nbsp; data mining&amp;nbsp; is&amp;nbsp; a&amp;nbsp; specific&amp;nbsp; data&amp;nbsp;&amp;nbsp; mining field applied to data originating from educational environments, it relies on different&amp;nbsp; approaches to discover hidden knowledge&amp;nbsp; from&amp;nbsp; the&amp;nbsp; available&amp;nbsp;&amp;nbsp; data. Among these approaches are&amp;nbsp;&amp;nbsp; machine&amp;nbsp;&amp;nbsp; learning techniques which are used to build a system that acquires learning from previous data. Machine learning can be applied to solve different regression, classification, clustering and optimization problems.&lt;/p&gt;\\r\\n\\r\\n&lt;p&gt;In&amp;nbsp; our&amp;nbsp; research, we propose&amp;nbsp; a &amp;ldquo;Student&amp;nbsp; Advisory&amp;nbsp; Framework&amp;rdquo; that&amp;nbsp; utilizes&amp;nbsp; classification&amp;nbsp; and&amp;nbsp; clustering&amp;nbsp; to&amp;nbsp; build&amp;nbsp; an&amp;nbsp; intelligent system. This system can be used to provide pieces of consultations to a first year&amp;nbsp; university&amp;nbsp; student to&amp;nbsp; pursue a&amp;nbsp; certain&amp;nbsp;&amp;nbsp; education&amp;nbsp;&amp;nbsp; track&amp;nbsp;&amp;nbsp; where&amp;nbsp; he/she&amp;nbsp; will&amp;nbsp; likely&amp;nbsp; succeed&amp;nbsp; in, aiming&amp;nbsp; to&amp;nbsp; decrease&amp;nbsp;&amp;nbsp; the&amp;nbsp; high&amp;nbsp; rate&amp;nbsp;&amp;nbsp; of&amp;nbsp; academic&amp;nbsp; failure&amp;nbsp;&amp;nbsp; among these&amp;nbsp; students.&amp;nbsp; A real case study&amp;nbsp; in Cairo&amp;nbsp; Higher&amp;nbsp; Institute&amp;nbsp; for Engineering, Computer&amp;nbsp; Science&amp;nbsp; and&amp;nbsp; Management&amp;nbsp; is&amp;nbsp; presented using&amp;nbsp; real&amp;nbsp; dataset&amp;nbsp;&amp;nbsp; collected&amp;nbsp; from&amp;nbsp; 2000&amp;minus;2012.The dataset has two main components: pre-higher education dataset and first year courses results dataset. Results have proved the efficiency of the suggested framework.&lt;/p&gt;","author":[{"dropping-particle":"","family":"Nagy","given":"Heba Mohammed","non-dropping-particle":"","parse-names":false,"suffix":""},{"dropping-particle":"","family":"Aly","given":"Walid Mohamed","non-dropping-particle":"","parse-names":false,"suffix":""},{"dropping-particle":"","family":"Hegazy","given":"Osama Fathy","non-dropping-particle":"","parse-names":false,"suffix":""}],"container-title":"International Journal of Computer, Electrical, Automation, Control and Information Engineering","id":"ITEM-1","issue":"10","issued":{"date-parts":[["2013"]]},"page":"1266 - 1270","title":"An Educational Data Mining System for Advising Higher Education Students","type":"article-journal","volume":"7"},"uris":["http://www.mendeley.com/documents/?uuid=d2aa4130-e34d-4301-bcca-2b58ea6559a6"]}],"mendeley":{"formattedCitation":"(Nagy, Aly, &amp; Hegazy, 2013)","plainTextFormattedCitation":"(Nagy, Aly, &amp; Hegazy, 2013)","previouslyFormattedCitation":"(Nagy, Aly, &amp; Hegazy, 2013)"},"properties":{"noteIndex":0},"schema":"https://github.com/citation-style-language/schema/raw/master/csl-citation.json"}</w:instrText>
      </w:r>
      <w:r w:rsidR="0065651B" w:rsidRPr="006210DD">
        <w:rPr>
          <w:rFonts w:cs="Courier New"/>
          <w:szCs w:val="24"/>
        </w:rPr>
        <w:fldChar w:fldCharType="separate"/>
      </w:r>
      <w:r w:rsidR="0065651B" w:rsidRPr="006210DD">
        <w:rPr>
          <w:rFonts w:cs="Courier New"/>
          <w:noProof/>
          <w:szCs w:val="24"/>
        </w:rPr>
        <w:t>(Nagy, Aly, &amp; Hegazy, 2013)</w:t>
      </w:r>
      <w:r w:rsidR="0065651B" w:rsidRPr="006210DD">
        <w:rPr>
          <w:rFonts w:cs="Courier New"/>
          <w:szCs w:val="24"/>
        </w:rPr>
        <w:fldChar w:fldCharType="end"/>
      </w:r>
      <w:r w:rsidR="003042DE" w:rsidRPr="006210DD">
        <w:rPr>
          <w:rFonts w:cs="Courier New"/>
          <w:szCs w:val="24"/>
        </w:rPr>
        <w:t xml:space="preserve">. </w:t>
      </w:r>
    </w:p>
    <w:p w14:paraId="3D526E3B" w14:textId="77777777" w:rsidR="0065651B" w:rsidRPr="006210DD" w:rsidRDefault="0065651B" w:rsidP="003154EF">
      <w:pPr>
        <w:spacing w:after="0" w:line="480" w:lineRule="auto"/>
        <w:rPr>
          <w:rFonts w:cs="Courier New"/>
          <w:szCs w:val="24"/>
        </w:rPr>
      </w:pPr>
    </w:p>
    <w:p w14:paraId="1E5B8FAC" w14:textId="77777777" w:rsidR="003042DE" w:rsidRPr="006210DD" w:rsidRDefault="003042DE" w:rsidP="003154EF">
      <w:pPr>
        <w:spacing w:after="0" w:line="480" w:lineRule="auto"/>
        <w:rPr>
          <w:rFonts w:eastAsia="Times New Roman" w:cs="Courier New"/>
          <w:szCs w:val="24"/>
        </w:rPr>
      </w:pPr>
      <w:r w:rsidRPr="006210DD">
        <w:rPr>
          <w:rFonts w:cs="Courier New"/>
          <w:szCs w:val="24"/>
        </w:rPr>
        <w:t xml:space="preserve">The purpose of designing this system is to reduce the high rate of academic failure among students. The suggested framework made use </w:t>
      </w:r>
      <w:r w:rsidRPr="006210DD">
        <w:rPr>
          <w:rFonts w:cs="Courier New"/>
          <w:szCs w:val="24"/>
        </w:rPr>
        <w:lastRenderedPageBreak/>
        <w:t>of both classification and clustering techniques to suggest recommendations for a certain course or department for a student. The framework considered students’ academic performance before entering into the university, department chosen by student and students’ grade in the first year.</w:t>
      </w:r>
    </w:p>
    <w:p w14:paraId="39A382D7" w14:textId="77777777" w:rsidR="003042DE" w:rsidRPr="006210DD" w:rsidRDefault="003042DE" w:rsidP="00663F93">
      <w:pPr>
        <w:autoSpaceDE w:val="0"/>
        <w:autoSpaceDN w:val="0"/>
        <w:adjustRightInd w:val="0"/>
        <w:spacing w:after="0" w:line="360" w:lineRule="auto"/>
        <w:rPr>
          <w:rFonts w:cs="Courier New"/>
          <w:b/>
          <w:bCs/>
          <w:i/>
          <w:iCs/>
          <w:szCs w:val="24"/>
        </w:rPr>
      </w:pPr>
      <w:r w:rsidRPr="006210DD">
        <w:rPr>
          <w:rFonts w:cs="Courier New"/>
          <w:szCs w:val="24"/>
        </w:rPr>
        <w:t>1</w:t>
      </w:r>
      <w:r w:rsidRPr="006210DD">
        <w:rPr>
          <w:rFonts w:cs="Courier New"/>
          <w:i/>
          <w:iCs/>
          <w:szCs w:val="24"/>
        </w:rPr>
        <w:t xml:space="preserve">. </w:t>
      </w:r>
      <w:r w:rsidRPr="006210DD">
        <w:rPr>
          <w:rFonts w:cs="Courier New"/>
          <w:b/>
          <w:bCs/>
          <w:szCs w:val="24"/>
        </w:rPr>
        <w:t>Classification Phase</w:t>
      </w:r>
    </w:p>
    <w:p w14:paraId="50DF4546" w14:textId="77777777" w:rsidR="003042DE" w:rsidRPr="006210DD" w:rsidRDefault="003042DE" w:rsidP="003154EF">
      <w:pPr>
        <w:autoSpaceDE w:val="0"/>
        <w:autoSpaceDN w:val="0"/>
        <w:adjustRightInd w:val="0"/>
        <w:spacing w:after="0" w:line="480" w:lineRule="auto"/>
        <w:rPr>
          <w:rFonts w:cs="Courier New"/>
          <w:i/>
          <w:iCs/>
          <w:szCs w:val="24"/>
        </w:rPr>
      </w:pPr>
      <w:r w:rsidRPr="006210DD">
        <w:rPr>
          <w:rFonts w:cs="Courier New"/>
          <w:szCs w:val="24"/>
        </w:rPr>
        <w:t>The classification phase applied an algorithm on the educational dataset to find an efficient classifier. The role of the classifier is to output the department recommended for the student by comparing the student’s performance to a certain standard. Steps used are as follows</w:t>
      </w:r>
      <w:r w:rsidRPr="006210DD">
        <w:rPr>
          <w:rFonts w:cs="Courier New"/>
          <w:i/>
          <w:iCs/>
          <w:szCs w:val="24"/>
        </w:rPr>
        <w:t>:</w:t>
      </w:r>
    </w:p>
    <w:p w14:paraId="20718019" w14:textId="77777777" w:rsidR="003042DE" w:rsidRPr="006210DD" w:rsidRDefault="003042DE" w:rsidP="003154EF">
      <w:pPr>
        <w:autoSpaceDE w:val="0"/>
        <w:autoSpaceDN w:val="0"/>
        <w:adjustRightInd w:val="0"/>
        <w:spacing w:after="0" w:line="480" w:lineRule="auto"/>
        <w:rPr>
          <w:rFonts w:cs="Courier New"/>
          <w:i/>
          <w:iCs/>
          <w:szCs w:val="24"/>
        </w:rPr>
      </w:pPr>
    </w:p>
    <w:p w14:paraId="3D4C079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move all the records for the student who failed in his/her first year</w:t>
      </w:r>
      <w:r w:rsidR="0032365D" w:rsidRPr="006210DD">
        <w:rPr>
          <w:rFonts w:cs="Courier New"/>
          <w:szCs w:val="24"/>
        </w:rPr>
        <w:t>.</w:t>
      </w:r>
    </w:p>
    <w:p w14:paraId="28CCE548" w14:textId="77777777" w:rsidR="0032365D"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Use the training dataset and apply different classification algorithm with the department attribute as the class</w:t>
      </w:r>
      <w:r w:rsidR="0032365D" w:rsidRPr="006210DD">
        <w:rPr>
          <w:rFonts w:cs="Courier New"/>
          <w:szCs w:val="24"/>
        </w:rPr>
        <w:t>.</w:t>
      </w:r>
    </w:p>
    <w:p w14:paraId="5784CD6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cord the set of rules for the classification algorithm with highest F-Measure</w:t>
      </w:r>
      <w:r w:rsidR="0032365D" w:rsidRPr="006210DD">
        <w:rPr>
          <w:rFonts w:cs="Courier New"/>
          <w:szCs w:val="24"/>
        </w:rPr>
        <w:t>.</w:t>
      </w:r>
      <w:r w:rsidRPr="006210DD">
        <w:rPr>
          <w:rFonts w:cs="Courier New"/>
          <w:szCs w:val="24"/>
        </w:rPr>
        <w:t xml:space="preserve"> </w:t>
      </w:r>
    </w:p>
    <w:p w14:paraId="1CC9B95F" w14:textId="77777777" w:rsidR="003042DE" w:rsidRPr="006210DD" w:rsidRDefault="003042DE" w:rsidP="003154EF">
      <w:pPr>
        <w:autoSpaceDE w:val="0"/>
        <w:autoSpaceDN w:val="0"/>
        <w:adjustRightInd w:val="0"/>
        <w:spacing w:after="0" w:line="480" w:lineRule="auto"/>
        <w:rPr>
          <w:rFonts w:cs="Courier New"/>
          <w:szCs w:val="24"/>
        </w:rPr>
      </w:pPr>
    </w:p>
    <w:p w14:paraId="01D94523"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 xml:space="preserve">2. </w:t>
      </w:r>
      <w:r w:rsidRPr="006210DD">
        <w:rPr>
          <w:rFonts w:cs="Courier New"/>
          <w:b/>
          <w:bCs/>
          <w:szCs w:val="24"/>
        </w:rPr>
        <w:t>Clustering Phase</w:t>
      </w:r>
    </w:p>
    <w:p w14:paraId="073DF81B"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In this phase a clustering algorithm is applied on the educational dataset to divide student records into a number of clusters based on marks similarly. The steps in this phase are as follows:</w:t>
      </w:r>
    </w:p>
    <w:p w14:paraId="6F63D39D" w14:textId="77777777" w:rsidR="003042DE" w:rsidRPr="006210DD" w:rsidRDefault="003042DE" w:rsidP="003154EF">
      <w:pPr>
        <w:autoSpaceDE w:val="0"/>
        <w:autoSpaceDN w:val="0"/>
        <w:adjustRightInd w:val="0"/>
        <w:spacing w:after="0" w:line="480" w:lineRule="auto"/>
        <w:ind w:left="720"/>
        <w:rPr>
          <w:rFonts w:cs="Courier New"/>
          <w:szCs w:val="24"/>
        </w:rPr>
      </w:pPr>
    </w:p>
    <w:p w14:paraId="63BA1A85"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lastRenderedPageBreak/>
        <w:t>Remove all attributes regarding the department chosen by the student.</w:t>
      </w:r>
    </w:p>
    <w:p w14:paraId="759851FB"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all attributes regarding first year grade</w:t>
      </w:r>
      <w:r w:rsidR="009B2629" w:rsidRPr="006210DD">
        <w:rPr>
          <w:rFonts w:cs="Courier New"/>
          <w:szCs w:val="24"/>
        </w:rPr>
        <w:t>.</w:t>
      </w:r>
      <w:r w:rsidRPr="006210DD">
        <w:rPr>
          <w:rFonts w:cs="Courier New"/>
          <w:szCs w:val="24"/>
        </w:rPr>
        <w:t xml:space="preserve"> </w:t>
      </w:r>
    </w:p>
    <w:p w14:paraId="6F8DF91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Choose the number of clusters</w:t>
      </w:r>
      <w:r w:rsidR="009B2629" w:rsidRPr="006210DD">
        <w:rPr>
          <w:rFonts w:cs="Courier New"/>
          <w:szCs w:val="24"/>
        </w:rPr>
        <w:t>.</w:t>
      </w:r>
      <w:r w:rsidRPr="006210DD">
        <w:rPr>
          <w:rFonts w:cs="Courier New"/>
          <w:szCs w:val="24"/>
        </w:rPr>
        <w:t xml:space="preserve"> </w:t>
      </w:r>
    </w:p>
    <w:p w14:paraId="3499478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Use k-means algorithm to identify the clusters.</w:t>
      </w:r>
    </w:p>
    <w:p w14:paraId="77593EEF"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Identify the distribution percentage of each department along the clusters</w:t>
      </w:r>
      <w:r w:rsidR="009B2629" w:rsidRPr="006210DD">
        <w:rPr>
          <w:rFonts w:cs="Courier New"/>
          <w:szCs w:val="24"/>
        </w:rPr>
        <w:t>.</w:t>
      </w:r>
    </w:p>
    <w:p w14:paraId="35D04891"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the set of rules</w:t>
      </w:r>
      <w:r w:rsidR="009B2629" w:rsidRPr="006210DD">
        <w:rPr>
          <w:rFonts w:cs="Courier New"/>
          <w:szCs w:val="24"/>
        </w:rPr>
        <w:t>.</w:t>
      </w:r>
      <w:r w:rsidRPr="006210DD">
        <w:rPr>
          <w:rFonts w:cs="Courier New"/>
          <w:szCs w:val="24"/>
        </w:rPr>
        <w:tab/>
      </w:r>
      <w:r w:rsidRPr="006210DD">
        <w:rPr>
          <w:rFonts w:cs="Courier New"/>
          <w:szCs w:val="24"/>
        </w:rPr>
        <w:tab/>
      </w:r>
    </w:p>
    <w:p w14:paraId="127CB254" w14:textId="77777777" w:rsidR="008A781D" w:rsidRPr="006210DD" w:rsidRDefault="008A781D" w:rsidP="003154EF">
      <w:pPr>
        <w:autoSpaceDE w:val="0"/>
        <w:autoSpaceDN w:val="0"/>
        <w:adjustRightInd w:val="0"/>
        <w:spacing w:after="0" w:line="480" w:lineRule="auto"/>
        <w:ind w:left="360"/>
        <w:rPr>
          <w:rFonts w:cs="Courier New"/>
          <w:szCs w:val="24"/>
        </w:rPr>
      </w:pPr>
    </w:p>
    <w:p w14:paraId="06A35032" w14:textId="77777777" w:rsidR="00B263F3" w:rsidRPr="006210DD" w:rsidRDefault="00B263F3" w:rsidP="003154EF">
      <w:pPr>
        <w:autoSpaceDE w:val="0"/>
        <w:autoSpaceDN w:val="0"/>
        <w:adjustRightInd w:val="0"/>
        <w:spacing w:after="0" w:line="480" w:lineRule="auto"/>
        <w:rPr>
          <w:rFonts w:cs="Courier New"/>
          <w:b/>
          <w:szCs w:val="24"/>
        </w:rPr>
      </w:pPr>
    </w:p>
    <w:p w14:paraId="54D1F736" w14:textId="2D17D71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Strengths</w:t>
      </w:r>
    </w:p>
    <w:p w14:paraId="1605C363"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proved its effectiveness by assisting students in selecting a career path or course of study where their strength lies.</w:t>
      </w:r>
    </w:p>
    <w:p w14:paraId="76256E99"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helped in reducing the rate at which students fail academically due to not selecting the right course to study.</w:t>
      </w:r>
    </w:p>
    <w:p w14:paraId="1510E848"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combined results of both clustering and classification operations to predict the best or accurate results.</w:t>
      </w:r>
    </w:p>
    <w:p w14:paraId="44ABE002" w14:textId="77777777" w:rsidR="003042DE" w:rsidRPr="006210DD" w:rsidRDefault="003042DE" w:rsidP="003154EF">
      <w:pPr>
        <w:autoSpaceDE w:val="0"/>
        <w:autoSpaceDN w:val="0"/>
        <w:adjustRightInd w:val="0"/>
        <w:spacing w:after="0" w:line="480" w:lineRule="auto"/>
        <w:rPr>
          <w:rFonts w:cs="Courier New"/>
          <w:szCs w:val="24"/>
        </w:rPr>
      </w:pPr>
    </w:p>
    <w:p w14:paraId="10BD7C01" w14:textId="7777777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 xml:space="preserve">Weaknesses </w:t>
      </w:r>
    </w:p>
    <w:p w14:paraId="504AEC95"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t>The system does not give detailed report to the student for the recommendation made.</w:t>
      </w:r>
    </w:p>
    <w:p w14:paraId="6562EF23"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lastRenderedPageBreak/>
        <w:t>The system does not have a user-friendly interface.</w:t>
      </w:r>
    </w:p>
    <w:p w14:paraId="1F7CF7D8" w14:textId="77777777" w:rsidR="00E93F54" w:rsidRPr="006210DD" w:rsidRDefault="00E93F54" w:rsidP="00663F93">
      <w:pPr>
        <w:pStyle w:val="ListParagraph"/>
        <w:autoSpaceDE w:val="0"/>
        <w:autoSpaceDN w:val="0"/>
        <w:adjustRightInd w:val="0"/>
        <w:spacing w:after="0" w:line="360" w:lineRule="auto"/>
        <w:ind w:left="1440"/>
        <w:rPr>
          <w:rFonts w:cs="Courier New"/>
          <w:szCs w:val="24"/>
        </w:rPr>
      </w:pPr>
    </w:p>
    <w:p w14:paraId="183CE30D" w14:textId="77777777" w:rsidR="003042DE" w:rsidRPr="006210DD" w:rsidRDefault="003042DE" w:rsidP="00663F93">
      <w:pPr>
        <w:pStyle w:val="ListParagraph"/>
        <w:autoSpaceDE w:val="0"/>
        <w:autoSpaceDN w:val="0"/>
        <w:adjustRightInd w:val="0"/>
        <w:spacing w:after="0" w:line="360" w:lineRule="auto"/>
        <w:ind w:left="1440"/>
        <w:rPr>
          <w:rFonts w:cs="Courier New"/>
          <w:szCs w:val="24"/>
        </w:rPr>
      </w:pPr>
    </w:p>
    <w:p w14:paraId="72DF2B6F" w14:textId="77777777" w:rsidR="00FD787B" w:rsidRPr="006210DD" w:rsidRDefault="0035010A" w:rsidP="00663F93">
      <w:pPr>
        <w:spacing w:line="360" w:lineRule="auto"/>
        <w:ind w:left="360"/>
        <w:rPr>
          <w:rFonts w:cs="Courier New"/>
          <w:b/>
          <w:szCs w:val="24"/>
        </w:rPr>
      </w:pPr>
      <w:r w:rsidRPr="006210DD">
        <w:rPr>
          <w:rFonts w:cs="Courier New"/>
          <w:b/>
          <w:szCs w:val="24"/>
        </w:rPr>
        <w:t xml:space="preserve">4. </w:t>
      </w:r>
      <w:r w:rsidR="00C548A9" w:rsidRPr="006210DD">
        <w:rPr>
          <w:rFonts w:cs="Courier New"/>
          <w:b/>
          <w:szCs w:val="24"/>
        </w:rPr>
        <w:t>Decision Lens</w:t>
      </w:r>
    </w:p>
    <w:p w14:paraId="769226A0" w14:textId="77777777" w:rsidR="00C548A9" w:rsidRPr="006210DD" w:rsidRDefault="00C548A9" w:rsidP="003A20F0">
      <w:pPr>
        <w:spacing w:line="480" w:lineRule="auto"/>
        <w:rPr>
          <w:rStyle w:val="Hyperlink"/>
          <w:rFonts w:cs="Courier New"/>
          <w:color w:val="auto"/>
          <w:szCs w:val="24"/>
          <w:u w:val="none"/>
        </w:rPr>
      </w:pPr>
      <w:r w:rsidRPr="006210DD">
        <w:rPr>
          <w:rFonts w:cs="Courier New"/>
          <w:szCs w:val="24"/>
        </w:rPr>
        <w:t>Decision Lens is cloud-based software that makes it easy to identify, prioritize, analyze and measure which investment or project will deliver the highest returns. Through advanced analytics and flexible</w:t>
      </w:r>
      <w:r w:rsidR="00BE51D9" w:rsidRPr="006210DD">
        <w:rPr>
          <w:rFonts w:cs="Courier New"/>
          <w:szCs w:val="24"/>
        </w:rPr>
        <w:t xml:space="preserve"> </w:t>
      </w:r>
      <w:r w:rsidRPr="006210DD">
        <w:rPr>
          <w:rFonts w:cs="Courier New"/>
          <w:szCs w:val="24"/>
        </w:rPr>
        <w:t>custom visualizations and scenarios, organizations can make selections and immediately see the trade-offs to move forward with confidence. Decision Lens improves the speed and quality of prioritization and resource optimization while maximizing portfolio outcomes.</w:t>
      </w: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5FE0B824" w14:textId="77777777" w:rsidR="00C548A9" w:rsidRPr="006210DD" w:rsidRDefault="00C548A9" w:rsidP="003A20F0">
      <w:pPr>
        <w:spacing w:line="480" w:lineRule="auto"/>
        <w:rPr>
          <w:rFonts w:cs="Courier New"/>
          <w:spacing w:val="7"/>
          <w:szCs w:val="24"/>
        </w:rPr>
      </w:pPr>
      <w:r w:rsidRPr="006210DD">
        <w:rPr>
          <w:rFonts w:cs="Courier New"/>
          <w:b/>
          <w:bCs/>
          <w:spacing w:val="7"/>
          <w:szCs w:val="24"/>
          <w:bdr w:val="none" w:sz="0" w:space="0" w:color="auto" w:frame="1"/>
          <w:shd w:val="clear" w:color="auto" w:fill="FFFFFF"/>
        </w:rPr>
        <w:t>Decision Support Features</w:t>
      </w:r>
    </w:p>
    <w:p w14:paraId="4B052C32" w14:textId="77777777" w:rsidR="00FD787B" w:rsidRPr="006210DD" w:rsidRDefault="00C548A9" w:rsidP="00B5166C">
      <w:pPr>
        <w:pStyle w:val="ListParagraph"/>
        <w:numPr>
          <w:ilvl w:val="0"/>
          <w:numId w:val="32"/>
        </w:numPr>
        <w:spacing w:line="480" w:lineRule="auto"/>
        <w:rPr>
          <w:rFonts w:cs="Courier New"/>
          <w:szCs w:val="24"/>
        </w:rPr>
      </w:pPr>
      <w:r w:rsidRPr="006210DD">
        <w:rPr>
          <w:rFonts w:cs="Courier New"/>
          <w:szCs w:val="24"/>
        </w:rPr>
        <w:fldChar w:fldCharType="end"/>
      </w:r>
      <w:r w:rsidRPr="006210DD">
        <w:rPr>
          <w:rFonts w:cs="Courier New"/>
          <w:szCs w:val="24"/>
        </w:rPr>
        <w:t>Budgeting &amp; Forecasting</w:t>
      </w:r>
    </w:p>
    <w:p w14:paraId="207D6251"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ata Analysis</w:t>
      </w:r>
    </w:p>
    <w:p w14:paraId="05318356"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ecision Tree Analysis</w:t>
      </w:r>
    </w:p>
    <w:p w14:paraId="57883FC6" w14:textId="77777777" w:rsidR="00C548A9" w:rsidRPr="006210DD" w:rsidRDefault="00C548A9" w:rsidP="003A20F0">
      <w:pPr>
        <w:pStyle w:val="ListParagraph"/>
        <w:spacing w:line="480" w:lineRule="auto"/>
        <w:rPr>
          <w:rStyle w:val="Hyperlink"/>
          <w:rFonts w:eastAsia="Times New Roman" w:cs="Courier New"/>
          <w:color w:val="363A41"/>
          <w:szCs w:val="24"/>
        </w:rPr>
      </w:pP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21037E5A" w14:textId="77777777" w:rsidR="00C548A9" w:rsidRPr="006210DD" w:rsidRDefault="00C548A9" w:rsidP="003A20F0">
      <w:pPr>
        <w:pStyle w:val="ListParagraph"/>
        <w:spacing w:line="480" w:lineRule="auto"/>
        <w:rPr>
          <w:rFonts w:cs="Courier New"/>
          <w:spacing w:val="7"/>
          <w:szCs w:val="24"/>
        </w:rPr>
      </w:pPr>
      <w:r w:rsidRPr="006210DD">
        <w:rPr>
          <w:rFonts w:cs="Courier New"/>
          <w:b/>
          <w:bCs/>
          <w:spacing w:val="7"/>
          <w:szCs w:val="24"/>
          <w:bdr w:val="none" w:sz="0" w:space="0" w:color="auto" w:frame="1"/>
          <w:shd w:val="clear" w:color="auto" w:fill="FFFFFF"/>
        </w:rPr>
        <w:t>Business Intelligence Features</w:t>
      </w:r>
    </w:p>
    <w:p w14:paraId="1E12F9F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cs="Courier New"/>
          <w:szCs w:val="24"/>
        </w:rPr>
        <w:fldChar w:fldCharType="end"/>
      </w:r>
      <w:r w:rsidRPr="006210DD">
        <w:rPr>
          <w:rFonts w:eastAsia="Times New Roman" w:cs="Courier New"/>
          <w:szCs w:val="24"/>
        </w:rPr>
        <w:t>Dashboard</w:t>
      </w:r>
    </w:p>
    <w:p w14:paraId="590D610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eastAsia="Times New Roman" w:cs="Courier New"/>
          <w:szCs w:val="24"/>
        </w:rPr>
        <w:t>Profitability Analysis</w:t>
      </w:r>
    </w:p>
    <w:p w14:paraId="715169D8" w14:textId="77777777" w:rsidR="008F2551" w:rsidRPr="006210DD" w:rsidRDefault="00C548A9" w:rsidP="00B5166C">
      <w:pPr>
        <w:pStyle w:val="ListParagraph"/>
        <w:numPr>
          <w:ilvl w:val="0"/>
          <w:numId w:val="33"/>
        </w:numPr>
        <w:spacing w:line="480" w:lineRule="auto"/>
        <w:rPr>
          <w:rFonts w:cs="Courier New"/>
          <w:szCs w:val="24"/>
        </w:rPr>
      </w:pPr>
      <w:r w:rsidRPr="006210DD">
        <w:rPr>
          <w:rFonts w:eastAsia="Times New Roman" w:cs="Courier New"/>
          <w:szCs w:val="24"/>
        </w:rPr>
        <w:t>Strategic Planning</w:t>
      </w:r>
    </w:p>
    <w:p w14:paraId="5B5664CD" w14:textId="4248428A" w:rsidR="00AC1C4A" w:rsidRPr="006210DD" w:rsidRDefault="009C77F4" w:rsidP="003A20F0">
      <w:pPr>
        <w:spacing w:line="480" w:lineRule="auto"/>
        <w:rPr>
          <w:rFonts w:cs="Courier New"/>
          <w:szCs w:val="24"/>
        </w:rPr>
      </w:pPr>
      <w:r w:rsidRPr="006210DD">
        <w:rPr>
          <w:rFonts w:cs="Courier New"/>
          <w:szCs w:val="24"/>
        </w:rPr>
        <w:fldChar w:fldCharType="begin" w:fldLock="1"/>
      </w:r>
      <w:r w:rsidR="00D46C24" w:rsidRPr="006210DD">
        <w:rPr>
          <w:rFonts w:cs="Courier New"/>
          <w:szCs w:val="24"/>
        </w:rPr>
        <w:instrText>ADDIN CSL_CITATION {"citationItems":[{"id":"ITEM-1","itemData":{"URL":"https://www.decisionlens.com/","accessed":{"date-parts":[["2019","8","9"]]},"author":[{"dropping-particle":"","family":"Decision Lens","given":"","non-dropping-particle":"","parse-names":false,"suffix":""}],"id":"ITEM-1","issued":{"date-parts":[["0"]]},"title":"Decision Lens | Enterprise Prioritization and Resource Optimization Solution for the Public Sector","type":"webpage"},"uris":["http://www.mendeley.com/documents/?uuid=af992eb2-268c-3c4b-9369-51e8c3bc1237"]}],"mendeley":{"formattedCitation":"(Decision Lens, n.d.)","plainTextFormattedCitation":"(Decision Lens, n.d.)","previouslyFormattedCitation":"(Decision Lens, n.d.)"},"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Decision Lens, n.d.)</w:t>
      </w:r>
      <w:r w:rsidRPr="006210DD">
        <w:rPr>
          <w:rFonts w:cs="Courier New"/>
          <w:szCs w:val="24"/>
        </w:rPr>
        <w:fldChar w:fldCharType="end"/>
      </w:r>
    </w:p>
    <w:p w14:paraId="692D80B2" w14:textId="1FFFC15A" w:rsidR="00B263F3" w:rsidRPr="006210DD" w:rsidRDefault="00B263F3" w:rsidP="00663F93">
      <w:pPr>
        <w:spacing w:line="360" w:lineRule="auto"/>
        <w:rPr>
          <w:rFonts w:cs="Courier New"/>
          <w:szCs w:val="24"/>
        </w:rPr>
      </w:pPr>
      <w:r w:rsidRPr="006210DD">
        <w:rPr>
          <w:rFonts w:cs="Courier New"/>
          <w:noProof/>
        </w:rPr>
        <w:lastRenderedPageBreak/>
        <w:drawing>
          <wp:inline distT="0" distB="0" distL="0" distR="0" wp14:anchorId="31A95F61" wp14:editId="7EE4211D">
            <wp:extent cx="5943600" cy="3341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1C65E484" w14:textId="77777777" w:rsidR="00A10465" w:rsidRPr="006210DD" w:rsidRDefault="00A10465" w:rsidP="00663F93">
      <w:pPr>
        <w:spacing w:line="360" w:lineRule="auto"/>
        <w:rPr>
          <w:rFonts w:cs="Courier New"/>
          <w:szCs w:val="24"/>
        </w:rPr>
      </w:pPr>
    </w:p>
    <w:p w14:paraId="0BFC5FD7" w14:textId="77777777" w:rsidR="00CF7B27" w:rsidRPr="006210DD" w:rsidRDefault="00CF7B27" w:rsidP="00663F93">
      <w:pPr>
        <w:autoSpaceDE w:val="0"/>
        <w:autoSpaceDN w:val="0"/>
        <w:adjustRightInd w:val="0"/>
        <w:spacing w:after="0" w:line="360" w:lineRule="auto"/>
        <w:rPr>
          <w:rFonts w:cs="Courier New"/>
          <w:szCs w:val="24"/>
        </w:rPr>
      </w:pPr>
    </w:p>
    <w:p w14:paraId="6BF5844F" w14:textId="77777777" w:rsidR="00C55F18" w:rsidRPr="006210DD" w:rsidRDefault="00C55F18" w:rsidP="00663F93">
      <w:pPr>
        <w:autoSpaceDE w:val="0"/>
        <w:autoSpaceDN w:val="0"/>
        <w:adjustRightInd w:val="0"/>
        <w:spacing w:after="0" w:line="360" w:lineRule="auto"/>
        <w:rPr>
          <w:rFonts w:cs="Courier New"/>
          <w:b/>
          <w:bCs/>
          <w:color w:val="000000"/>
          <w:szCs w:val="24"/>
        </w:rPr>
      </w:pPr>
      <w:r w:rsidRPr="006210DD">
        <w:rPr>
          <w:rFonts w:cs="Courier New"/>
          <w:szCs w:val="24"/>
        </w:rPr>
        <w:t xml:space="preserve">5. </w:t>
      </w:r>
      <w:r w:rsidRPr="006210DD">
        <w:rPr>
          <w:rFonts w:cs="Courier New"/>
          <w:b/>
          <w:bCs/>
          <w:color w:val="000000"/>
          <w:szCs w:val="24"/>
        </w:rPr>
        <w:t xml:space="preserve">Career Master: A Decision Support System (DSS) for Guidance and Counseling in Nigeria. </w:t>
      </w:r>
    </w:p>
    <w:p w14:paraId="44E1B64C" w14:textId="77777777" w:rsidR="00954455" w:rsidRPr="006210DD" w:rsidRDefault="00954455" w:rsidP="00663F93">
      <w:pPr>
        <w:autoSpaceDE w:val="0"/>
        <w:autoSpaceDN w:val="0"/>
        <w:adjustRightInd w:val="0"/>
        <w:spacing w:after="0" w:line="360" w:lineRule="auto"/>
        <w:rPr>
          <w:rFonts w:cs="Courier New"/>
          <w:color w:val="000000"/>
          <w:szCs w:val="24"/>
        </w:rPr>
      </w:pPr>
    </w:p>
    <w:p w14:paraId="221B5528" w14:textId="77777777" w:rsidR="007F4E3F" w:rsidRPr="006210DD" w:rsidRDefault="00663F93" w:rsidP="00D04F27">
      <w:pPr>
        <w:spacing w:after="0" w:line="480" w:lineRule="auto"/>
        <w:rPr>
          <w:rFonts w:cs="Courier New"/>
          <w:szCs w:val="24"/>
        </w:rPr>
      </w:pPr>
      <w:r w:rsidRPr="006210DD">
        <w:rPr>
          <w:rFonts w:cs="Courier New"/>
          <w:szCs w:val="24"/>
        </w:rPr>
        <w:t xml:space="preserve">A research which was also published in the Pacific Journal of Science and Technology by </w:t>
      </w:r>
      <w:r w:rsidRPr="006210DD">
        <w:rPr>
          <w:rFonts w:eastAsia="Times New Roman" w:cs="Courier New"/>
          <w:szCs w:val="24"/>
        </w:rPr>
        <w:t xml:space="preserve">V.F. </w:t>
      </w:r>
      <w:proofErr w:type="spellStart"/>
      <w:r w:rsidRPr="006210DD">
        <w:rPr>
          <w:rFonts w:eastAsia="Times New Roman" w:cs="Courier New"/>
          <w:szCs w:val="24"/>
        </w:rPr>
        <w:t>Balogun</w:t>
      </w:r>
      <w:proofErr w:type="spellEnd"/>
      <w:r w:rsidRPr="006210DD">
        <w:rPr>
          <w:rFonts w:eastAsia="Times New Roman" w:cs="Courier New"/>
          <w:szCs w:val="24"/>
        </w:rPr>
        <w:t xml:space="preserve"> (M.Sc.1) and A.F. Thompson (</w:t>
      </w:r>
      <w:proofErr w:type="spellStart"/>
      <w:r w:rsidRPr="006210DD">
        <w:rPr>
          <w:rFonts w:eastAsia="Times New Roman" w:cs="Courier New"/>
          <w:szCs w:val="24"/>
        </w:rPr>
        <w:t>M.Tech</w:t>
      </w:r>
      <w:proofErr w:type="spellEnd"/>
      <w:r w:rsidRPr="006210DD">
        <w:rPr>
          <w:rFonts w:eastAsia="Times New Roman" w:cs="Courier New"/>
          <w:szCs w:val="24"/>
        </w:rPr>
        <w:t>)</w:t>
      </w:r>
      <w:r w:rsidR="00C55F18" w:rsidRPr="006210DD">
        <w:rPr>
          <w:rFonts w:cs="Courier New"/>
          <w:szCs w:val="24"/>
        </w:rPr>
        <w:t xml:space="preserve"> discussed the design and the result of implementation of a Decision Support System for proper guidance and counseling of students, especially those leaving the secondary school, to guide and suggest a list of best courses that could be pursued in the tertiary institution</w:t>
      </w:r>
      <w:r w:rsidR="007F4E3F" w:rsidRPr="006210DD">
        <w:rPr>
          <w:rFonts w:cs="Courier New"/>
          <w:szCs w:val="24"/>
        </w:rPr>
        <w:t xml:space="preserve"> </w:t>
      </w:r>
      <w:r w:rsidR="007F4E3F" w:rsidRPr="006210DD">
        <w:rPr>
          <w:rFonts w:cs="Courier New"/>
          <w:szCs w:val="24"/>
        </w:rPr>
        <w:fldChar w:fldCharType="begin" w:fldLock="1"/>
      </w:r>
      <w:r w:rsidR="007F4E3F" w:rsidRPr="006210DD">
        <w:rPr>
          <w:rFonts w:cs="Courier New"/>
          <w:szCs w:val="24"/>
        </w:rPr>
        <w:instrText>ADDIN CSL_CITATION {"citationItems":[{"id":"ITEM-1","itemData":{"author":[{"dropping-particle":"","family":"Balogun","given":"V F","non-dropping-particle":"","parse-names":false,"suffix":""},{"dropping-particle":"","family":"Thompson","given":"A F","non-dropping-particle":"","parse-names":false,"suffix":""},{"dropping-particle":"","family":"State","given":"Ondo","non-dropping-particle":"","parse-names":false,"suffix":""}],"container-title":"The Pacific Journal of Science and Technology.","id":"ITEM-1","issue":"2","issued":{"date-parts":[["2009"]]},"page":"337-354","title":"Career Master : A Decision Support System ( DSS ) for Guidance and Counseling in","type":"article-journal","volume":"10"},"uris":["http://www.mendeley.com/documents/?uuid=ef7b46e1-e202-46fa-b900-f8fe303b6910"]}],"mendeley":{"formattedCitation":"(Balogun, Thompson, &amp; State, 2009)","plainTextFormattedCitation":"(Balogun, Thompson, &amp; State, 2009)"},"properties":{"noteIndex":0},"schema":"https://github.com/citation-style-language/schema/raw/master/csl-citation.json"}</w:instrText>
      </w:r>
      <w:r w:rsidR="007F4E3F" w:rsidRPr="006210DD">
        <w:rPr>
          <w:rFonts w:cs="Courier New"/>
          <w:szCs w:val="24"/>
        </w:rPr>
        <w:fldChar w:fldCharType="separate"/>
      </w:r>
      <w:r w:rsidR="007F4E3F" w:rsidRPr="006210DD">
        <w:rPr>
          <w:rFonts w:cs="Courier New"/>
          <w:noProof/>
          <w:szCs w:val="24"/>
        </w:rPr>
        <w:t>(Balogun, Thompson, &amp; State, 2009)</w:t>
      </w:r>
      <w:r w:rsidR="007F4E3F" w:rsidRPr="006210DD">
        <w:rPr>
          <w:rFonts w:cs="Courier New"/>
          <w:szCs w:val="24"/>
        </w:rPr>
        <w:fldChar w:fldCharType="end"/>
      </w:r>
      <w:r w:rsidR="00C55F18" w:rsidRPr="006210DD">
        <w:rPr>
          <w:rFonts w:cs="Courier New"/>
          <w:szCs w:val="24"/>
        </w:rPr>
        <w:t xml:space="preserve">. </w:t>
      </w:r>
    </w:p>
    <w:p w14:paraId="0D9EA751" w14:textId="77777777" w:rsidR="007F4E3F" w:rsidRPr="006210DD" w:rsidRDefault="007F4E3F" w:rsidP="00D04F27">
      <w:pPr>
        <w:spacing w:after="0" w:line="480" w:lineRule="auto"/>
        <w:rPr>
          <w:rFonts w:cs="Courier New"/>
          <w:szCs w:val="24"/>
        </w:rPr>
      </w:pPr>
    </w:p>
    <w:p w14:paraId="1A85825B" w14:textId="77777777" w:rsidR="00C55F18" w:rsidRPr="006210DD" w:rsidRDefault="00C55F18" w:rsidP="00D04F27">
      <w:pPr>
        <w:spacing w:after="0" w:line="480" w:lineRule="auto"/>
        <w:rPr>
          <w:rFonts w:eastAsia="Times New Roman" w:cs="Courier New"/>
          <w:szCs w:val="24"/>
        </w:rPr>
      </w:pPr>
      <w:r w:rsidRPr="006210DD">
        <w:rPr>
          <w:rFonts w:cs="Courier New"/>
          <w:szCs w:val="24"/>
        </w:rPr>
        <w:lastRenderedPageBreak/>
        <w:t>These suggestions are however based on some basic parameters used by human counselors such as: Intelligence Quotient, hobbies, parents’ and friends’ influences, etc.</w:t>
      </w:r>
    </w:p>
    <w:p w14:paraId="0EE68BD1" w14:textId="77777777" w:rsidR="001B226C" w:rsidRPr="006210DD" w:rsidRDefault="00C55F18" w:rsidP="00D04F27">
      <w:pPr>
        <w:autoSpaceDE w:val="0"/>
        <w:autoSpaceDN w:val="0"/>
        <w:adjustRightInd w:val="0"/>
        <w:spacing w:after="0" w:line="480" w:lineRule="auto"/>
        <w:ind w:left="720" w:hanging="720"/>
        <w:rPr>
          <w:rFonts w:cs="Courier New"/>
          <w:szCs w:val="24"/>
        </w:rPr>
      </w:pPr>
      <w:r w:rsidRPr="006210DD">
        <w:rPr>
          <w:rFonts w:cs="Courier New"/>
          <w:szCs w:val="24"/>
        </w:rPr>
        <w:t>The DSS implemented in this paper was model based on the conceptual</w:t>
      </w:r>
      <w:r w:rsidR="001B226C" w:rsidRPr="006210DD">
        <w:rPr>
          <w:rFonts w:cs="Courier New"/>
          <w:szCs w:val="24"/>
        </w:rPr>
        <w:t xml:space="preserve"> </w:t>
      </w:r>
    </w:p>
    <w:p w14:paraId="3D8E9197" w14:textId="77777777" w:rsidR="00C55F18" w:rsidRPr="006210DD" w:rsidRDefault="001B226C" w:rsidP="00D04F27">
      <w:pPr>
        <w:autoSpaceDE w:val="0"/>
        <w:autoSpaceDN w:val="0"/>
        <w:adjustRightInd w:val="0"/>
        <w:spacing w:after="0" w:line="480" w:lineRule="auto"/>
        <w:ind w:left="720" w:hanging="720"/>
        <w:rPr>
          <w:rFonts w:cs="Courier New"/>
          <w:szCs w:val="24"/>
        </w:rPr>
      </w:pPr>
      <w:proofErr w:type="gramStart"/>
      <w:r w:rsidRPr="006210DD">
        <w:rPr>
          <w:rFonts w:cs="Courier New"/>
          <w:szCs w:val="24"/>
        </w:rPr>
        <w:t>model</w:t>
      </w:r>
      <w:proofErr w:type="gramEnd"/>
      <w:r w:rsidR="00C55F18" w:rsidRPr="006210DD">
        <w:rPr>
          <w:rFonts w:cs="Courier New"/>
          <w:szCs w:val="24"/>
        </w:rPr>
        <w:t>. The model consists of the following:</w:t>
      </w:r>
    </w:p>
    <w:p w14:paraId="21741E55" w14:textId="77777777" w:rsidR="00C55F18" w:rsidRPr="006210DD" w:rsidRDefault="00C55F18" w:rsidP="00D04F27">
      <w:pPr>
        <w:autoSpaceDE w:val="0"/>
        <w:autoSpaceDN w:val="0"/>
        <w:adjustRightInd w:val="0"/>
        <w:spacing w:after="0" w:line="480" w:lineRule="auto"/>
        <w:rPr>
          <w:rFonts w:cs="Courier New"/>
          <w:szCs w:val="24"/>
        </w:rPr>
      </w:pPr>
    </w:p>
    <w:p w14:paraId="7EBC5980"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ata Management Model</w:t>
      </w:r>
    </w:p>
    <w:p w14:paraId="1AC26D4D"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 xml:space="preserve">This model deals with the storing of data ranging from private, internal and external data necessary for the Career Master in making decisions. It comprises of database tables such as course table, study table, subject table and pass table. </w:t>
      </w:r>
      <w:r w:rsidR="001B226C" w:rsidRPr="006210DD">
        <w:rPr>
          <w:rFonts w:cs="Courier New"/>
          <w:szCs w:val="24"/>
        </w:rPr>
        <w:t>T</w:t>
      </w:r>
      <w:r w:rsidRPr="006210DD">
        <w:rPr>
          <w:rFonts w:cs="Courier New"/>
          <w:szCs w:val="24"/>
        </w:rPr>
        <w:t>he pass table consist of password for the administrator of the system to enable edit, update and delete data from the database.</w:t>
      </w:r>
    </w:p>
    <w:p w14:paraId="2FE7E8BB"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6ED82BE4"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Model Management</w:t>
      </w:r>
    </w:p>
    <w:p w14:paraId="7618C17C"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model takes care of making decisions based on the available data presented to the system. The dataset required to make decisions in this model are the class (art, science, commercial), age, I.Q test, hobbies, friend suggestions and parent suggestions. An algorithm is therefore implemented to decide on the best possible career opportunity for counselee based on the data obtained from the above dataset.</w:t>
      </w:r>
    </w:p>
    <w:p w14:paraId="2EC3B566"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2512CD91"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Knowledge Management</w:t>
      </w:r>
    </w:p>
    <w:p w14:paraId="5D650067"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lastRenderedPageBreak/>
        <w:t>This model implements an algorithm to aid with complex problems which require expertise for their solution in addition to the regular DSS capabilities. This system makes use of certain production rules in its rule base to solve problems such as clients with clashing subject combination, hobbies, friends’ and parents’ suggestions.</w:t>
      </w:r>
    </w:p>
    <w:p w14:paraId="06CD4943"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0C803AA7"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ialog Management</w:t>
      </w:r>
    </w:p>
    <w:p w14:paraId="2E56CBB2" w14:textId="77777777" w:rsidR="003C5DD5"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component takes care of the software and hardware that provide the user interface for the DSS. This includes the text boxes for input of client’s name and school; option buttons for client’s class and level of study; list boxes for displaying course lists to clients; and command buttons for knowing client’s selection, asking the DSS for reasons for asking questions and adding selections to list of courses for comparison by the DSS.</w:t>
      </w:r>
    </w:p>
    <w:p w14:paraId="52D139E3"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3FA6AB95" w14:textId="77777777" w:rsidR="00543375"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Manager (User) &amp; Tasks</w:t>
      </w:r>
    </w:p>
    <w:p w14:paraId="78113F1A"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component is where the user interacts with the DSS. Navigating through the user interface provided by the DSS.</w:t>
      </w:r>
    </w:p>
    <w:p w14:paraId="48AECFB1"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75628DE4"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Strengths</w:t>
      </w:r>
    </w:p>
    <w:p w14:paraId="60EA66CD"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Career proposed was based on personal information obtained from and about the client.</w:t>
      </w:r>
    </w:p>
    <w:p w14:paraId="1B76B3C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lastRenderedPageBreak/>
        <w:t>Structure of the system was efficient and provided good result.</w:t>
      </w:r>
    </w:p>
    <w:p w14:paraId="33DC4D1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The DSS provides enough feedback for user to understand decision made,</w:t>
      </w:r>
    </w:p>
    <w:p w14:paraId="25870743" w14:textId="77777777" w:rsidR="00C55F18" w:rsidRPr="006210DD" w:rsidRDefault="00C55F18" w:rsidP="00D04F27">
      <w:pPr>
        <w:autoSpaceDE w:val="0"/>
        <w:autoSpaceDN w:val="0"/>
        <w:adjustRightInd w:val="0"/>
        <w:spacing w:after="0" w:line="480" w:lineRule="auto"/>
        <w:rPr>
          <w:rFonts w:cs="Courier New"/>
          <w:szCs w:val="24"/>
        </w:rPr>
      </w:pPr>
    </w:p>
    <w:p w14:paraId="482E51E2"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Weaknesses</w:t>
      </w:r>
    </w:p>
    <w:p w14:paraId="34081BF3"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ystem can only be used by the Guidance and Counseling coordinator.</w:t>
      </w:r>
    </w:p>
    <w:p w14:paraId="362512BE"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oftware runs only on a local computer platform. Not available on the internet or any other platform.</w:t>
      </w:r>
    </w:p>
    <w:p w14:paraId="474CD837"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User interface was not friendly enough.</w:t>
      </w:r>
    </w:p>
    <w:p w14:paraId="6A0FA3F9" w14:textId="50B7D187" w:rsidR="00B06C2F" w:rsidRPr="006210DD" w:rsidRDefault="00B06C2F" w:rsidP="00663F93">
      <w:pPr>
        <w:spacing w:line="360" w:lineRule="auto"/>
        <w:rPr>
          <w:rFonts w:cs="Courier New"/>
          <w:szCs w:val="24"/>
        </w:rPr>
      </w:pPr>
    </w:p>
    <w:p w14:paraId="36EE161D" w14:textId="27AE3755" w:rsidR="00F04539" w:rsidRPr="006210DD" w:rsidRDefault="00F04539" w:rsidP="00663F93">
      <w:pPr>
        <w:spacing w:line="360" w:lineRule="auto"/>
        <w:rPr>
          <w:rFonts w:cs="Courier New"/>
          <w:b/>
          <w:bCs/>
          <w:szCs w:val="24"/>
        </w:rPr>
      </w:pPr>
      <w:r w:rsidRPr="006210DD">
        <w:rPr>
          <w:rFonts w:cs="Courier New"/>
          <w:b/>
          <w:bCs/>
          <w:szCs w:val="24"/>
        </w:rPr>
        <w:t>2.3</w:t>
      </w:r>
      <w:r w:rsidR="00C85BF2" w:rsidRPr="006210DD">
        <w:rPr>
          <w:rFonts w:cs="Courier New"/>
          <w:b/>
          <w:bCs/>
          <w:szCs w:val="24"/>
        </w:rPr>
        <w:t xml:space="preserve"> Comparative</w:t>
      </w:r>
      <w:r w:rsidRPr="006210DD">
        <w:rPr>
          <w:rFonts w:cs="Courier New"/>
          <w:b/>
          <w:bCs/>
          <w:szCs w:val="24"/>
        </w:rPr>
        <w:t xml:space="preserve"> Analysis of reviewed system</w:t>
      </w:r>
    </w:p>
    <w:tbl>
      <w:tblPr>
        <w:tblpPr w:leftFromText="180" w:rightFromText="180" w:vertAnchor="text" w:horzAnchor="margin" w:tblpXSpec="center" w:tblpY="73"/>
        <w:tblW w:w="11610" w:type="dxa"/>
        <w:tblLayout w:type="fixed"/>
        <w:tblCellMar>
          <w:left w:w="0" w:type="dxa"/>
          <w:right w:w="0" w:type="dxa"/>
        </w:tblCellMar>
        <w:tblLook w:val="0420" w:firstRow="1" w:lastRow="0" w:firstColumn="0" w:lastColumn="0" w:noHBand="0" w:noVBand="1"/>
      </w:tblPr>
      <w:tblGrid>
        <w:gridCol w:w="2610"/>
        <w:gridCol w:w="1530"/>
        <w:gridCol w:w="2250"/>
        <w:gridCol w:w="1437"/>
        <w:gridCol w:w="1987"/>
        <w:gridCol w:w="176"/>
        <w:gridCol w:w="1620"/>
      </w:tblGrid>
      <w:tr w:rsidR="005F1C93" w:rsidRPr="006210DD" w14:paraId="5FA86E44" w14:textId="77777777" w:rsidTr="005F1C93">
        <w:trPr>
          <w:trHeight w:val="584"/>
        </w:trPr>
        <w:tc>
          <w:tcPr>
            <w:tcW w:w="261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1630D334" w14:textId="77777777" w:rsidR="005F1C93" w:rsidRPr="006210DD" w:rsidRDefault="005F1C93" w:rsidP="005F1C93">
            <w:pPr>
              <w:spacing w:line="360" w:lineRule="auto"/>
              <w:rPr>
                <w:rFonts w:cs="Courier New"/>
                <w:b/>
                <w:bCs/>
                <w:szCs w:val="24"/>
              </w:rPr>
            </w:pPr>
            <w:r w:rsidRPr="006210DD">
              <w:rPr>
                <w:rFonts w:cs="Courier New"/>
                <w:b/>
                <w:bCs/>
                <w:szCs w:val="24"/>
              </w:rPr>
              <w:t>FEATURES</w:t>
            </w:r>
          </w:p>
        </w:tc>
        <w:tc>
          <w:tcPr>
            <w:tcW w:w="153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A231E65" w14:textId="77777777" w:rsidR="005F1C93" w:rsidRPr="006210DD" w:rsidRDefault="005F1C93" w:rsidP="005F1C93">
            <w:pPr>
              <w:spacing w:line="360" w:lineRule="auto"/>
              <w:rPr>
                <w:rFonts w:cs="Courier New"/>
                <w:b/>
                <w:bCs/>
                <w:szCs w:val="24"/>
              </w:rPr>
            </w:pPr>
            <w:r w:rsidRPr="006210DD">
              <w:rPr>
                <w:rFonts w:cs="Courier New"/>
                <w:b/>
                <w:bCs/>
                <w:szCs w:val="24"/>
              </w:rPr>
              <w:t>RISKTURN</w:t>
            </w:r>
          </w:p>
        </w:tc>
        <w:tc>
          <w:tcPr>
            <w:tcW w:w="225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05204D9" w14:textId="77777777" w:rsidR="005F1C93" w:rsidRPr="006210DD" w:rsidRDefault="005F1C93" w:rsidP="005F1C93">
            <w:pPr>
              <w:spacing w:line="360" w:lineRule="auto"/>
              <w:ind w:left="720"/>
              <w:rPr>
                <w:rFonts w:cs="Courier New"/>
                <w:b/>
                <w:bCs/>
                <w:szCs w:val="24"/>
              </w:rPr>
            </w:pPr>
            <w:r w:rsidRPr="006210DD">
              <w:rPr>
                <w:rFonts w:cs="Courier New"/>
                <w:b/>
                <w:bCs/>
                <w:szCs w:val="24"/>
              </w:rPr>
              <w:t xml:space="preserve">Information Builders </w:t>
            </w:r>
            <w:proofErr w:type="spellStart"/>
            <w:r w:rsidRPr="006210DD">
              <w:rPr>
                <w:rFonts w:cs="Courier New"/>
                <w:b/>
                <w:bCs/>
                <w:szCs w:val="24"/>
              </w:rPr>
              <w:t>WebFOCUS</w:t>
            </w:r>
            <w:proofErr w:type="spellEnd"/>
          </w:p>
          <w:p w14:paraId="4590D1D9" w14:textId="77777777" w:rsidR="005F1C93" w:rsidRPr="006210DD" w:rsidRDefault="005F1C93" w:rsidP="005F1C93">
            <w:pPr>
              <w:spacing w:line="360" w:lineRule="auto"/>
              <w:rPr>
                <w:rFonts w:cs="Courier New"/>
                <w:b/>
                <w:bCs/>
                <w:szCs w:val="24"/>
              </w:rPr>
            </w:pPr>
          </w:p>
        </w:tc>
        <w:tc>
          <w:tcPr>
            <w:tcW w:w="1437"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5FCF4394" w14:textId="77777777" w:rsidR="005F1C93" w:rsidRPr="006210DD" w:rsidRDefault="005F1C93" w:rsidP="005F1C93">
            <w:pPr>
              <w:spacing w:line="360" w:lineRule="auto"/>
              <w:rPr>
                <w:rFonts w:cs="Courier New"/>
                <w:b/>
                <w:bCs/>
                <w:szCs w:val="24"/>
              </w:rPr>
            </w:pPr>
            <w:r w:rsidRPr="006210DD">
              <w:rPr>
                <w:rFonts w:cs="Courier New"/>
                <w:b/>
                <w:bCs/>
                <w:szCs w:val="24"/>
              </w:rPr>
              <w:t xml:space="preserve">DATA MINING DSS </w:t>
            </w:r>
          </w:p>
        </w:tc>
        <w:tc>
          <w:tcPr>
            <w:tcW w:w="2163" w:type="dxa"/>
            <w:gridSpan w:val="2"/>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2D606520" w14:textId="77777777" w:rsidR="005F1C93" w:rsidRPr="006210DD" w:rsidRDefault="005F1C93" w:rsidP="005F1C93">
            <w:pPr>
              <w:spacing w:line="360" w:lineRule="auto"/>
              <w:ind w:left="720"/>
              <w:rPr>
                <w:rFonts w:cs="Courier New"/>
                <w:b/>
                <w:bCs/>
                <w:szCs w:val="24"/>
              </w:rPr>
            </w:pPr>
            <w:r w:rsidRPr="006210DD">
              <w:rPr>
                <w:rFonts w:cs="Courier New"/>
                <w:b/>
                <w:bCs/>
                <w:szCs w:val="24"/>
              </w:rPr>
              <w:t>Decision Lens</w:t>
            </w:r>
          </w:p>
          <w:p w14:paraId="661446BA" w14:textId="77777777" w:rsidR="005F1C93" w:rsidRPr="006210DD" w:rsidRDefault="005F1C93" w:rsidP="005F1C93">
            <w:pPr>
              <w:spacing w:line="360" w:lineRule="auto"/>
              <w:rPr>
                <w:rFonts w:cs="Courier New"/>
                <w:b/>
                <w:bCs/>
                <w:szCs w:val="24"/>
              </w:rPr>
            </w:pPr>
          </w:p>
        </w:tc>
        <w:tc>
          <w:tcPr>
            <w:tcW w:w="162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32EA4010" w14:textId="77777777" w:rsidR="005F1C93" w:rsidRPr="006210DD" w:rsidRDefault="005F1C93" w:rsidP="005F1C93">
            <w:pPr>
              <w:spacing w:line="360" w:lineRule="auto"/>
              <w:rPr>
                <w:rFonts w:cs="Courier New"/>
                <w:b/>
                <w:bCs/>
                <w:szCs w:val="24"/>
              </w:rPr>
            </w:pPr>
            <w:r w:rsidRPr="006210DD">
              <w:rPr>
                <w:rFonts w:cs="Courier New"/>
                <w:b/>
                <w:bCs/>
                <w:szCs w:val="24"/>
              </w:rPr>
              <w:t>CAREER MASTER</w:t>
            </w:r>
          </w:p>
        </w:tc>
      </w:tr>
      <w:tr w:rsidR="005F1C93" w:rsidRPr="006210DD" w14:paraId="25238723" w14:textId="77777777" w:rsidTr="005F1C93">
        <w:trPr>
          <w:trHeight w:val="584"/>
        </w:trPr>
        <w:tc>
          <w:tcPr>
            <w:tcW w:w="261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B9B1958" w14:textId="77777777" w:rsidR="005F1C93" w:rsidRPr="006210DD" w:rsidRDefault="005F1C93" w:rsidP="005F1C93">
            <w:pPr>
              <w:pStyle w:val="ListParagraph"/>
              <w:spacing w:line="360" w:lineRule="auto"/>
              <w:rPr>
                <w:rFonts w:cs="Courier New"/>
                <w:szCs w:val="24"/>
              </w:rPr>
            </w:pPr>
            <w:r w:rsidRPr="006210DD">
              <w:rPr>
                <w:rFonts w:cs="Courier New"/>
                <w:szCs w:val="24"/>
              </w:rPr>
              <w:t>Budgeting &amp; Forecasting</w:t>
            </w:r>
          </w:p>
          <w:p w14:paraId="68281B5C" w14:textId="77777777" w:rsidR="005F1C93" w:rsidRPr="006210DD" w:rsidRDefault="005F1C93" w:rsidP="005F1C93">
            <w:pPr>
              <w:pStyle w:val="ListParagraph"/>
              <w:spacing w:line="360" w:lineRule="auto"/>
              <w:rPr>
                <w:rFonts w:cs="Courier New"/>
                <w:b/>
                <w:bCs/>
                <w:szCs w:val="24"/>
              </w:rPr>
            </w:pPr>
          </w:p>
        </w:tc>
        <w:tc>
          <w:tcPr>
            <w:tcW w:w="153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292D3314" w14:textId="77777777" w:rsidR="006811B8" w:rsidRPr="006210DD" w:rsidRDefault="005F1C93" w:rsidP="006811B8">
            <w:pPr>
              <w:rPr>
                <w:rFonts w:cs="Courier New"/>
                <w:b/>
                <w:bCs/>
              </w:rPr>
            </w:pPr>
            <w:r w:rsidRPr="006210DD">
              <w:rPr>
                <w:rFonts w:cs="Courier New"/>
                <w:b/>
                <w:bCs/>
                <w:szCs w:val="24"/>
              </w:rPr>
              <w:sym w:font="Wingdings" w:char="F020"/>
            </w:r>
            <w:r w:rsidR="006811B8" w:rsidRPr="006210DD">
              <w:rPr>
                <w:rFonts w:cs="Courier New"/>
                <w:b/>
                <w:bCs/>
              </w:rPr>
              <w:sym w:font="Wingdings" w:char="F0FC"/>
            </w:r>
          </w:p>
          <w:p w14:paraId="65AE82D1" w14:textId="460D5457" w:rsidR="005F1C93" w:rsidRPr="006210DD" w:rsidRDefault="005F1C93" w:rsidP="005F1C93">
            <w:pPr>
              <w:spacing w:line="360" w:lineRule="auto"/>
              <w:rPr>
                <w:rFonts w:cs="Courier New"/>
                <w:b/>
                <w:bCs/>
                <w:szCs w:val="24"/>
              </w:rPr>
            </w:pPr>
          </w:p>
        </w:tc>
        <w:tc>
          <w:tcPr>
            <w:tcW w:w="225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2DD89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7EE2451"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F40BD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E7838B0"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78262C8E"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042354"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Data Analysis</w:t>
            </w:r>
          </w:p>
          <w:p w14:paraId="3CCC30A5"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0730FB3" w14:textId="77777777" w:rsidR="005F1C93" w:rsidRPr="006210DD" w:rsidRDefault="005F1C93" w:rsidP="005F1C93">
            <w:pPr>
              <w:spacing w:line="360" w:lineRule="auto"/>
              <w:rPr>
                <w:rFonts w:cs="Courier New"/>
                <w:b/>
                <w:bCs/>
                <w:szCs w:val="24"/>
              </w:rPr>
            </w:pPr>
            <w:r w:rsidRPr="006210DD">
              <w:rPr>
                <w:rFonts w:cs="Courier New"/>
                <w:b/>
                <w:bCs/>
                <w:szCs w:val="24"/>
              </w:rPr>
              <w:lastRenderedPageBreak/>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92DECC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1E0F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3D9E6A36"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15D6CD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6A7C7DE3"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882E5C"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lastRenderedPageBreak/>
              <w:t>Decision Tree Analysis</w:t>
            </w:r>
          </w:p>
          <w:p w14:paraId="62675EA7"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2A727C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1ADC17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11E44A6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98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E07062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E8474A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3E3D91A1"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4F66F77" w14:textId="77777777" w:rsidR="005F1C93" w:rsidRPr="006210DD" w:rsidRDefault="005F1C93" w:rsidP="005F1C93">
            <w:pPr>
              <w:pStyle w:val="ListParagraph"/>
              <w:spacing w:line="360" w:lineRule="auto"/>
              <w:rPr>
                <w:rFonts w:eastAsia="Times New Roman" w:cs="Courier New"/>
                <w:szCs w:val="24"/>
              </w:rPr>
            </w:pPr>
            <w:r w:rsidRPr="006210DD">
              <w:rPr>
                <w:rFonts w:eastAsia="Times New Roman" w:cs="Courier New"/>
                <w:szCs w:val="24"/>
              </w:rPr>
              <w:t>Profitability Analysis</w:t>
            </w:r>
          </w:p>
          <w:p w14:paraId="3D1F07B1"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A76D48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C37CC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97D529"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98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CD9562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8CA9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r>
      <w:tr w:rsidR="005F1C93" w:rsidRPr="006210DD" w14:paraId="06E5218A"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B08A00F"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Strategic Planning</w:t>
            </w:r>
          </w:p>
          <w:p w14:paraId="74F13FBB"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6626D2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225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7A63BC9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461B7B"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1F9933F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36C903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bl>
    <w:p w14:paraId="47668E17" w14:textId="4465ED22" w:rsidR="007A54C3" w:rsidRPr="006210DD" w:rsidRDefault="007A54C3" w:rsidP="00663F93">
      <w:pPr>
        <w:spacing w:line="360" w:lineRule="auto"/>
        <w:rPr>
          <w:rFonts w:cs="Courier New"/>
          <w:b/>
          <w:bCs/>
          <w:szCs w:val="24"/>
        </w:rPr>
      </w:pPr>
    </w:p>
    <w:p w14:paraId="154716F5" w14:textId="30921644" w:rsidR="007A54C3" w:rsidRPr="006210DD" w:rsidRDefault="007A54C3" w:rsidP="00663F93">
      <w:pPr>
        <w:spacing w:line="360" w:lineRule="auto"/>
        <w:rPr>
          <w:rFonts w:cs="Courier New"/>
          <w:b/>
          <w:bCs/>
          <w:szCs w:val="24"/>
        </w:rPr>
      </w:pPr>
    </w:p>
    <w:p w14:paraId="6F6D06F7" w14:textId="44B130E2" w:rsidR="008226E4" w:rsidRPr="006210DD" w:rsidRDefault="008226E4" w:rsidP="00663F93">
      <w:pPr>
        <w:spacing w:line="360" w:lineRule="auto"/>
        <w:rPr>
          <w:rFonts w:cs="Courier New"/>
          <w:b/>
          <w:bCs/>
          <w:szCs w:val="24"/>
        </w:rPr>
      </w:pPr>
    </w:p>
    <w:p w14:paraId="5CAD3161" w14:textId="43F5C4EE" w:rsidR="008226E4" w:rsidRPr="006210DD" w:rsidRDefault="008226E4" w:rsidP="00663F93">
      <w:pPr>
        <w:spacing w:line="360" w:lineRule="auto"/>
        <w:rPr>
          <w:rFonts w:cs="Courier New"/>
          <w:b/>
          <w:bCs/>
          <w:szCs w:val="24"/>
        </w:rPr>
      </w:pPr>
    </w:p>
    <w:p w14:paraId="4690C1D1" w14:textId="6D4FC6DA" w:rsidR="008226E4" w:rsidRPr="006210DD" w:rsidRDefault="008226E4" w:rsidP="00663F93">
      <w:pPr>
        <w:spacing w:line="360" w:lineRule="auto"/>
        <w:rPr>
          <w:rFonts w:cs="Courier New"/>
          <w:b/>
          <w:bCs/>
          <w:szCs w:val="24"/>
        </w:rPr>
      </w:pPr>
    </w:p>
    <w:p w14:paraId="288C986D" w14:textId="77777777" w:rsidR="008226E4" w:rsidRPr="006210DD" w:rsidRDefault="008226E4" w:rsidP="00663F93">
      <w:pPr>
        <w:spacing w:line="360" w:lineRule="auto"/>
        <w:rPr>
          <w:rFonts w:cs="Courier New"/>
          <w:b/>
          <w:bCs/>
          <w:szCs w:val="24"/>
        </w:rPr>
      </w:pPr>
    </w:p>
    <w:p w14:paraId="75127A2B" w14:textId="537C4090" w:rsidR="00E33829" w:rsidRPr="006210DD" w:rsidRDefault="00E33829" w:rsidP="00663F93">
      <w:pPr>
        <w:pStyle w:val="Heading2"/>
        <w:spacing w:line="360" w:lineRule="auto"/>
        <w:rPr>
          <w:rFonts w:cs="Courier New"/>
          <w:szCs w:val="24"/>
        </w:rPr>
      </w:pPr>
      <w:bookmarkStart w:id="16" w:name="_Toc39797075"/>
      <w:r w:rsidRPr="006210DD">
        <w:rPr>
          <w:rFonts w:cs="Courier New"/>
          <w:szCs w:val="24"/>
        </w:rPr>
        <w:t>2.</w:t>
      </w:r>
      <w:r w:rsidR="00A9139C" w:rsidRPr="006210DD">
        <w:rPr>
          <w:rFonts w:cs="Courier New"/>
          <w:szCs w:val="24"/>
        </w:rPr>
        <w:t>4</w:t>
      </w:r>
      <w:r w:rsidRPr="006210DD">
        <w:rPr>
          <w:rFonts w:cs="Courier New"/>
          <w:szCs w:val="24"/>
        </w:rPr>
        <w:t xml:space="preserve"> The Proposed Work</w:t>
      </w:r>
      <w:bookmarkEnd w:id="16"/>
    </w:p>
    <w:p w14:paraId="60E5C758" w14:textId="77777777" w:rsidR="00DA0620" w:rsidRPr="006210DD" w:rsidRDefault="00DA0620" w:rsidP="000F238A">
      <w:pPr>
        <w:spacing w:after="201" w:line="480" w:lineRule="auto"/>
        <w:ind w:left="14" w:right="773"/>
        <w:rPr>
          <w:rFonts w:cs="Courier New"/>
          <w:szCs w:val="24"/>
        </w:rPr>
      </w:pPr>
      <w:r w:rsidRPr="006210DD">
        <w:rPr>
          <w:rFonts w:cs="Courier New"/>
          <w:szCs w:val="24"/>
        </w:rPr>
        <w:t>After the study of the existing system and some selected available systems, a proposed system will be discussed to oversee the existing on</w:t>
      </w:r>
      <w:r w:rsidR="000E141F" w:rsidRPr="006210DD">
        <w:rPr>
          <w:rFonts w:cs="Courier New"/>
          <w:szCs w:val="24"/>
        </w:rPr>
        <w:t>es</w:t>
      </w:r>
      <w:r w:rsidRPr="006210DD">
        <w:rPr>
          <w:rFonts w:cs="Courier New"/>
          <w:szCs w:val="24"/>
        </w:rPr>
        <w:t xml:space="preserve">. Although some features from the selected available systems will be adopted in the development of the proposed system. The proposed system to be developed </w:t>
      </w:r>
      <w:r w:rsidRPr="006210DD">
        <w:rPr>
          <w:rFonts w:cs="Courier New"/>
          <w:szCs w:val="24"/>
        </w:rPr>
        <w:lastRenderedPageBreak/>
        <w:t xml:space="preserve">will be blended </w:t>
      </w:r>
      <w:r w:rsidR="00CE06FF" w:rsidRPr="006210DD">
        <w:rPr>
          <w:rFonts w:cs="Courier New"/>
          <w:szCs w:val="24"/>
        </w:rPr>
        <w:t>with the existing manual ways of senior high</w:t>
      </w:r>
      <w:r w:rsidRPr="006210DD">
        <w:rPr>
          <w:rFonts w:cs="Courier New"/>
          <w:szCs w:val="24"/>
        </w:rPr>
        <w:t xml:space="preserve"> </w:t>
      </w:r>
      <w:r w:rsidR="000E141F" w:rsidRPr="006210DD">
        <w:rPr>
          <w:rFonts w:cs="Courier New"/>
          <w:szCs w:val="24"/>
        </w:rPr>
        <w:t>schools’</w:t>
      </w:r>
      <w:r w:rsidRPr="006210DD">
        <w:rPr>
          <w:rFonts w:cs="Courier New"/>
          <w:szCs w:val="24"/>
        </w:rPr>
        <w:t xml:space="preserve"> selections</w:t>
      </w:r>
      <w:r w:rsidR="000E141F" w:rsidRPr="006210DD">
        <w:rPr>
          <w:rFonts w:cs="Courier New"/>
          <w:szCs w:val="24"/>
        </w:rPr>
        <w:t xml:space="preserve"> and career guidance</w:t>
      </w:r>
      <w:r w:rsidRPr="006210DD">
        <w:rPr>
          <w:rFonts w:cs="Courier New"/>
          <w:szCs w:val="24"/>
        </w:rPr>
        <w:t>.</w:t>
      </w:r>
    </w:p>
    <w:p w14:paraId="6A1D6165" w14:textId="77777777" w:rsidR="00D620F8" w:rsidRPr="006210DD" w:rsidRDefault="00DA0620" w:rsidP="000F238A">
      <w:pPr>
        <w:spacing w:after="201" w:line="480" w:lineRule="auto"/>
        <w:ind w:left="14" w:right="773"/>
        <w:rPr>
          <w:rFonts w:cs="Courier New"/>
          <w:szCs w:val="24"/>
        </w:rPr>
      </w:pPr>
      <w:r w:rsidRPr="006210DD">
        <w:rPr>
          <w:rFonts w:cs="Courier New"/>
          <w:szCs w:val="24"/>
        </w:rPr>
        <w:t xml:space="preserve">The objective of this phase of the project is to construct the design elements for a web-based </w:t>
      </w:r>
      <w:r w:rsidR="002B2B1B" w:rsidRPr="006210DD">
        <w:rPr>
          <w:rFonts w:cs="Courier New"/>
          <w:szCs w:val="24"/>
        </w:rPr>
        <w:t>DSS</w:t>
      </w:r>
      <w:r w:rsidRPr="006210DD">
        <w:rPr>
          <w:rFonts w:cs="Courier New"/>
          <w:szCs w:val="24"/>
        </w:rPr>
        <w:t xml:space="preserve"> system that can be used to enhance the </w:t>
      </w:r>
      <w:r w:rsidR="002B2B1B" w:rsidRPr="006210DD">
        <w:rPr>
          <w:rFonts w:cs="Courier New"/>
          <w:szCs w:val="24"/>
        </w:rPr>
        <w:t>selection of senior high schools</w:t>
      </w:r>
      <w:r w:rsidR="004C5D09" w:rsidRPr="006210DD">
        <w:rPr>
          <w:rFonts w:cs="Courier New"/>
          <w:szCs w:val="24"/>
        </w:rPr>
        <w:t xml:space="preserve"> and career paths</w:t>
      </w:r>
      <w:r w:rsidR="00437393" w:rsidRPr="006210DD">
        <w:rPr>
          <w:rFonts w:cs="Courier New"/>
          <w:szCs w:val="24"/>
        </w:rPr>
        <w:t xml:space="preserve"> for senior high school students</w:t>
      </w:r>
      <w:r w:rsidRPr="006210DD">
        <w:rPr>
          <w:rFonts w:cs="Courier New"/>
          <w:szCs w:val="24"/>
        </w:rPr>
        <w:t xml:space="preserve">. </w:t>
      </w:r>
      <w:r w:rsidR="002B2B1B" w:rsidRPr="006210DD">
        <w:rPr>
          <w:rFonts w:cs="Courier New"/>
          <w:szCs w:val="24"/>
        </w:rPr>
        <w:t xml:space="preserve">The school selection form is made up of schools grouped in categories (A-E). Each category is made of schools with the best ranking. Category A been the </w:t>
      </w:r>
      <w:r w:rsidR="006E437A" w:rsidRPr="006210DD">
        <w:rPr>
          <w:rFonts w:cs="Courier New"/>
          <w:szCs w:val="24"/>
        </w:rPr>
        <w:t>highest-ranking</w:t>
      </w:r>
      <w:r w:rsidR="002B2B1B" w:rsidRPr="006210DD">
        <w:rPr>
          <w:rFonts w:cs="Courier New"/>
          <w:szCs w:val="24"/>
        </w:rPr>
        <w:t xml:space="preserve"> </w:t>
      </w:r>
      <w:r w:rsidR="00C060C2" w:rsidRPr="006210DD">
        <w:rPr>
          <w:rFonts w:cs="Courier New"/>
          <w:szCs w:val="24"/>
        </w:rPr>
        <w:t xml:space="preserve">followed by B, </w:t>
      </w:r>
      <w:r w:rsidR="0085648A" w:rsidRPr="006210DD">
        <w:rPr>
          <w:rFonts w:cs="Courier New"/>
          <w:szCs w:val="24"/>
        </w:rPr>
        <w:t xml:space="preserve">and </w:t>
      </w:r>
      <w:r w:rsidR="00C060C2" w:rsidRPr="006210DD">
        <w:rPr>
          <w:rFonts w:cs="Courier New"/>
          <w:szCs w:val="24"/>
        </w:rPr>
        <w:t xml:space="preserve">C, D been compulsory day schools for </w:t>
      </w:r>
      <w:r w:rsidR="00C92CE7" w:rsidRPr="006210DD">
        <w:rPr>
          <w:rFonts w:cs="Courier New"/>
          <w:szCs w:val="24"/>
        </w:rPr>
        <w:t xml:space="preserve">students </w:t>
      </w:r>
      <w:r w:rsidR="00C060C2" w:rsidRPr="006210DD">
        <w:rPr>
          <w:rFonts w:cs="Courier New"/>
          <w:szCs w:val="24"/>
        </w:rPr>
        <w:t xml:space="preserve">to select from </w:t>
      </w:r>
      <w:r w:rsidR="002B2B1B" w:rsidRPr="006210DD">
        <w:rPr>
          <w:rFonts w:cs="Courier New"/>
          <w:szCs w:val="24"/>
        </w:rPr>
        <w:t>and category E,</w:t>
      </w:r>
      <w:r w:rsidR="00C060C2" w:rsidRPr="006210DD">
        <w:rPr>
          <w:rFonts w:cs="Courier New"/>
          <w:szCs w:val="24"/>
        </w:rPr>
        <w:t xml:space="preserve"> being pure technical schools for students who wish to pursue technical courses can select from.</w:t>
      </w:r>
    </w:p>
    <w:p w14:paraId="042E4526" w14:textId="77777777" w:rsidR="001977A7" w:rsidRPr="006210DD" w:rsidRDefault="001977A7" w:rsidP="000F238A">
      <w:pPr>
        <w:spacing w:after="201" w:line="480" w:lineRule="auto"/>
        <w:ind w:left="14" w:right="773"/>
        <w:rPr>
          <w:rFonts w:cs="Courier New"/>
          <w:b/>
          <w:szCs w:val="24"/>
        </w:rPr>
      </w:pPr>
      <w:r w:rsidRPr="006210DD">
        <w:rPr>
          <w:rFonts w:cs="Courier New"/>
          <w:b/>
          <w:szCs w:val="24"/>
        </w:rPr>
        <w:t>Modules of the Proposed System</w:t>
      </w:r>
    </w:p>
    <w:p w14:paraId="7E1F7407" w14:textId="77777777" w:rsidR="001977A7" w:rsidRPr="006210DD" w:rsidRDefault="001977A7" w:rsidP="000F238A">
      <w:pPr>
        <w:spacing w:after="239" w:line="480" w:lineRule="auto"/>
        <w:ind w:left="14" w:right="773"/>
        <w:rPr>
          <w:rFonts w:cs="Courier New"/>
          <w:szCs w:val="24"/>
        </w:rPr>
      </w:pPr>
      <w:r w:rsidRPr="006210DD">
        <w:rPr>
          <w:rFonts w:cs="Courier New"/>
          <w:szCs w:val="24"/>
        </w:rPr>
        <w:t xml:space="preserve">Here, we design a computer integrated platform based on the proposed site map. We divide the system into their respective group of users. That is students and administrators. Each category of users is given a unique functionality. They are as follows; </w:t>
      </w:r>
    </w:p>
    <w:p w14:paraId="17B33DB6" w14:textId="77777777" w:rsidR="00EC78FE" w:rsidRPr="006210DD" w:rsidRDefault="00EC78FE" w:rsidP="000F238A">
      <w:pPr>
        <w:spacing w:after="239" w:line="480" w:lineRule="auto"/>
        <w:ind w:left="14" w:right="773"/>
        <w:rPr>
          <w:rFonts w:cs="Courier New"/>
          <w:b/>
          <w:szCs w:val="24"/>
        </w:rPr>
      </w:pPr>
    </w:p>
    <w:p w14:paraId="52532AAF" w14:textId="77777777" w:rsidR="001977A7" w:rsidRPr="006210DD" w:rsidRDefault="001977A7" w:rsidP="000F238A">
      <w:pPr>
        <w:spacing w:after="239" w:line="480" w:lineRule="auto"/>
        <w:ind w:left="14" w:right="773"/>
        <w:rPr>
          <w:rFonts w:cs="Courier New"/>
          <w:b/>
          <w:szCs w:val="24"/>
        </w:rPr>
      </w:pPr>
      <w:r w:rsidRPr="006210DD">
        <w:rPr>
          <w:rFonts w:cs="Courier New"/>
          <w:b/>
          <w:szCs w:val="24"/>
        </w:rPr>
        <w:t>Administrator’s Backend</w:t>
      </w:r>
      <w:r w:rsidR="004C59A3" w:rsidRPr="006210DD">
        <w:rPr>
          <w:rFonts w:cs="Courier New"/>
          <w:b/>
          <w:szCs w:val="24"/>
        </w:rPr>
        <w:t>:</w:t>
      </w:r>
    </w:p>
    <w:p w14:paraId="5B9964EC" w14:textId="77777777" w:rsidR="001977A7" w:rsidRPr="006210DD" w:rsidRDefault="001977A7" w:rsidP="000F238A">
      <w:pPr>
        <w:spacing w:after="205" w:line="480" w:lineRule="auto"/>
        <w:ind w:left="14" w:right="773"/>
        <w:rPr>
          <w:rFonts w:cs="Courier New"/>
          <w:szCs w:val="24"/>
        </w:rPr>
      </w:pPr>
      <w:r w:rsidRPr="006210DD">
        <w:rPr>
          <w:rFonts w:cs="Courier New"/>
          <w:szCs w:val="24"/>
        </w:rPr>
        <w:t xml:space="preserve">The administrator is the ultimate controller of the application with the highest authority. He or she manages </w:t>
      </w:r>
      <w:r w:rsidRPr="006210DD">
        <w:rPr>
          <w:rFonts w:cs="Courier New"/>
          <w:szCs w:val="24"/>
        </w:rPr>
        <w:lastRenderedPageBreak/>
        <w:t xml:space="preserve">the </w:t>
      </w:r>
      <w:r w:rsidR="000A702C" w:rsidRPr="006210DD">
        <w:rPr>
          <w:rFonts w:cs="Courier New"/>
          <w:szCs w:val="24"/>
        </w:rPr>
        <w:t>schools’</w:t>
      </w:r>
      <w:r w:rsidRPr="006210DD">
        <w:rPr>
          <w:rFonts w:cs="Courier New"/>
          <w:szCs w:val="24"/>
        </w:rPr>
        <w:t xml:space="preserve"> records and modules of the system. Its features include; </w:t>
      </w:r>
    </w:p>
    <w:p w14:paraId="26C19A69" w14:textId="77777777" w:rsidR="001977A7" w:rsidRPr="006210DD" w:rsidRDefault="001977A7" w:rsidP="00B5166C">
      <w:pPr>
        <w:numPr>
          <w:ilvl w:val="0"/>
          <w:numId w:val="12"/>
        </w:numPr>
        <w:spacing w:after="137" w:line="480" w:lineRule="auto"/>
        <w:ind w:right="773" w:hanging="619"/>
        <w:rPr>
          <w:rFonts w:cs="Courier New"/>
          <w:szCs w:val="24"/>
        </w:rPr>
      </w:pPr>
      <w:r w:rsidRPr="006210DD">
        <w:rPr>
          <w:rFonts w:cs="Courier New"/>
          <w:szCs w:val="24"/>
        </w:rPr>
        <w:t xml:space="preserve">Designing page layout for easy navigation and content management. </w:t>
      </w:r>
    </w:p>
    <w:p w14:paraId="6C4D7E77"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Displays a list of schools base</w:t>
      </w:r>
      <w:r w:rsidR="000A702C" w:rsidRPr="006210DD">
        <w:rPr>
          <w:rFonts w:cs="Courier New"/>
          <w:szCs w:val="24"/>
        </w:rPr>
        <w:t>d</w:t>
      </w:r>
      <w:r w:rsidRPr="006210DD">
        <w:rPr>
          <w:rFonts w:cs="Courier New"/>
          <w:szCs w:val="24"/>
        </w:rPr>
        <w:t xml:space="preserve"> on categories. </w:t>
      </w:r>
    </w:p>
    <w:p w14:paraId="73F990A4"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 xml:space="preserve">Over sees all records for database management. </w:t>
      </w:r>
    </w:p>
    <w:p w14:paraId="482ED5B2" w14:textId="77777777" w:rsidR="001977A7" w:rsidRPr="006210DD" w:rsidRDefault="001977A7" w:rsidP="000F238A">
      <w:pPr>
        <w:spacing w:after="201" w:line="480" w:lineRule="auto"/>
        <w:ind w:left="14" w:right="773"/>
        <w:rPr>
          <w:rFonts w:cs="Courier New"/>
          <w:szCs w:val="24"/>
        </w:rPr>
      </w:pPr>
    </w:p>
    <w:p w14:paraId="47C8D9B7" w14:textId="77777777" w:rsidR="004C59A3" w:rsidRPr="006210DD" w:rsidRDefault="004C59A3" w:rsidP="000F238A">
      <w:pPr>
        <w:spacing w:after="201" w:line="480" w:lineRule="auto"/>
        <w:ind w:left="14" w:right="773"/>
        <w:rPr>
          <w:rFonts w:cs="Courier New"/>
          <w:b/>
          <w:szCs w:val="24"/>
        </w:rPr>
      </w:pPr>
      <w:r w:rsidRPr="006210DD">
        <w:rPr>
          <w:rFonts w:cs="Courier New"/>
          <w:b/>
          <w:szCs w:val="24"/>
        </w:rPr>
        <w:t>Students Frontend:</w:t>
      </w:r>
    </w:p>
    <w:p w14:paraId="7F552954" w14:textId="77777777" w:rsidR="004C59A3" w:rsidRPr="006210DD" w:rsidRDefault="004C59A3" w:rsidP="000F238A">
      <w:pPr>
        <w:spacing w:after="203" w:line="480" w:lineRule="auto"/>
        <w:ind w:left="14" w:right="773"/>
        <w:rPr>
          <w:rFonts w:cs="Courier New"/>
          <w:szCs w:val="24"/>
        </w:rPr>
      </w:pPr>
      <w:r w:rsidRPr="006210DD">
        <w:rPr>
          <w:rFonts w:cs="Courier New"/>
          <w:szCs w:val="24"/>
        </w:rPr>
        <w:t xml:space="preserve">Students are the end users of the system. They are provided with the right </w:t>
      </w:r>
      <w:r w:rsidR="00641455" w:rsidRPr="006210DD">
        <w:rPr>
          <w:rFonts w:cs="Courier New"/>
          <w:szCs w:val="24"/>
        </w:rPr>
        <w:t xml:space="preserve">information which can help them with their school selection. Once </w:t>
      </w:r>
      <w:r w:rsidRPr="006210DD">
        <w:rPr>
          <w:rFonts w:cs="Courier New"/>
          <w:szCs w:val="24"/>
        </w:rPr>
        <w:t xml:space="preserve">a student </w:t>
      </w:r>
      <w:r w:rsidR="00D921AC" w:rsidRPr="006210DD">
        <w:rPr>
          <w:rFonts w:cs="Courier New"/>
          <w:szCs w:val="24"/>
        </w:rPr>
        <w:t>visits</w:t>
      </w:r>
      <w:r w:rsidR="00641455" w:rsidRPr="006210DD">
        <w:rPr>
          <w:rFonts w:cs="Courier New"/>
          <w:szCs w:val="24"/>
        </w:rPr>
        <w:t xml:space="preserve"> the </w:t>
      </w:r>
      <w:r w:rsidR="00D921AC" w:rsidRPr="006210DD">
        <w:rPr>
          <w:rFonts w:cs="Courier New"/>
          <w:szCs w:val="24"/>
        </w:rPr>
        <w:t>website,</w:t>
      </w:r>
      <w:r w:rsidR="00641455" w:rsidRPr="006210DD">
        <w:rPr>
          <w:rFonts w:cs="Courier New"/>
          <w:szCs w:val="24"/>
        </w:rPr>
        <w:t xml:space="preserve"> he or she should see the following </w:t>
      </w:r>
      <w:r w:rsidRPr="006210DD">
        <w:rPr>
          <w:rFonts w:cs="Courier New"/>
          <w:szCs w:val="24"/>
        </w:rPr>
        <w:t xml:space="preserve">features; </w:t>
      </w:r>
    </w:p>
    <w:p w14:paraId="011F7248" w14:textId="77777777" w:rsidR="004C59A3" w:rsidRPr="006210DD" w:rsidRDefault="00443AF1" w:rsidP="00B5166C">
      <w:pPr>
        <w:numPr>
          <w:ilvl w:val="0"/>
          <w:numId w:val="13"/>
        </w:numPr>
        <w:spacing w:after="134" w:line="480" w:lineRule="auto"/>
        <w:ind w:right="773" w:hanging="619"/>
        <w:rPr>
          <w:rFonts w:cs="Courier New"/>
          <w:szCs w:val="24"/>
        </w:rPr>
      </w:pPr>
      <w:r w:rsidRPr="006210DD">
        <w:rPr>
          <w:rFonts w:cs="Courier New"/>
          <w:szCs w:val="24"/>
        </w:rPr>
        <w:t xml:space="preserve">Graphical presentation of schools based on categories and regions with the stated number of schools in each category as well as the regions. </w:t>
      </w:r>
      <w:r w:rsidR="004C59A3" w:rsidRPr="006210DD">
        <w:rPr>
          <w:rFonts w:cs="Courier New"/>
          <w:szCs w:val="24"/>
        </w:rPr>
        <w:t xml:space="preserve"> </w:t>
      </w:r>
    </w:p>
    <w:p w14:paraId="2E6FE3E3" w14:textId="77777777" w:rsidR="004C59A3" w:rsidRPr="006210DD" w:rsidRDefault="00C96842" w:rsidP="00B5166C">
      <w:pPr>
        <w:numPr>
          <w:ilvl w:val="0"/>
          <w:numId w:val="13"/>
        </w:numPr>
        <w:spacing w:after="0" w:line="480" w:lineRule="auto"/>
        <w:ind w:right="773" w:hanging="619"/>
        <w:rPr>
          <w:rFonts w:cs="Courier New"/>
          <w:szCs w:val="24"/>
        </w:rPr>
      </w:pPr>
      <w:r w:rsidRPr="006210DD">
        <w:rPr>
          <w:rFonts w:cs="Courier New"/>
          <w:szCs w:val="24"/>
        </w:rPr>
        <w:t>A live data table which is made up of schools with their name, category, region, location and courses offered at the school.</w:t>
      </w:r>
      <w:r w:rsidR="004C59A3" w:rsidRPr="006210DD">
        <w:rPr>
          <w:rFonts w:cs="Courier New"/>
          <w:szCs w:val="24"/>
        </w:rPr>
        <w:t xml:space="preserve"> </w:t>
      </w:r>
    </w:p>
    <w:p w14:paraId="158649FE" w14:textId="77777777" w:rsidR="00CE06FF" w:rsidRPr="006210DD" w:rsidRDefault="00C96842" w:rsidP="00B5166C">
      <w:pPr>
        <w:numPr>
          <w:ilvl w:val="0"/>
          <w:numId w:val="13"/>
        </w:numPr>
        <w:spacing w:after="270" w:line="480" w:lineRule="auto"/>
        <w:ind w:right="773" w:hanging="619"/>
        <w:rPr>
          <w:rFonts w:cs="Courier New"/>
          <w:szCs w:val="24"/>
        </w:rPr>
      </w:pPr>
      <w:r w:rsidRPr="006210DD">
        <w:rPr>
          <w:rFonts w:cs="Courier New"/>
          <w:szCs w:val="24"/>
        </w:rPr>
        <w:t>A form mechanism that accepts inputs</w:t>
      </w:r>
      <w:r w:rsidR="008B772C" w:rsidRPr="006210DD">
        <w:rPr>
          <w:rFonts w:cs="Courier New"/>
          <w:szCs w:val="24"/>
        </w:rPr>
        <w:t xml:space="preserve"> </w:t>
      </w:r>
      <w:r w:rsidRPr="006210DD">
        <w:rPr>
          <w:rFonts w:cs="Courier New"/>
          <w:szCs w:val="24"/>
        </w:rPr>
        <w:t>(mock results)</w:t>
      </w:r>
      <w:r w:rsidR="00D921AC" w:rsidRPr="006210DD">
        <w:rPr>
          <w:rFonts w:cs="Courier New"/>
          <w:szCs w:val="24"/>
        </w:rPr>
        <w:t xml:space="preserve">, </w:t>
      </w:r>
      <w:r w:rsidR="009B0EA2" w:rsidRPr="006210DD">
        <w:rPr>
          <w:rFonts w:cs="Courier New"/>
          <w:szCs w:val="24"/>
        </w:rPr>
        <w:t>hobbies, interests</w:t>
      </w:r>
      <w:r w:rsidR="00D921AC" w:rsidRPr="006210DD">
        <w:rPr>
          <w:rFonts w:cs="Courier New"/>
          <w:szCs w:val="24"/>
        </w:rPr>
        <w:t xml:space="preserve"> </w:t>
      </w:r>
      <w:proofErr w:type="spellStart"/>
      <w:r w:rsidR="00D921AC" w:rsidRPr="006210DD">
        <w:rPr>
          <w:rFonts w:cs="Courier New"/>
          <w:szCs w:val="24"/>
        </w:rPr>
        <w:t>etc</w:t>
      </w:r>
      <w:proofErr w:type="spellEnd"/>
      <w:r w:rsidRPr="006210DD">
        <w:rPr>
          <w:rFonts w:cs="Courier New"/>
          <w:szCs w:val="24"/>
        </w:rPr>
        <w:t xml:space="preserve"> which will be used as the base line to suggest the schools suitable for selection.</w:t>
      </w:r>
    </w:p>
    <w:p w14:paraId="5BD16209" w14:textId="77777777" w:rsidR="00C9349A" w:rsidRPr="006210DD" w:rsidRDefault="00C9349A" w:rsidP="00B5166C">
      <w:pPr>
        <w:numPr>
          <w:ilvl w:val="0"/>
          <w:numId w:val="13"/>
        </w:numPr>
        <w:spacing w:after="270" w:line="480" w:lineRule="auto"/>
        <w:ind w:right="773" w:hanging="619"/>
        <w:rPr>
          <w:rFonts w:cs="Courier New"/>
          <w:szCs w:val="24"/>
        </w:rPr>
      </w:pPr>
      <w:r w:rsidRPr="006210DD">
        <w:rPr>
          <w:rFonts w:cs="Courier New"/>
          <w:szCs w:val="24"/>
        </w:rPr>
        <w:lastRenderedPageBreak/>
        <w:t>A form mechanism that interacts with the student to suggest suitable career path or courses to pursue in the university</w:t>
      </w:r>
    </w:p>
    <w:p w14:paraId="0AAAE3C7" w14:textId="77777777" w:rsidR="00CE06FF" w:rsidRPr="006210DD" w:rsidRDefault="00CE06FF" w:rsidP="00663F93">
      <w:pPr>
        <w:spacing w:after="270" w:line="360" w:lineRule="auto"/>
        <w:ind w:right="773"/>
        <w:rPr>
          <w:rFonts w:cs="Courier New"/>
          <w:szCs w:val="24"/>
        </w:rPr>
      </w:pPr>
    </w:p>
    <w:p w14:paraId="58F105AF" w14:textId="4ECC3C47" w:rsidR="00157CDE" w:rsidRPr="006210DD" w:rsidRDefault="00157CDE" w:rsidP="00663F93">
      <w:pPr>
        <w:pStyle w:val="Heading2"/>
        <w:spacing w:after="3" w:line="360" w:lineRule="auto"/>
        <w:ind w:left="14"/>
        <w:rPr>
          <w:rFonts w:cs="Courier New"/>
          <w:szCs w:val="24"/>
        </w:rPr>
      </w:pPr>
      <w:bookmarkStart w:id="17" w:name="_Toc510768863"/>
      <w:bookmarkStart w:id="18" w:name="_Toc39797076"/>
      <w:r w:rsidRPr="006210DD">
        <w:rPr>
          <w:rFonts w:cs="Courier New"/>
          <w:szCs w:val="24"/>
        </w:rPr>
        <w:t>2.</w:t>
      </w:r>
      <w:r w:rsidR="00405ED6" w:rsidRPr="006210DD">
        <w:rPr>
          <w:rFonts w:cs="Courier New"/>
          <w:szCs w:val="24"/>
        </w:rPr>
        <w:t>5</w:t>
      </w:r>
      <w:r w:rsidRPr="006210DD">
        <w:rPr>
          <w:rFonts w:cs="Courier New"/>
          <w:szCs w:val="24"/>
        </w:rPr>
        <w:t xml:space="preserve"> Project Scope</w:t>
      </w:r>
      <w:bookmarkEnd w:id="17"/>
      <w:bookmarkEnd w:id="18"/>
      <w:r w:rsidRPr="006210DD">
        <w:rPr>
          <w:rFonts w:cs="Courier New"/>
          <w:szCs w:val="24"/>
        </w:rPr>
        <w:t xml:space="preserve"> </w:t>
      </w:r>
    </w:p>
    <w:p w14:paraId="3173F3DA" w14:textId="77777777" w:rsidR="00157CDE" w:rsidRPr="006210DD" w:rsidRDefault="00157CDE" w:rsidP="000F238A">
      <w:pPr>
        <w:spacing w:after="203" w:line="480" w:lineRule="auto"/>
        <w:ind w:left="14" w:right="773"/>
        <w:rPr>
          <w:rFonts w:cs="Courier New"/>
          <w:szCs w:val="24"/>
        </w:rPr>
      </w:pPr>
      <w:r w:rsidRPr="006210DD">
        <w:rPr>
          <w:rFonts w:cs="Courier New"/>
          <w:szCs w:val="24"/>
        </w:rPr>
        <w:t xml:space="preserve">This project is an online </w:t>
      </w:r>
      <w:r w:rsidR="00A5595D" w:rsidRPr="006210DD">
        <w:rPr>
          <w:rFonts w:cs="Courier New"/>
          <w:szCs w:val="24"/>
        </w:rPr>
        <w:t xml:space="preserve">career guidance </w:t>
      </w:r>
      <w:r w:rsidRPr="006210DD">
        <w:rPr>
          <w:rFonts w:cs="Courier New"/>
          <w:szCs w:val="24"/>
        </w:rPr>
        <w:t>DSS for Ghana Education Service which is made for the purpose of providing a more data mining source with live query to assist students in selecting their preferred SHS</w:t>
      </w:r>
      <w:r w:rsidR="00260CF5" w:rsidRPr="006210DD">
        <w:rPr>
          <w:rFonts w:cs="Courier New"/>
          <w:szCs w:val="24"/>
        </w:rPr>
        <w:t xml:space="preserve"> and career path</w:t>
      </w:r>
      <w:r w:rsidRPr="006210DD">
        <w:rPr>
          <w:rFonts w:cs="Courier New"/>
          <w:szCs w:val="24"/>
        </w:rPr>
        <w:t xml:space="preserve">. Some features of the system are: </w:t>
      </w:r>
    </w:p>
    <w:p w14:paraId="485EAD8A"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Maintain a catalog of schools. </w:t>
      </w:r>
    </w:p>
    <w:p w14:paraId="73345B93"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Graphical representation of data.</w:t>
      </w:r>
    </w:p>
    <w:p w14:paraId="3AAA0B71"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Data table with live query. </w:t>
      </w:r>
    </w:p>
    <w:p w14:paraId="2885BD67" w14:textId="77777777" w:rsidR="00157CDE" w:rsidRPr="006210DD" w:rsidRDefault="00157CDE" w:rsidP="000F238A">
      <w:pPr>
        <w:spacing w:after="203" w:line="480" w:lineRule="auto"/>
        <w:ind w:right="773"/>
        <w:rPr>
          <w:rFonts w:cs="Courier New"/>
          <w:szCs w:val="24"/>
        </w:rPr>
      </w:pPr>
      <w:r w:rsidRPr="006210DD">
        <w:rPr>
          <w:rFonts w:cs="Courier New"/>
          <w:szCs w:val="24"/>
        </w:rPr>
        <w:t xml:space="preserve">The features which are currently out of scope and may be added later on as an extension to the system are: </w:t>
      </w:r>
    </w:p>
    <w:p w14:paraId="2DBFD99B" w14:textId="77777777" w:rsidR="00720E87" w:rsidRPr="006210DD" w:rsidRDefault="00720E87" w:rsidP="00663F93">
      <w:pPr>
        <w:spacing w:line="360" w:lineRule="auto"/>
        <w:rPr>
          <w:rFonts w:cs="Courier New"/>
          <w:szCs w:val="24"/>
        </w:rPr>
      </w:pPr>
    </w:p>
    <w:p w14:paraId="340BEA33" w14:textId="77777777" w:rsidR="00720E87" w:rsidRPr="006210DD" w:rsidRDefault="00031609" w:rsidP="00663F93">
      <w:pPr>
        <w:spacing w:line="360" w:lineRule="auto"/>
        <w:rPr>
          <w:rFonts w:cs="Courier New"/>
          <w:b/>
          <w:bCs/>
          <w:szCs w:val="24"/>
        </w:rPr>
      </w:pP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p>
    <w:p w14:paraId="482466AA" w14:textId="77777777" w:rsidR="00B21218" w:rsidRPr="006210DD" w:rsidRDefault="00B21218" w:rsidP="00B21218">
      <w:pPr>
        <w:rPr>
          <w:rFonts w:cs="Courier New"/>
        </w:rPr>
      </w:pPr>
    </w:p>
    <w:p w14:paraId="3783742E" w14:textId="77777777" w:rsidR="000144DF" w:rsidRPr="006210DD" w:rsidRDefault="000144DF" w:rsidP="00B21218">
      <w:pPr>
        <w:rPr>
          <w:rFonts w:cs="Courier New"/>
        </w:rPr>
      </w:pPr>
    </w:p>
    <w:p w14:paraId="490CDC2E" w14:textId="77777777" w:rsidR="000144DF" w:rsidRPr="006210DD" w:rsidRDefault="00E651A4" w:rsidP="00B21218">
      <w:pPr>
        <w:rPr>
          <w:rFonts w:cs="Courier New"/>
        </w:rPr>
      </w:pPr>
      <w:r w:rsidRPr="006210DD">
        <w:rPr>
          <w:rFonts w:cs="Courier New"/>
        </w:rPr>
        <w:t xml:space="preserve"> </w:t>
      </w:r>
    </w:p>
    <w:p w14:paraId="0D67B7E4" w14:textId="77777777" w:rsidR="00C716A3" w:rsidRPr="006210DD" w:rsidRDefault="00C716A3" w:rsidP="00B21218">
      <w:pPr>
        <w:rPr>
          <w:rFonts w:cs="Courier New"/>
        </w:rPr>
      </w:pPr>
    </w:p>
    <w:p w14:paraId="5F065DDF" w14:textId="77777777" w:rsidR="00C716A3" w:rsidRPr="006210DD" w:rsidRDefault="00C716A3" w:rsidP="00B21218">
      <w:pPr>
        <w:rPr>
          <w:rFonts w:cs="Courier New"/>
        </w:rPr>
      </w:pPr>
    </w:p>
    <w:p w14:paraId="124C2F1F" w14:textId="77777777" w:rsidR="00C716A3" w:rsidRPr="006210DD" w:rsidRDefault="00C716A3" w:rsidP="00B21218">
      <w:pPr>
        <w:rPr>
          <w:rFonts w:cs="Courier New"/>
        </w:rPr>
      </w:pPr>
    </w:p>
    <w:p w14:paraId="0FB87C73" w14:textId="77777777" w:rsidR="00C716A3" w:rsidRPr="006210DD" w:rsidRDefault="00C716A3" w:rsidP="00B21218">
      <w:pPr>
        <w:rPr>
          <w:rFonts w:cs="Courier New"/>
        </w:rPr>
      </w:pPr>
    </w:p>
    <w:p w14:paraId="338B067E" w14:textId="77777777" w:rsidR="00C716A3" w:rsidRPr="006210DD" w:rsidRDefault="00C716A3" w:rsidP="00B21218">
      <w:pPr>
        <w:rPr>
          <w:rFonts w:cs="Courier New"/>
        </w:rPr>
      </w:pPr>
    </w:p>
    <w:p w14:paraId="7784EAE2" w14:textId="77777777" w:rsidR="00C716A3" w:rsidRPr="006210DD" w:rsidRDefault="00C716A3" w:rsidP="00B21218">
      <w:pPr>
        <w:rPr>
          <w:rFonts w:cs="Courier New"/>
        </w:rPr>
      </w:pPr>
    </w:p>
    <w:p w14:paraId="4133DB82" w14:textId="77777777" w:rsidR="00C716A3" w:rsidRPr="006210DD" w:rsidRDefault="00C716A3" w:rsidP="00B21218">
      <w:pPr>
        <w:rPr>
          <w:rFonts w:cs="Courier New"/>
        </w:rPr>
      </w:pPr>
    </w:p>
    <w:p w14:paraId="7D78EA5B" w14:textId="77777777" w:rsidR="00C716A3" w:rsidRPr="006210DD" w:rsidRDefault="00C716A3" w:rsidP="00B21218">
      <w:pPr>
        <w:rPr>
          <w:rFonts w:cs="Courier New"/>
        </w:rPr>
      </w:pPr>
    </w:p>
    <w:p w14:paraId="22C3A6FD" w14:textId="77777777" w:rsidR="00C716A3" w:rsidRPr="006210DD" w:rsidRDefault="00C716A3" w:rsidP="00B21218">
      <w:pPr>
        <w:rPr>
          <w:rFonts w:cs="Courier New"/>
        </w:rPr>
      </w:pPr>
    </w:p>
    <w:p w14:paraId="46E9EA30" w14:textId="77777777" w:rsidR="00C716A3" w:rsidRPr="006210DD" w:rsidRDefault="00C716A3" w:rsidP="00B21218">
      <w:pPr>
        <w:rPr>
          <w:rFonts w:cs="Courier New"/>
        </w:rPr>
      </w:pPr>
    </w:p>
    <w:p w14:paraId="16CA08B5" w14:textId="77777777" w:rsidR="00C716A3" w:rsidRPr="006210DD" w:rsidRDefault="00C716A3" w:rsidP="00B21218">
      <w:pPr>
        <w:rPr>
          <w:rFonts w:cs="Courier New"/>
        </w:rPr>
      </w:pPr>
    </w:p>
    <w:p w14:paraId="5FBCD65A" w14:textId="77777777" w:rsidR="00C716A3" w:rsidRPr="006210DD" w:rsidRDefault="00C716A3" w:rsidP="00B21218">
      <w:pPr>
        <w:rPr>
          <w:rFonts w:cs="Courier New"/>
        </w:rPr>
      </w:pPr>
    </w:p>
    <w:p w14:paraId="6A78294A" w14:textId="77777777" w:rsidR="001D0A59" w:rsidRPr="006210DD" w:rsidRDefault="000266F2" w:rsidP="001D0A59">
      <w:pPr>
        <w:pStyle w:val="Heading1"/>
        <w:spacing w:line="360" w:lineRule="auto"/>
        <w:ind w:left="2880" w:firstLine="720"/>
        <w:rPr>
          <w:rFonts w:cs="Courier New"/>
          <w:szCs w:val="24"/>
          <w:u w:val="none"/>
        </w:rPr>
      </w:pPr>
      <w:bookmarkStart w:id="19" w:name="_Toc39797077"/>
      <w:r w:rsidRPr="006210DD">
        <w:rPr>
          <w:rFonts w:cs="Courier New"/>
          <w:szCs w:val="24"/>
          <w:u w:val="none"/>
        </w:rPr>
        <w:t>CHAPTER 3</w:t>
      </w:r>
      <w:bookmarkEnd w:id="19"/>
    </w:p>
    <w:p w14:paraId="1ED4D99F" w14:textId="77777777" w:rsidR="00D65237" w:rsidRPr="006210DD" w:rsidRDefault="000266F2" w:rsidP="001D0A59">
      <w:pPr>
        <w:pStyle w:val="Heading1"/>
        <w:spacing w:line="360" w:lineRule="auto"/>
        <w:ind w:left="720" w:firstLine="720"/>
        <w:rPr>
          <w:rFonts w:cs="Courier New"/>
          <w:szCs w:val="24"/>
          <w:u w:val="none"/>
        </w:rPr>
      </w:pPr>
      <w:r w:rsidRPr="006210DD">
        <w:rPr>
          <w:rFonts w:cs="Courier New"/>
          <w:szCs w:val="24"/>
          <w:u w:val="none"/>
        </w:rPr>
        <w:t xml:space="preserve"> </w:t>
      </w:r>
      <w:r w:rsidR="001D0A59" w:rsidRPr="006210DD">
        <w:rPr>
          <w:rFonts w:cs="Courier New"/>
          <w:szCs w:val="24"/>
          <w:u w:val="none"/>
        </w:rPr>
        <w:tab/>
      </w:r>
      <w:bookmarkStart w:id="20" w:name="_Toc39797078"/>
      <w:r w:rsidR="00D65237" w:rsidRPr="006210DD">
        <w:rPr>
          <w:rFonts w:cs="Courier New"/>
          <w:szCs w:val="24"/>
          <w:u w:val="none"/>
        </w:rPr>
        <w:t>Crystallization of the Problem</w:t>
      </w:r>
      <w:bookmarkEnd w:id="20"/>
    </w:p>
    <w:p w14:paraId="66AD6527" w14:textId="77777777" w:rsidR="00D65237" w:rsidRPr="006210DD" w:rsidRDefault="00A92E0E" w:rsidP="00B5166C">
      <w:pPr>
        <w:pStyle w:val="Heading2"/>
        <w:numPr>
          <w:ilvl w:val="1"/>
          <w:numId w:val="20"/>
        </w:numPr>
        <w:spacing w:line="360" w:lineRule="auto"/>
        <w:rPr>
          <w:rFonts w:cs="Courier New"/>
          <w:szCs w:val="24"/>
        </w:rPr>
      </w:pPr>
      <w:bookmarkStart w:id="21" w:name="_Toc39797079"/>
      <w:r w:rsidRPr="006210DD">
        <w:rPr>
          <w:rFonts w:cs="Courier New"/>
          <w:szCs w:val="24"/>
        </w:rPr>
        <w:t>Background and History</w:t>
      </w:r>
      <w:bookmarkEnd w:id="21"/>
    </w:p>
    <w:p w14:paraId="250E7272" w14:textId="77777777" w:rsidR="00A92E0E" w:rsidRPr="006210DD" w:rsidRDefault="00A92E0E" w:rsidP="000F238A">
      <w:pPr>
        <w:spacing w:line="480" w:lineRule="auto"/>
        <w:rPr>
          <w:rFonts w:cs="Courier New"/>
          <w:szCs w:val="24"/>
        </w:rPr>
      </w:pPr>
      <w:r w:rsidRPr="006210DD">
        <w:rPr>
          <w:rFonts w:cs="Courier New"/>
          <w:szCs w:val="24"/>
        </w:rPr>
        <w:t>Despite the enormous benefits of DSS systems for decision making most stakeholders in the education sector have not yet adapted one to help final year Junior High School student in selecting their preferred SHS</w:t>
      </w:r>
      <w:r w:rsidR="001A77C0" w:rsidRPr="006210DD">
        <w:rPr>
          <w:rFonts w:cs="Courier New"/>
          <w:szCs w:val="24"/>
        </w:rPr>
        <w:t xml:space="preserve"> and making right career choices</w:t>
      </w:r>
      <w:r w:rsidRPr="006210DD">
        <w:rPr>
          <w:rFonts w:cs="Courier New"/>
          <w:szCs w:val="24"/>
        </w:rPr>
        <w:t xml:space="preserve">. </w:t>
      </w:r>
    </w:p>
    <w:p w14:paraId="36493AC2" w14:textId="77777777" w:rsidR="00A92E0E" w:rsidRPr="006210DD" w:rsidRDefault="001478FC" w:rsidP="000F238A">
      <w:pPr>
        <w:spacing w:line="480" w:lineRule="auto"/>
        <w:rPr>
          <w:rFonts w:cs="Courier New"/>
          <w:szCs w:val="24"/>
        </w:rPr>
      </w:pPr>
      <w:r w:rsidRPr="006210DD">
        <w:rPr>
          <w:rFonts w:cs="Courier New"/>
          <w:szCs w:val="24"/>
        </w:rPr>
        <w:t>Due to lack of data sorting a</w:t>
      </w:r>
      <w:r w:rsidR="00A92E0E" w:rsidRPr="006210DD">
        <w:rPr>
          <w:rFonts w:cs="Courier New"/>
          <w:szCs w:val="24"/>
        </w:rPr>
        <w:t xml:space="preserve"> large number of students do</w:t>
      </w:r>
      <w:r w:rsidR="00100291" w:rsidRPr="006210DD">
        <w:rPr>
          <w:rFonts w:cs="Courier New"/>
          <w:szCs w:val="24"/>
        </w:rPr>
        <w:t xml:space="preserve"> not</w:t>
      </w:r>
      <w:r w:rsidR="00A92E0E" w:rsidRPr="006210DD">
        <w:rPr>
          <w:rFonts w:cs="Courier New"/>
          <w:szCs w:val="24"/>
        </w:rPr>
        <w:t xml:space="preserve"> get admission or preferred school</w:t>
      </w:r>
      <w:r w:rsidR="009436B8" w:rsidRPr="006210DD">
        <w:rPr>
          <w:rFonts w:cs="Courier New"/>
          <w:szCs w:val="24"/>
        </w:rPr>
        <w:t>s</w:t>
      </w:r>
      <w:r w:rsidR="00A92E0E" w:rsidRPr="006210DD">
        <w:rPr>
          <w:rFonts w:cs="Courier New"/>
          <w:szCs w:val="24"/>
        </w:rPr>
        <w:t xml:space="preserve">. In most cases the top rank SHS schools receives </w:t>
      </w:r>
      <w:r w:rsidR="00FF692A" w:rsidRPr="006210DD">
        <w:rPr>
          <w:rFonts w:cs="Courier New"/>
          <w:szCs w:val="24"/>
        </w:rPr>
        <w:t>less</w:t>
      </w:r>
      <w:r w:rsidR="00A92E0E" w:rsidRPr="006210DD">
        <w:rPr>
          <w:rFonts w:cs="Courier New"/>
          <w:szCs w:val="24"/>
        </w:rPr>
        <w:t xml:space="preserve"> admission leading to most students with good grade points to </w:t>
      </w:r>
      <w:r w:rsidR="0029378F" w:rsidRPr="006210DD">
        <w:rPr>
          <w:rFonts w:cs="Courier New"/>
          <w:szCs w:val="24"/>
        </w:rPr>
        <w:t>lose</w:t>
      </w:r>
      <w:r w:rsidR="00A92E0E" w:rsidRPr="006210DD">
        <w:rPr>
          <w:rFonts w:cs="Courier New"/>
          <w:szCs w:val="24"/>
        </w:rPr>
        <w:t xml:space="preserve"> admission whereas such student </w:t>
      </w:r>
      <w:r w:rsidR="0029378F" w:rsidRPr="006210DD">
        <w:rPr>
          <w:rFonts w:cs="Courier New"/>
          <w:szCs w:val="24"/>
        </w:rPr>
        <w:t>stands</w:t>
      </w:r>
      <w:r w:rsidR="00A92E0E" w:rsidRPr="006210DD">
        <w:rPr>
          <w:rFonts w:cs="Courier New"/>
          <w:szCs w:val="24"/>
        </w:rPr>
        <w:t xml:space="preserve"> a higher chance to gain admission in another school. The DSS will support them in making the right school selection</w:t>
      </w:r>
      <w:r w:rsidR="00524DDF" w:rsidRPr="006210DD">
        <w:rPr>
          <w:rFonts w:cs="Courier New"/>
          <w:szCs w:val="24"/>
        </w:rPr>
        <w:t xml:space="preserve"> and career path</w:t>
      </w:r>
      <w:r w:rsidR="00A92E0E" w:rsidRPr="006210DD">
        <w:rPr>
          <w:rFonts w:cs="Courier New"/>
          <w:szCs w:val="24"/>
        </w:rPr>
        <w:t xml:space="preserve"> which will match their qualification.</w:t>
      </w:r>
    </w:p>
    <w:p w14:paraId="325FF8EC" w14:textId="44A6EEBC" w:rsidR="000C1DD5" w:rsidRPr="006210DD" w:rsidRDefault="000C1DD5" w:rsidP="00663F93">
      <w:pPr>
        <w:spacing w:line="360" w:lineRule="auto"/>
        <w:rPr>
          <w:rFonts w:cs="Courier New"/>
          <w:szCs w:val="24"/>
        </w:rPr>
      </w:pPr>
    </w:p>
    <w:p w14:paraId="53218B1F" w14:textId="48E30285" w:rsidR="000F238A" w:rsidRPr="006210DD" w:rsidRDefault="000F238A" w:rsidP="00663F93">
      <w:pPr>
        <w:spacing w:line="360" w:lineRule="auto"/>
        <w:rPr>
          <w:rFonts w:cs="Courier New"/>
          <w:szCs w:val="24"/>
        </w:rPr>
      </w:pPr>
    </w:p>
    <w:p w14:paraId="47E4957D" w14:textId="77777777" w:rsidR="000F238A" w:rsidRPr="006210DD" w:rsidRDefault="000F238A" w:rsidP="00663F93">
      <w:pPr>
        <w:spacing w:line="360" w:lineRule="auto"/>
        <w:rPr>
          <w:rFonts w:cs="Courier New"/>
          <w:szCs w:val="24"/>
        </w:rPr>
      </w:pPr>
    </w:p>
    <w:p w14:paraId="26DD4469" w14:textId="77777777" w:rsidR="00BE5A73" w:rsidRPr="006210DD" w:rsidRDefault="00BE5A73" w:rsidP="00B5166C">
      <w:pPr>
        <w:pStyle w:val="Heading2"/>
        <w:numPr>
          <w:ilvl w:val="1"/>
          <w:numId w:val="20"/>
        </w:numPr>
        <w:spacing w:line="360" w:lineRule="auto"/>
        <w:rPr>
          <w:rFonts w:cs="Courier New"/>
          <w:szCs w:val="24"/>
        </w:rPr>
      </w:pPr>
      <w:bookmarkStart w:id="22" w:name="_Toc39797080"/>
      <w:r w:rsidRPr="006210DD">
        <w:rPr>
          <w:rFonts w:cs="Courier New"/>
          <w:szCs w:val="24"/>
        </w:rPr>
        <w:t>Components and Features</w:t>
      </w:r>
      <w:bookmarkEnd w:id="22"/>
    </w:p>
    <w:p w14:paraId="11963F59" w14:textId="77777777" w:rsidR="00B37544" w:rsidRPr="006210DD" w:rsidRDefault="00B37544" w:rsidP="00466DFE">
      <w:pPr>
        <w:spacing w:line="480" w:lineRule="auto"/>
        <w:rPr>
          <w:rFonts w:cs="Courier New"/>
          <w:szCs w:val="24"/>
        </w:rPr>
      </w:pPr>
      <w:r w:rsidRPr="006210DD">
        <w:rPr>
          <w:rFonts w:cs="Courier New"/>
          <w:szCs w:val="24"/>
        </w:rPr>
        <w:t xml:space="preserve">The system currently in used </w:t>
      </w:r>
      <w:r w:rsidR="0029378F" w:rsidRPr="006210DD">
        <w:rPr>
          <w:rFonts w:cs="Courier New"/>
          <w:szCs w:val="24"/>
        </w:rPr>
        <w:t>h</w:t>
      </w:r>
      <w:r w:rsidRPr="006210DD">
        <w:rPr>
          <w:rFonts w:cs="Courier New"/>
          <w:szCs w:val="24"/>
        </w:rPr>
        <w:t>as two major components;</w:t>
      </w:r>
    </w:p>
    <w:p w14:paraId="4C08EC95"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catalog of schools to select your preferred SHS.</w:t>
      </w:r>
    </w:p>
    <w:p w14:paraId="0D68F343"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form</w:t>
      </w:r>
      <w:r w:rsidR="002845CE" w:rsidRPr="006210DD">
        <w:rPr>
          <w:rFonts w:cs="Courier New"/>
          <w:szCs w:val="24"/>
        </w:rPr>
        <w:t xml:space="preserve"> to fill out </w:t>
      </w:r>
      <w:r w:rsidR="006F3E82" w:rsidRPr="006210DD">
        <w:rPr>
          <w:rFonts w:cs="Courier New"/>
          <w:szCs w:val="24"/>
        </w:rPr>
        <w:t xml:space="preserve">for </w:t>
      </w:r>
      <w:r w:rsidR="002845CE" w:rsidRPr="006210DD">
        <w:rPr>
          <w:rFonts w:cs="Courier New"/>
          <w:szCs w:val="24"/>
        </w:rPr>
        <w:t>your preferred SHS.</w:t>
      </w:r>
    </w:p>
    <w:p w14:paraId="0E4910BC" w14:textId="77777777" w:rsidR="00A67BAA" w:rsidRPr="006210DD" w:rsidRDefault="00A67BAA" w:rsidP="00466DFE">
      <w:pPr>
        <w:spacing w:line="480" w:lineRule="auto"/>
        <w:rPr>
          <w:rFonts w:cs="Courier New"/>
          <w:b/>
          <w:szCs w:val="24"/>
        </w:rPr>
      </w:pPr>
    </w:p>
    <w:p w14:paraId="2413A309" w14:textId="77777777" w:rsidR="00C118BD" w:rsidRPr="006210DD" w:rsidRDefault="00C118BD" w:rsidP="00466DFE">
      <w:pPr>
        <w:spacing w:line="480" w:lineRule="auto"/>
        <w:rPr>
          <w:rFonts w:cs="Courier New"/>
          <w:b/>
          <w:szCs w:val="24"/>
        </w:rPr>
      </w:pPr>
      <w:r w:rsidRPr="006210DD">
        <w:rPr>
          <w:rFonts w:cs="Courier New"/>
          <w:b/>
          <w:szCs w:val="24"/>
        </w:rPr>
        <w:t>Features</w:t>
      </w:r>
    </w:p>
    <w:p w14:paraId="20626697"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Descriptive representation of the schools.</w:t>
      </w:r>
    </w:p>
    <w:p w14:paraId="7A066BEB"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Easy form to fill out.</w:t>
      </w:r>
    </w:p>
    <w:p w14:paraId="636717FF"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Students are given the chance to select up to five schools.</w:t>
      </w:r>
    </w:p>
    <w:p w14:paraId="55E23D29" w14:textId="73546864" w:rsidR="00466DFE" w:rsidRPr="006210DD" w:rsidRDefault="00C118BD" w:rsidP="00B5166C">
      <w:pPr>
        <w:pStyle w:val="ListParagraph"/>
        <w:numPr>
          <w:ilvl w:val="1"/>
          <w:numId w:val="18"/>
        </w:numPr>
        <w:spacing w:line="480" w:lineRule="auto"/>
        <w:rPr>
          <w:rFonts w:cs="Courier New"/>
          <w:szCs w:val="24"/>
        </w:rPr>
      </w:pPr>
      <w:r w:rsidRPr="006210DD">
        <w:rPr>
          <w:rFonts w:cs="Courier New"/>
          <w:szCs w:val="24"/>
        </w:rPr>
        <w:t xml:space="preserve">A wide range of schools to select. Base on location, category or courses offered. </w:t>
      </w:r>
    </w:p>
    <w:p w14:paraId="0835B972" w14:textId="47435DDF" w:rsidR="00073BF5" w:rsidRPr="006210DD" w:rsidRDefault="00073BF5" w:rsidP="00073BF5">
      <w:pPr>
        <w:spacing w:line="480" w:lineRule="auto"/>
        <w:rPr>
          <w:rFonts w:cs="Courier New"/>
          <w:szCs w:val="24"/>
        </w:rPr>
      </w:pPr>
    </w:p>
    <w:p w14:paraId="7E750887" w14:textId="6AD51F0C" w:rsidR="00073BF5" w:rsidRPr="006210DD" w:rsidRDefault="00073BF5" w:rsidP="00073BF5">
      <w:pPr>
        <w:spacing w:line="480" w:lineRule="auto"/>
        <w:rPr>
          <w:rFonts w:cs="Courier New"/>
          <w:szCs w:val="24"/>
        </w:rPr>
      </w:pPr>
    </w:p>
    <w:p w14:paraId="0D1500E1" w14:textId="79CF7267" w:rsidR="00073BF5" w:rsidRPr="006210DD" w:rsidRDefault="00073BF5" w:rsidP="00073BF5">
      <w:pPr>
        <w:spacing w:line="480" w:lineRule="auto"/>
        <w:rPr>
          <w:rFonts w:cs="Courier New"/>
          <w:szCs w:val="24"/>
        </w:rPr>
      </w:pPr>
    </w:p>
    <w:p w14:paraId="2664E23D" w14:textId="07480BB7" w:rsidR="00073BF5" w:rsidRPr="006210DD" w:rsidRDefault="00073BF5" w:rsidP="00073BF5">
      <w:pPr>
        <w:spacing w:line="480" w:lineRule="auto"/>
        <w:rPr>
          <w:rFonts w:cs="Courier New"/>
          <w:szCs w:val="24"/>
        </w:rPr>
      </w:pPr>
    </w:p>
    <w:p w14:paraId="71F61EE1" w14:textId="0A0B8ECF" w:rsidR="00073BF5" w:rsidRPr="006210DD" w:rsidRDefault="00073BF5" w:rsidP="00073BF5">
      <w:pPr>
        <w:spacing w:line="480" w:lineRule="auto"/>
        <w:rPr>
          <w:rFonts w:cs="Courier New"/>
          <w:szCs w:val="24"/>
        </w:rPr>
      </w:pPr>
    </w:p>
    <w:p w14:paraId="7872526B" w14:textId="54D0CE0D" w:rsidR="00073BF5" w:rsidRPr="006210DD" w:rsidRDefault="00073BF5" w:rsidP="00073BF5">
      <w:pPr>
        <w:spacing w:line="480" w:lineRule="auto"/>
        <w:rPr>
          <w:rFonts w:cs="Courier New"/>
          <w:szCs w:val="24"/>
        </w:rPr>
      </w:pPr>
    </w:p>
    <w:p w14:paraId="697DBA3D" w14:textId="175E971F" w:rsidR="00073BF5" w:rsidRPr="006210DD" w:rsidRDefault="00073BF5" w:rsidP="00073BF5">
      <w:pPr>
        <w:spacing w:line="480" w:lineRule="auto"/>
        <w:rPr>
          <w:rFonts w:cs="Courier New"/>
          <w:szCs w:val="24"/>
        </w:rPr>
      </w:pPr>
    </w:p>
    <w:p w14:paraId="22D83563" w14:textId="5B84E87C" w:rsidR="00073BF5" w:rsidRPr="006210DD" w:rsidRDefault="00073BF5" w:rsidP="00073BF5">
      <w:pPr>
        <w:spacing w:line="480" w:lineRule="auto"/>
        <w:rPr>
          <w:rFonts w:cs="Courier New"/>
          <w:szCs w:val="24"/>
        </w:rPr>
      </w:pPr>
    </w:p>
    <w:p w14:paraId="14D7CEDE" w14:textId="77777777" w:rsidR="00073BF5" w:rsidRPr="006210DD" w:rsidRDefault="00073BF5" w:rsidP="00073BF5">
      <w:pPr>
        <w:spacing w:line="480" w:lineRule="auto"/>
        <w:rPr>
          <w:rFonts w:cs="Courier New"/>
          <w:szCs w:val="24"/>
        </w:rPr>
      </w:pPr>
    </w:p>
    <w:p w14:paraId="612B7C0D" w14:textId="5324789E" w:rsidR="00524AF9" w:rsidRPr="006210DD" w:rsidRDefault="00524AF9" w:rsidP="00524AF9">
      <w:pPr>
        <w:spacing w:line="360" w:lineRule="auto"/>
        <w:rPr>
          <w:rFonts w:cs="Courier New"/>
          <w:b/>
          <w:bCs/>
          <w:szCs w:val="24"/>
        </w:rPr>
      </w:pPr>
      <w:r w:rsidRPr="006210DD">
        <w:rPr>
          <w:rFonts w:cs="Courier New"/>
          <w:b/>
          <w:bCs/>
          <w:szCs w:val="24"/>
        </w:rPr>
        <w:t xml:space="preserve">Data flow Diagram </w:t>
      </w:r>
    </w:p>
    <w:p w14:paraId="19038EFC" w14:textId="3A5FFF09" w:rsidR="00120868" w:rsidRPr="006210DD" w:rsidRDefault="00524AF9" w:rsidP="00524AF9">
      <w:pPr>
        <w:spacing w:line="360" w:lineRule="auto"/>
        <w:rPr>
          <w:rFonts w:cs="Courier New"/>
          <w:szCs w:val="24"/>
        </w:rPr>
      </w:pPr>
      <w:r w:rsidRPr="006210DD">
        <w:rPr>
          <w:rFonts w:cs="Courier New"/>
          <w:szCs w:val="24"/>
        </w:rPr>
        <w:t>Figure 3.1 gives us the data flow diagram of the current system</w:t>
      </w:r>
    </w:p>
    <w:p w14:paraId="2EAD9C5D" w14:textId="4196E16A" w:rsidR="00120868" w:rsidRPr="006210DD" w:rsidRDefault="00120868" w:rsidP="00524AF9">
      <w:pPr>
        <w:spacing w:line="360" w:lineRule="auto"/>
        <w:rPr>
          <w:rFonts w:cs="Courier New"/>
          <w:szCs w:val="24"/>
        </w:rPr>
      </w:pPr>
    </w:p>
    <w:p w14:paraId="393436EA" w14:textId="3EF8E4C8" w:rsidR="00524AF9" w:rsidRPr="006210DD" w:rsidRDefault="00524AF9" w:rsidP="00524AF9">
      <w:pPr>
        <w:spacing w:line="360" w:lineRule="auto"/>
        <w:rPr>
          <w:rFonts w:cs="Courier New"/>
          <w:szCs w:val="24"/>
        </w:rPr>
      </w:pPr>
      <w:r w:rsidRPr="006210DD">
        <w:rPr>
          <w:rFonts w:cs="Courier New"/>
          <w:szCs w:val="24"/>
        </w:rPr>
        <w:t xml:space="preserve"> </w:t>
      </w:r>
    </w:p>
    <w:p w14:paraId="7616696B" w14:textId="47A663F1" w:rsidR="00E83170" w:rsidRPr="006210DD" w:rsidRDefault="0048664D" w:rsidP="00663F93">
      <w:pPr>
        <w:spacing w:line="360" w:lineRule="auto"/>
        <w:rPr>
          <w:rFonts w:cs="Courier New"/>
          <w:b/>
          <w:szCs w:val="24"/>
        </w:rPr>
      </w:pPr>
      <w:r w:rsidRPr="006210DD">
        <w:rPr>
          <w:rFonts w:cs="Courier New"/>
          <w:noProof/>
        </w:rPr>
        <w:drawing>
          <wp:inline distT="0" distB="0" distL="0" distR="0" wp14:anchorId="21EA3D58" wp14:editId="4B4EAC82">
            <wp:extent cx="5029200" cy="4684395"/>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4684395"/>
                    </a:xfrm>
                    <a:prstGeom prst="rect">
                      <a:avLst/>
                    </a:prstGeom>
                    <a:noFill/>
                    <a:ln>
                      <a:noFill/>
                    </a:ln>
                  </pic:spPr>
                </pic:pic>
              </a:graphicData>
            </a:graphic>
          </wp:inline>
        </w:drawing>
      </w:r>
    </w:p>
    <w:p w14:paraId="55550145" w14:textId="1E1B8066" w:rsidR="00722028" w:rsidRPr="006210DD" w:rsidRDefault="00722028" w:rsidP="00663F93">
      <w:pPr>
        <w:spacing w:line="360" w:lineRule="auto"/>
        <w:rPr>
          <w:rFonts w:cs="Courier New"/>
          <w:bCs/>
          <w:szCs w:val="24"/>
        </w:rPr>
      </w:pPr>
      <w:r w:rsidRPr="006210DD">
        <w:rPr>
          <w:rFonts w:cs="Courier New"/>
          <w:bCs/>
          <w:szCs w:val="24"/>
        </w:rPr>
        <w:lastRenderedPageBreak/>
        <w:t>Figure 3.1 Data Flow Diagram</w:t>
      </w:r>
    </w:p>
    <w:p w14:paraId="5AF8E423" w14:textId="0A495341" w:rsidR="00E83170" w:rsidRPr="006210DD" w:rsidRDefault="00E83170" w:rsidP="00663F93">
      <w:pPr>
        <w:spacing w:line="360" w:lineRule="auto"/>
        <w:rPr>
          <w:rFonts w:cs="Courier New"/>
          <w:b/>
          <w:szCs w:val="24"/>
        </w:rPr>
      </w:pPr>
    </w:p>
    <w:p w14:paraId="3A0BA3C7" w14:textId="6B96E7DA" w:rsidR="00C25062" w:rsidRPr="006210DD" w:rsidRDefault="00C25062" w:rsidP="00663F93">
      <w:pPr>
        <w:spacing w:line="360" w:lineRule="auto"/>
        <w:rPr>
          <w:rFonts w:cs="Courier New"/>
          <w:b/>
          <w:szCs w:val="24"/>
        </w:rPr>
      </w:pPr>
    </w:p>
    <w:p w14:paraId="174978E1" w14:textId="78AF0BC1" w:rsidR="00C25062" w:rsidRPr="006210DD" w:rsidRDefault="00C25062" w:rsidP="00663F93">
      <w:pPr>
        <w:spacing w:line="360" w:lineRule="auto"/>
        <w:rPr>
          <w:rFonts w:cs="Courier New"/>
          <w:b/>
          <w:szCs w:val="24"/>
        </w:rPr>
      </w:pPr>
    </w:p>
    <w:p w14:paraId="6E62D7E8" w14:textId="77777777" w:rsidR="00C25062" w:rsidRPr="006210DD" w:rsidRDefault="00C25062" w:rsidP="00663F93">
      <w:pPr>
        <w:spacing w:line="360" w:lineRule="auto"/>
        <w:rPr>
          <w:rFonts w:cs="Courier New"/>
          <w:b/>
          <w:szCs w:val="24"/>
        </w:rPr>
      </w:pPr>
    </w:p>
    <w:p w14:paraId="23738851" w14:textId="14B30DA9" w:rsidR="00E83170" w:rsidRPr="006210DD" w:rsidRDefault="00C118BD" w:rsidP="00663F93">
      <w:pPr>
        <w:spacing w:line="360" w:lineRule="auto"/>
        <w:rPr>
          <w:rFonts w:cs="Courier New"/>
          <w:b/>
          <w:szCs w:val="24"/>
        </w:rPr>
      </w:pPr>
      <w:r w:rsidRPr="006210DD">
        <w:rPr>
          <w:rFonts w:cs="Courier New"/>
          <w:b/>
          <w:szCs w:val="24"/>
        </w:rPr>
        <w:t>Context Diagram</w:t>
      </w:r>
    </w:p>
    <w:p w14:paraId="6B334C1A" w14:textId="77777777" w:rsidR="0000408C" w:rsidRPr="006210DD" w:rsidRDefault="00A9383F" w:rsidP="00663F93">
      <w:pPr>
        <w:spacing w:line="360" w:lineRule="auto"/>
        <w:rPr>
          <w:rFonts w:cs="Courier New"/>
          <w:szCs w:val="24"/>
        </w:rPr>
      </w:pPr>
      <w:r w:rsidRPr="006210DD">
        <w:rPr>
          <w:rFonts w:cs="Courier New"/>
          <w:szCs w:val="24"/>
        </w:rPr>
        <w:t>Figur</w:t>
      </w:r>
      <w:r w:rsidR="00C35E3F" w:rsidRPr="006210DD">
        <w:rPr>
          <w:rFonts w:cs="Courier New"/>
          <w:szCs w:val="24"/>
        </w:rPr>
        <w:t>e 3.2</w:t>
      </w:r>
      <w:r w:rsidR="0078158D" w:rsidRPr="006210DD">
        <w:rPr>
          <w:rFonts w:cs="Courier New"/>
          <w:szCs w:val="24"/>
        </w:rPr>
        <w:t xml:space="preserve"> shows the context diagram for selecting your preferred SHS</w:t>
      </w:r>
      <w:r w:rsidRPr="006210DD">
        <w:rPr>
          <w:rFonts w:cs="Courier New"/>
          <w:szCs w:val="24"/>
        </w:rPr>
        <w:t>.</w:t>
      </w:r>
      <w:r w:rsidR="00A637EC" w:rsidRPr="006210DD">
        <w:rPr>
          <w:rFonts w:cs="Courier New"/>
          <w:szCs w:val="24"/>
        </w:rPr>
        <w:t xml:space="preserve">         </w:t>
      </w:r>
      <w:r w:rsidR="00121F4E" w:rsidRPr="006210DD">
        <w:rPr>
          <w:rFonts w:cs="Courier New"/>
          <w:noProof/>
          <w:szCs w:val="24"/>
        </w:rPr>
        <w:drawing>
          <wp:inline distT="0" distB="0" distL="0" distR="0" wp14:anchorId="4075FF10" wp14:editId="09C6E594">
            <wp:extent cx="5534025" cy="1533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Diagram-Page-3.jpg"/>
                    <pic:cNvPicPr/>
                  </pic:nvPicPr>
                  <pic:blipFill>
                    <a:blip r:embed="rId12">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29FB7E21" w14:textId="77777777" w:rsidR="007D36DF" w:rsidRPr="006210DD" w:rsidRDefault="00A54B22" w:rsidP="00663F93">
      <w:pPr>
        <w:spacing w:line="360" w:lineRule="auto"/>
        <w:rPr>
          <w:rFonts w:cs="Courier New"/>
          <w:szCs w:val="24"/>
        </w:rPr>
      </w:pPr>
      <w:r w:rsidRPr="006210DD">
        <w:rPr>
          <w:rFonts w:cs="Courier New"/>
          <w:szCs w:val="24"/>
        </w:rPr>
        <w:t>Figure 3.2 shows the context diagram for selecting your preferred SHS.</w:t>
      </w:r>
    </w:p>
    <w:p w14:paraId="3022750E" w14:textId="77777777" w:rsidR="00A0166B" w:rsidRPr="006210DD" w:rsidRDefault="00A0166B" w:rsidP="00663F93">
      <w:pPr>
        <w:spacing w:line="360" w:lineRule="auto"/>
        <w:rPr>
          <w:rFonts w:cs="Courier New"/>
          <w:szCs w:val="24"/>
        </w:rPr>
      </w:pPr>
    </w:p>
    <w:p w14:paraId="34F17559" w14:textId="77777777" w:rsidR="003C4716" w:rsidRPr="006210DD" w:rsidRDefault="003C4716" w:rsidP="00B5166C">
      <w:pPr>
        <w:pStyle w:val="Heading2"/>
        <w:numPr>
          <w:ilvl w:val="1"/>
          <w:numId w:val="20"/>
        </w:numPr>
        <w:spacing w:line="360" w:lineRule="auto"/>
        <w:rPr>
          <w:rFonts w:cs="Courier New"/>
          <w:szCs w:val="24"/>
        </w:rPr>
      </w:pPr>
      <w:bookmarkStart w:id="23" w:name="_Toc39797081"/>
      <w:r w:rsidRPr="006210DD">
        <w:rPr>
          <w:rFonts w:cs="Courier New"/>
          <w:szCs w:val="24"/>
        </w:rPr>
        <w:t>Strength and Advantages</w:t>
      </w:r>
      <w:bookmarkEnd w:id="23"/>
    </w:p>
    <w:p w14:paraId="2E2FBA50"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t>Students are presented with a catalog of schools to select from.</w:t>
      </w:r>
    </w:p>
    <w:p w14:paraId="780B66E0" w14:textId="77777777" w:rsidR="00CA630A" w:rsidRPr="006210DD" w:rsidRDefault="00CA630A" w:rsidP="00B5166C">
      <w:pPr>
        <w:pStyle w:val="ListParagraph"/>
        <w:numPr>
          <w:ilvl w:val="1"/>
          <w:numId w:val="21"/>
        </w:numPr>
        <w:spacing w:line="480" w:lineRule="auto"/>
        <w:rPr>
          <w:rFonts w:cs="Courier New"/>
          <w:szCs w:val="24"/>
        </w:rPr>
      </w:pPr>
      <w:r w:rsidRPr="006210DD">
        <w:rPr>
          <w:rFonts w:cs="Courier New"/>
          <w:szCs w:val="24"/>
        </w:rPr>
        <w:t xml:space="preserve">Each page of the catalog </w:t>
      </w:r>
      <w:r w:rsidR="00DF0666" w:rsidRPr="006210DD">
        <w:rPr>
          <w:rFonts w:cs="Courier New"/>
          <w:szCs w:val="24"/>
        </w:rPr>
        <w:t>contains</w:t>
      </w:r>
      <w:r w:rsidRPr="006210DD">
        <w:rPr>
          <w:rFonts w:cs="Courier New"/>
          <w:szCs w:val="24"/>
        </w:rPr>
        <w:t xml:space="preserve"> the name of the SHS, category, description, courses offered, school statistics</w:t>
      </w:r>
      <w:r w:rsidR="002C654A" w:rsidRPr="006210DD">
        <w:rPr>
          <w:rFonts w:cs="Courier New"/>
          <w:szCs w:val="24"/>
        </w:rPr>
        <w:t xml:space="preserve"> and achievement which gives the student a better</w:t>
      </w:r>
      <w:r w:rsidR="004F6754" w:rsidRPr="006210DD">
        <w:rPr>
          <w:rFonts w:cs="Courier New"/>
          <w:szCs w:val="24"/>
        </w:rPr>
        <w:t xml:space="preserve"> idea</w:t>
      </w:r>
      <w:r w:rsidR="002C654A" w:rsidRPr="006210DD">
        <w:rPr>
          <w:rFonts w:cs="Courier New"/>
          <w:szCs w:val="24"/>
        </w:rPr>
        <w:t xml:space="preserve"> of the school he or she is selecting. </w:t>
      </w:r>
      <w:r w:rsidRPr="006210DD">
        <w:rPr>
          <w:rFonts w:cs="Courier New"/>
          <w:szCs w:val="24"/>
        </w:rPr>
        <w:t xml:space="preserve"> </w:t>
      </w:r>
    </w:p>
    <w:p w14:paraId="68769B14"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lastRenderedPageBreak/>
        <w:t>Schools are categorized to help students decide on which school best suit his or her performance.</w:t>
      </w:r>
    </w:p>
    <w:p w14:paraId="29284A46" w14:textId="77777777" w:rsidR="003C4716" w:rsidRPr="006210DD" w:rsidRDefault="006E0CC7" w:rsidP="00B5166C">
      <w:pPr>
        <w:pStyle w:val="Heading2"/>
        <w:numPr>
          <w:ilvl w:val="1"/>
          <w:numId w:val="20"/>
        </w:numPr>
        <w:spacing w:line="480" w:lineRule="auto"/>
        <w:rPr>
          <w:rFonts w:cs="Courier New"/>
          <w:szCs w:val="24"/>
        </w:rPr>
      </w:pPr>
      <w:bookmarkStart w:id="24" w:name="_Toc39797082"/>
      <w:r w:rsidRPr="006210DD">
        <w:rPr>
          <w:rFonts w:cs="Courier New"/>
          <w:szCs w:val="24"/>
        </w:rPr>
        <w:t>Weakness and Disadvantages</w:t>
      </w:r>
      <w:bookmarkEnd w:id="24"/>
    </w:p>
    <w:p w14:paraId="09B62A83"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t xml:space="preserve">The catalog is made up of over 200 schools which the students have to go through to select their best five schools. Most students </w:t>
      </w:r>
      <w:r w:rsidR="00816C69" w:rsidRPr="006210DD">
        <w:rPr>
          <w:rFonts w:cs="Courier New"/>
          <w:szCs w:val="24"/>
        </w:rPr>
        <w:t>end</w:t>
      </w:r>
      <w:r w:rsidRPr="006210DD">
        <w:rPr>
          <w:rFonts w:cs="Courier New"/>
          <w:szCs w:val="24"/>
        </w:rPr>
        <w:t xml:space="preserve"> up getting confused and cannot decide as to which school they should select.</w:t>
      </w:r>
    </w:p>
    <w:p w14:paraId="2C899738"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t>The catalog</w:t>
      </w:r>
      <w:r w:rsidR="004F6754" w:rsidRPr="006210DD">
        <w:rPr>
          <w:rFonts w:cs="Courier New"/>
          <w:szCs w:val="24"/>
        </w:rPr>
        <w:t xml:space="preserve"> is a hardcopy which makes it impossible</w:t>
      </w:r>
      <w:r w:rsidRPr="006210DD">
        <w:rPr>
          <w:rFonts w:cs="Courier New"/>
          <w:szCs w:val="24"/>
        </w:rPr>
        <w:t xml:space="preserve"> to narrow down a</w:t>
      </w:r>
      <w:r w:rsidR="004F6754" w:rsidRPr="006210DD">
        <w:rPr>
          <w:rFonts w:cs="Courier New"/>
          <w:szCs w:val="24"/>
        </w:rPr>
        <w:t xml:space="preserve">nd </w:t>
      </w:r>
      <w:r w:rsidRPr="006210DD">
        <w:rPr>
          <w:rFonts w:cs="Courier New"/>
          <w:szCs w:val="24"/>
        </w:rPr>
        <w:t>select a schoo</w:t>
      </w:r>
      <w:r w:rsidR="004F6754" w:rsidRPr="006210DD">
        <w:rPr>
          <w:rFonts w:cs="Courier New"/>
          <w:szCs w:val="24"/>
        </w:rPr>
        <w:t>l base on category or location.</w:t>
      </w:r>
    </w:p>
    <w:p w14:paraId="357AF897" w14:textId="77777777" w:rsidR="0084566B" w:rsidRPr="006210DD" w:rsidRDefault="0084566B" w:rsidP="00FC6C10">
      <w:pPr>
        <w:spacing w:line="480" w:lineRule="auto"/>
        <w:rPr>
          <w:rFonts w:cs="Courier New"/>
          <w:b/>
          <w:szCs w:val="24"/>
        </w:rPr>
      </w:pPr>
    </w:p>
    <w:p w14:paraId="4DFF1937" w14:textId="77777777" w:rsidR="00027AAF" w:rsidRPr="006210DD" w:rsidRDefault="00027AAF" w:rsidP="00FC6C10">
      <w:pPr>
        <w:spacing w:line="480" w:lineRule="auto"/>
        <w:rPr>
          <w:rFonts w:cs="Courier New"/>
          <w:b/>
          <w:szCs w:val="24"/>
        </w:rPr>
      </w:pPr>
    </w:p>
    <w:p w14:paraId="4E772AA5" w14:textId="77777777" w:rsidR="00027AAF" w:rsidRPr="006210DD" w:rsidRDefault="00027AAF" w:rsidP="00B5166C">
      <w:pPr>
        <w:pStyle w:val="Heading2"/>
        <w:numPr>
          <w:ilvl w:val="1"/>
          <w:numId w:val="20"/>
        </w:numPr>
        <w:spacing w:line="480" w:lineRule="auto"/>
        <w:rPr>
          <w:rFonts w:cs="Courier New"/>
          <w:szCs w:val="24"/>
        </w:rPr>
      </w:pPr>
      <w:bookmarkStart w:id="25" w:name="_Toc39797083"/>
      <w:r w:rsidRPr="006210DD">
        <w:rPr>
          <w:rFonts w:cs="Courier New"/>
          <w:szCs w:val="24"/>
        </w:rPr>
        <w:t>Methodology</w:t>
      </w:r>
      <w:bookmarkEnd w:id="25"/>
    </w:p>
    <w:p w14:paraId="4CABE9B6" w14:textId="77777777" w:rsidR="00027AAF" w:rsidRPr="006210DD" w:rsidRDefault="00027AAF" w:rsidP="00FC6C10">
      <w:pPr>
        <w:spacing w:line="480" w:lineRule="auto"/>
        <w:rPr>
          <w:rFonts w:cs="Courier New"/>
          <w:b/>
          <w:noProof/>
          <w:szCs w:val="24"/>
        </w:rPr>
      </w:pPr>
      <w:r w:rsidRPr="006210DD">
        <w:rPr>
          <w:rFonts w:cs="Courier New"/>
          <w:color w:val="000000"/>
          <w:szCs w:val="24"/>
        </w:rPr>
        <w:t>The software development life cycle (SDLC) chosen for this project is the incremental development process. Incremental development is a staging and scheduling strategy in which various parts of the system are developed at different times or rates and integrated as they are completed. The system will go through developmental stages with each stage given a thorough study for effectiveness and result oriented. Figure 1.1 gives an overview of the incremental development process stating each phase</w:t>
      </w:r>
      <w:r w:rsidRPr="006210DD">
        <w:rPr>
          <w:rFonts w:cs="Courier New"/>
          <w:b/>
          <w:noProof/>
          <w:szCs w:val="24"/>
        </w:rPr>
        <w:t xml:space="preserve"> </w:t>
      </w:r>
    </w:p>
    <w:p w14:paraId="7A31C8ED" w14:textId="77777777" w:rsidR="00027AAF" w:rsidRPr="006210DD" w:rsidRDefault="00027AAF" w:rsidP="00027AAF">
      <w:pPr>
        <w:spacing w:line="360" w:lineRule="auto"/>
        <w:rPr>
          <w:rFonts w:cs="Courier New"/>
          <w:b/>
          <w:szCs w:val="24"/>
        </w:rPr>
      </w:pPr>
      <w:r w:rsidRPr="006210DD">
        <w:rPr>
          <w:rFonts w:cs="Courier New"/>
          <w:b/>
          <w:noProof/>
          <w:szCs w:val="24"/>
        </w:rPr>
        <w:lastRenderedPageBreak/>
        <w:t xml:space="preserve">          </w:t>
      </w:r>
      <w:r w:rsidRPr="006210DD">
        <w:rPr>
          <w:rFonts w:cs="Courier New"/>
          <w:b/>
          <w:noProof/>
          <w:szCs w:val="24"/>
        </w:rPr>
        <w:drawing>
          <wp:inline distT="0" distB="0" distL="0" distR="0" wp14:anchorId="2E620D4C" wp14:editId="02A4EEBC">
            <wp:extent cx="4143375" cy="1996440"/>
            <wp:effectExtent l="0" t="0" r="952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jpg"/>
                    <pic:cNvPicPr/>
                  </pic:nvPicPr>
                  <pic:blipFill>
                    <a:blip r:embed="rId13">
                      <a:extLst>
                        <a:ext uri="{28A0092B-C50C-407E-A947-70E740481C1C}">
                          <a14:useLocalDpi xmlns:a14="http://schemas.microsoft.com/office/drawing/2010/main" val="0"/>
                        </a:ext>
                      </a:extLst>
                    </a:blip>
                    <a:stretch>
                      <a:fillRect/>
                    </a:stretch>
                  </pic:blipFill>
                  <pic:spPr>
                    <a:xfrm>
                      <a:off x="0" y="0"/>
                      <a:ext cx="4169946" cy="2009243"/>
                    </a:xfrm>
                    <a:prstGeom prst="rect">
                      <a:avLst/>
                    </a:prstGeom>
                  </pic:spPr>
                </pic:pic>
              </a:graphicData>
            </a:graphic>
          </wp:inline>
        </w:drawing>
      </w:r>
    </w:p>
    <w:p w14:paraId="62F615D2" w14:textId="35F518A3" w:rsidR="00027AAF" w:rsidRPr="006210DD" w:rsidRDefault="00027AAF" w:rsidP="00027AAF">
      <w:pPr>
        <w:spacing w:line="360" w:lineRule="auto"/>
        <w:rPr>
          <w:rFonts w:cs="Courier New"/>
          <w:b/>
          <w:szCs w:val="24"/>
        </w:rPr>
      </w:pPr>
      <w:r w:rsidRPr="006210DD">
        <w:rPr>
          <w:rFonts w:cs="Courier New"/>
          <w:b/>
          <w:szCs w:val="24"/>
        </w:rPr>
        <w:t>Figure: 1.1</w:t>
      </w:r>
    </w:p>
    <w:p w14:paraId="16BEF072" w14:textId="361B06FA" w:rsidR="00FC6C10" w:rsidRPr="006210DD" w:rsidRDefault="00FC6C10" w:rsidP="00027AAF">
      <w:pPr>
        <w:spacing w:line="360" w:lineRule="auto"/>
        <w:rPr>
          <w:rFonts w:cs="Courier New"/>
          <w:b/>
          <w:szCs w:val="24"/>
        </w:rPr>
      </w:pPr>
    </w:p>
    <w:p w14:paraId="45E77C30" w14:textId="5C940F55" w:rsidR="00FC6C10" w:rsidRPr="006210DD" w:rsidRDefault="00FC6C10" w:rsidP="00027AAF">
      <w:pPr>
        <w:spacing w:line="360" w:lineRule="auto"/>
        <w:rPr>
          <w:rFonts w:cs="Courier New"/>
          <w:b/>
          <w:szCs w:val="24"/>
        </w:rPr>
      </w:pPr>
    </w:p>
    <w:p w14:paraId="371D1E2D" w14:textId="77777777" w:rsidR="00FC6C10" w:rsidRPr="006210DD" w:rsidRDefault="00FC6C10" w:rsidP="00027AAF">
      <w:pPr>
        <w:spacing w:line="360" w:lineRule="auto"/>
        <w:rPr>
          <w:rFonts w:cs="Courier New"/>
          <w:b/>
          <w:szCs w:val="24"/>
        </w:rPr>
      </w:pPr>
    </w:p>
    <w:p w14:paraId="15AFFE85"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Planning Phase</w:t>
      </w:r>
    </w:p>
    <w:p w14:paraId="1BC3F701"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Conducting interviews and surveys for users and hardware requirements.</w:t>
      </w:r>
    </w:p>
    <w:p w14:paraId="47E7AE2A"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Functionality Layout of the system (i.e. what goes into the system, how the system processes it and the output it generates).</w:t>
      </w:r>
    </w:p>
    <w:p w14:paraId="1E116211" w14:textId="77777777" w:rsidR="00027AAF" w:rsidRPr="006210DD" w:rsidRDefault="00027AAF" w:rsidP="00DC289B">
      <w:pPr>
        <w:autoSpaceDE w:val="0"/>
        <w:autoSpaceDN w:val="0"/>
        <w:adjustRightInd w:val="0"/>
        <w:spacing w:after="0" w:line="480" w:lineRule="auto"/>
        <w:rPr>
          <w:rFonts w:cs="Courier New"/>
          <w:color w:val="000000"/>
          <w:szCs w:val="24"/>
        </w:rPr>
      </w:pPr>
    </w:p>
    <w:p w14:paraId="1BEBF3BB"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45F20056"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7003ADF1"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5834FA6C"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Analysis Phase</w:t>
      </w:r>
    </w:p>
    <w:p w14:paraId="0377F574" w14:textId="77777777" w:rsidR="00027AAF" w:rsidRPr="006210DD" w:rsidRDefault="00027AAF"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lastRenderedPageBreak/>
        <w:t>Identifying the schools selection</w:t>
      </w:r>
      <w:r w:rsidR="00532C97" w:rsidRPr="006210DD">
        <w:rPr>
          <w:rFonts w:cs="Courier New"/>
          <w:color w:val="000000"/>
          <w:szCs w:val="24"/>
        </w:rPr>
        <w:t xml:space="preserve"> and career </w:t>
      </w:r>
      <w:r w:rsidR="007F63E1" w:rsidRPr="006210DD">
        <w:rPr>
          <w:rFonts w:cs="Courier New"/>
          <w:color w:val="000000"/>
          <w:szCs w:val="24"/>
        </w:rPr>
        <w:t>guidance problems</w:t>
      </w:r>
      <w:r w:rsidRPr="006210DD">
        <w:rPr>
          <w:rFonts w:cs="Courier New"/>
          <w:color w:val="000000"/>
          <w:szCs w:val="24"/>
        </w:rPr>
        <w:t xml:space="preserve"> and setting up the goals and objectives to overcome those characteristics.  </w:t>
      </w:r>
    </w:p>
    <w:p w14:paraId="2C100C0E" w14:textId="77777777" w:rsidR="00027AAF" w:rsidRPr="006210DD" w:rsidRDefault="00142C24"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t>Analyze</w:t>
      </w:r>
      <w:r w:rsidR="00027AAF" w:rsidRPr="006210DD">
        <w:rPr>
          <w:rFonts w:cs="Courier New"/>
          <w:color w:val="000000"/>
          <w:szCs w:val="24"/>
        </w:rPr>
        <w:t xml:space="preserve"> the method of schools selection for Human Computer Interaction and the timeline for the project.</w:t>
      </w:r>
    </w:p>
    <w:p w14:paraId="7EAB2F4D"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sign Phase</w:t>
      </w:r>
    </w:p>
    <w:p w14:paraId="0842A25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Creating a physical model that will satisfy all documented requirements for the system.</w:t>
      </w:r>
    </w:p>
    <w:p w14:paraId="7F5AF018"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Design user interface for Human-Computer-Interaction.</w:t>
      </w:r>
    </w:p>
    <w:p w14:paraId="5EB9B8A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Design internal and external controls to ensure maintainability and security.</w:t>
      </w:r>
    </w:p>
    <w:p w14:paraId="15EE139F" w14:textId="7599D78F" w:rsidR="00027AAF" w:rsidRPr="006210DD" w:rsidRDefault="00027AAF" w:rsidP="00DC289B">
      <w:pPr>
        <w:autoSpaceDE w:val="0"/>
        <w:autoSpaceDN w:val="0"/>
        <w:adjustRightInd w:val="0"/>
        <w:spacing w:after="0" w:line="480" w:lineRule="auto"/>
        <w:rPr>
          <w:rFonts w:cs="Courier New"/>
          <w:color w:val="000000"/>
          <w:szCs w:val="24"/>
        </w:rPr>
      </w:pPr>
    </w:p>
    <w:p w14:paraId="29EF7C7E" w14:textId="77777777" w:rsidR="00DC289B" w:rsidRPr="006210DD" w:rsidRDefault="00DC289B" w:rsidP="00DC289B">
      <w:pPr>
        <w:autoSpaceDE w:val="0"/>
        <w:autoSpaceDN w:val="0"/>
        <w:adjustRightInd w:val="0"/>
        <w:spacing w:after="0" w:line="480" w:lineRule="auto"/>
        <w:rPr>
          <w:rFonts w:cs="Courier New"/>
          <w:color w:val="000000"/>
          <w:szCs w:val="24"/>
        </w:rPr>
      </w:pPr>
    </w:p>
    <w:p w14:paraId="697387A3"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velopment Phase</w:t>
      </w:r>
    </w:p>
    <w:p w14:paraId="10275FFE"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Determine the application architecture.</w:t>
      </w:r>
    </w:p>
    <w:p w14:paraId="519A5CB4"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Using </w:t>
      </w:r>
      <w:proofErr w:type="spellStart"/>
      <w:r w:rsidRPr="006210DD">
        <w:rPr>
          <w:rFonts w:cs="Courier New"/>
          <w:color w:val="000000"/>
          <w:szCs w:val="24"/>
        </w:rPr>
        <w:t>PhP</w:t>
      </w:r>
      <w:proofErr w:type="spellEnd"/>
      <w:r w:rsidRPr="006210DD">
        <w:rPr>
          <w:rFonts w:cs="Courier New"/>
          <w:color w:val="000000"/>
          <w:szCs w:val="24"/>
        </w:rPr>
        <w:t xml:space="preserve"> programming language for server-side scripting and </w:t>
      </w:r>
      <w:proofErr w:type="spellStart"/>
      <w:r w:rsidRPr="006210DD">
        <w:rPr>
          <w:rFonts w:cs="Courier New"/>
          <w:color w:val="000000"/>
          <w:szCs w:val="24"/>
        </w:rPr>
        <w:t>MySqli</w:t>
      </w:r>
      <w:proofErr w:type="spellEnd"/>
      <w:r w:rsidRPr="006210DD">
        <w:rPr>
          <w:rFonts w:cs="Courier New"/>
          <w:color w:val="000000"/>
          <w:szCs w:val="24"/>
        </w:rPr>
        <w:t xml:space="preserve"> for database manipulations.</w:t>
      </w:r>
    </w:p>
    <w:p w14:paraId="29E33F88"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Frontend tools such as bootstrap will be deployed for user interface design. </w:t>
      </w:r>
    </w:p>
    <w:p w14:paraId="0E090B97" w14:textId="77777777" w:rsidR="00027AAF" w:rsidRPr="006210DD" w:rsidRDefault="00027AAF" w:rsidP="00DC289B">
      <w:pPr>
        <w:autoSpaceDE w:val="0"/>
        <w:autoSpaceDN w:val="0"/>
        <w:adjustRightInd w:val="0"/>
        <w:spacing w:after="0" w:line="480" w:lineRule="auto"/>
        <w:rPr>
          <w:rFonts w:cs="Courier New"/>
          <w:color w:val="000000"/>
          <w:szCs w:val="24"/>
        </w:rPr>
      </w:pPr>
    </w:p>
    <w:p w14:paraId="0C0E68C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ntegration and Testing Phase</w:t>
      </w:r>
    </w:p>
    <w:p w14:paraId="1FD5D091" w14:textId="77777777" w:rsidR="00027AAF" w:rsidRPr="006210DD" w:rsidRDefault="00027AAF" w:rsidP="00DC289B">
      <w:pPr>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A test run is done to remove all </w:t>
      </w:r>
      <w:r w:rsidR="004A1A8D" w:rsidRPr="006210DD">
        <w:rPr>
          <w:rFonts w:cs="Courier New"/>
          <w:color w:val="000000"/>
          <w:szCs w:val="24"/>
        </w:rPr>
        <w:t>b</w:t>
      </w:r>
      <w:r w:rsidRPr="006210DD">
        <w:rPr>
          <w:rFonts w:cs="Courier New"/>
          <w:color w:val="000000"/>
          <w:szCs w:val="24"/>
        </w:rPr>
        <w:t>ugs.</w:t>
      </w:r>
    </w:p>
    <w:p w14:paraId="68AF0857" w14:textId="77777777" w:rsidR="00027AAF" w:rsidRPr="006210DD" w:rsidRDefault="00027AAF" w:rsidP="00DC289B">
      <w:pPr>
        <w:pStyle w:val="ListParagraph"/>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Selective users are employed to interact with the system for performance evaluating and modification.</w:t>
      </w:r>
    </w:p>
    <w:p w14:paraId="1DDFDE41" w14:textId="77777777" w:rsidR="00027AAF" w:rsidRPr="006210DD" w:rsidRDefault="00027AAF" w:rsidP="00DC289B">
      <w:pPr>
        <w:autoSpaceDE w:val="0"/>
        <w:autoSpaceDN w:val="0"/>
        <w:adjustRightInd w:val="0"/>
        <w:spacing w:after="0" w:line="480" w:lineRule="auto"/>
        <w:rPr>
          <w:rFonts w:cs="Courier New"/>
          <w:color w:val="000000"/>
          <w:szCs w:val="24"/>
        </w:rPr>
      </w:pPr>
    </w:p>
    <w:p w14:paraId="305E25A0"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mplementation Phases</w:t>
      </w:r>
    </w:p>
    <w:p w14:paraId="26D645F1"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Registration of a domain name for hosting.</w:t>
      </w:r>
    </w:p>
    <w:p w14:paraId="0545E7BA"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Administrative access for data input.</w:t>
      </w:r>
    </w:p>
    <w:p w14:paraId="65D76E62" w14:textId="77777777" w:rsidR="00027AAF" w:rsidRPr="006210DD" w:rsidRDefault="00027AAF" w:rsidP="00DC289B">
      <w:pPr>
        <w:pStyle w:val="ListParagraph"/>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Search Engine Optimization (SE0) for publicity.</w:t>
      </w:r>
    </w:p>
    <w:p w14:paraId="14B29F10" w14:textId="77777777" w:rsidR="00027AAF" w:rsidRPr="006210DD" w:rsidRDefault="00027AAF" w:rsidP="00DC289B">
      <w:pPr>
        <w:autoSpaceDE w:val="0"/>
        <w:autoSpaceDN w:val="0"/>
        <w:adjustRightInd w:val="0"/>
        <w:spacing w:after="0" w:line="480" w:lineRule="auto"/>
        <w:rPr>
          <w:rFonts w:cs="Courier New"/>
          <w:color w:val="000000"/>
          <w:szCs w:val="24"/>
        </w:rPr>
      </w:pPr>
    </w:p>
    <w:p w14:paraId="238CED26" w14:textId="77777777" w:rsidR="000E6EF6" w:rsidRPr="006210DD" w:rsidRDefault="000E6EF6" w:rsidP="00DC289B">
      <w:pPr>
        <w:autoSpaceDE w:val="0"/>
        <w:autoSpaceDN w:val="0"/>
        <w:adjustRightInd w:val="0"/>
        <w:spacing w:after="0" w:line="480" w:lineRule="auto"/>
        <w:rPr>
          <w:rFonts w:cs="Courier New"/>
          <w:b/>
          <w:color w:val="000000"/>
          <w:szCs w:val="24"/>
        </w:rPr>
      </w:pPr>
    </w:p>
    <w:p w14:paraId="7072977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Maintenance Phase</w:t>
      </w:r>
    </w:p>
    <w:p w14:paraId="7729365F"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t>Security controls to safeguard the system from internal and external threats.</w:t>
      </w:r>
    </w:p>
    <w:p w14:paraId="0317D6D2"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t>Information system development is always a work in progress.</w:t>
      </w:r>
    </w:p>
    <w:p w14:paraId="4498F6F4" w14:textId="77777777" w:rsidR="00027AAF" w:rsidRPr="006210DD" w:rsidRDefault="00027AAF" w:rsidP="00DC289B">
      <w:pPr>
        <w:spacing w:line="480" w:lineRule="auto"/>
        <w:rPr>
          <w:rFonts w:cs="Courier New"/>
          <w:szCs w:val="24"/>
        </w:rPr>
      </w:pPr>
    </w:p>
    <w:p w14:paraId="3B46BF1E" w14:textId="77777777" w:rsidR="006A6E07" w:rsidRPr="006210DD" w:rsidRDefault="006A6E07" w:rsidP="00DC289B">
      <w:pPr>
        <w:spacing w:line="480" w:lineRule="auto"/>
        <w:rPr>
          <w:rFonts w:cs="Courier New"/>
          <w:b/>
          <w:bCs/>
          <w:szCs w:val="24"/>
        </w:rPr>
      </w:pPr>
    </w:p>
    <w:p w14:paraId="241EAF87" w14:textId="77777777" w:rsidR="005C0D84" w:rsidRPr="006210DD" w:rsidRDefault="009D7B63" w:rsidP="005C0D84">
      <w:pPr>
        <w:pStyle w:val="Heading1"/>
        <w:spacing w:line="360" w:lineRule="auto"/>
        <w:ind w:left="3240" w:firstLine="360"/>
        <w:rPr>
          <w:rFonts w:cs="Courier New"/>
          <w:bCs/>
          <w:szCs w:val="24"/>
          <w:u w:val="none"/>
        </w:rPr>
      </w:pPr>
      <w:bookmarkStart w:id="26" w:name="_Toc39797084"/>
      <w:r w:rsidRPr="006210DD">
        <w:rPr>
          <w:rFonts w:cs="Courier New"/>
          <w:bCs/>
          <w:szCs w:val="24"/>
          <w:u w:val="none"/>
        </w:rPr>
        <w:t>CHAPTER 4:</w:t>
      </w:r>
      <w:bookmarkEnd w:id="26"/>
      <w:r w:rsidRPr="006210DD">
        <w:rPr>
          <w:rFonts w:cs="Courier New"/>
          <w:bCs/>
          <w:szCs w:val="24"/>
          <w:u w:val="none"/>
        </w:rPr>
        <w:t xml:space="preserve"> </w:t>
      </w:r>
    </w:p>
    <w:p w14:paraId="48408869" w14:textId="77777777" w:rsidR="00F9545C" w:rsidRPr="006210DD" w:rsidRDefault="009602B2" w:rsidP="009D7B63">
      <w:pPr>
        <w:pStyle w:val="Heading1"/>
        <w:spacing w:line="360" w:lineRule="auto"/>
        <w:ind w:left="1800" w:firstLine="360"/>
        <w:rPr>
          <w:rFonts w:cs="Courier New"/>
          <w:bCs/>
          <w:szCs w:val="24"/>
          <w:u w:val="none"/>
        </w:rPr>
      </w:pPr>
      <w:bookmarkStart w:id="27" w:name="_Toc39797085"/>
      <w:r w:rsidRPr="006210DD">
        <w:rPr>
          <w:rFonts w:cs="Courier New"/>
          <w:bCs/>
          <w:szCs w:val="24"/>
          <w:u w:val="none"/>
        </w:rPr>
        <w:t>Analysis of the Proposed System</w:t>
      </w:r>
      <w:bookmarkEnd w:id="27"/>
    </w:p>
    <w:p w14:paraId="6EBE1116" w14:textId="77777777" w:rsidR="009602B2" w:rsidRPr="006210DD" w:rsidRDefault="009602B2" w:rsidP="00B5166C">
      <w:pPr>
        <w:pStyle w:val="Heading2"/>
        <w:numPr>
          <w:ilvl w:val="0"/>
          <w:numId w:val="25"/>
        </w:numPr>
        <w:spacing w:line="360" w:lineRule="auto"/>
        <w:rPr>
          <w:rFonts w:cs="Courier New"/>
          <w:szCs w:val="24"/>
        </w:rPr>
      </w:pPr>
      <w:bookmarkStart w:id="28" w:name="_Toc39797086"/>
      <w:r w:rsidRPr="006210DD">
        <w:rPr>
          <w:rFonts w:cs="Courier New"/>
          <w:szCs w:val="24"/>
        </w:rPr>
        <w:t>Overview of the proposed system</w:t>
      </w:r>
      <w:bookmarkEnd w:id="28"/>
    </w:p>
    <w:p w14:paraId="0CA27D3E" w14:textId="77777777" w:rsidR="003037BB" w:rsidRPr="006210DD" w:rsidRDefault="003037BB" w:rsidP="00F86045">
      <w:pPr>
        <w:spacing w:after="206" w:line="480" w:lineRule="auto"/>
        <w:ind w:right="773"/>
        <w:rPr>
          <w:rFonts w:cs="Courier New"/>
          <w:szCs w:val="24"/>
        </w:rPr>
      </w:pPr>
      <w:r w:rsidRPr="006210DD">
        <w:rPr>
          <w:rFonts w:cs="Courier New"/>
          <w:szCs w:val="24"/>
        </w:rPr>
        <w:t xml:space="preserve">In the previous chapter a critical analysis was done in respect to the system which is currently in use. </w:t>
      </w:r>
      <w:r w:rsidR="000923B8" w:rsidRPr="006210DD">
        <w:rPr>
          <w:rFonts w:cs="Courier New"/>
          <w:szCs w:val="24"/>
        </w:rPr>
        <w:t>Its</w:t>
      </w:r>
      <w:r w:rsidRPr="006210DD">
        <w:rPr>
          <w:rFonts w:cs="Courier New"/>
          <w:szCs w:val="24"/>
        </w:rPr>
        <w:t xml:space="preserve"> fl</w:t>
      </w:r>
      <w:r w:rsidR="00557D9F" w:rsidRPr="006210DD">
        <w:rPr>
          <w:rFonts w:cs="Courier New"/>
          <w:szCs w:val="24"/>
        </w:rPr>
        <w:t>a</w:t>
      </w:r>
      <w:r w:rsidRPr="006210DD">
        <w:rPr>
          <w:rFonts w:cs="Courier New"/>
          <w:szCs w:val="24"/>
        </w:rPr>
        <w:t xml:space="preserve">ws </w:t>
      </w:r>
      <w:r w:rsidR="000923B8" w:rsidRPr="006210DD">
        <w:rPr>
          <w:rFonts w:cs="Courier New"/>
          <w:szCs w:val="24"/>
        </w:rPr>
        <w:t>make</w:t>
      </w:r>
      <w:r w:rsidRPr="006210DD">
        <w:rPr>
          <w:rFonts w:cs="Courier New"/>
          <w:szCs w:val="24"/>
        </w:rPr>
        <w:t xml:space="preserve"> it very uncomfortable to use since students have to go through hundreds of pages just to select only five </w:t>
      </w:r>
      <w:r w:rsidR="00577333" w:rsidRPr="006210DD">
        <w:rPr>
          <w:rFonts w:cs="Courier New"/>
          <w:szCs w:val="24"/>
        </w:rPr>
        <w:t xml:space="preserve">schools </w:t>
      </w:r>
      <w:r w:rsidRPr="006210DD">
        <w:rPr>
          <w:rFonts w:cs="Courier New"/>
          <w:szCs w:val="24"/>
        </w:rPr>
        <w:t>out of it.</w:t>
      </w:r>
    </w:p>
    <w:p w14:paraId="50AB7DED" w14:textId="77777777" w:rsidR="00970306" w:rsidRPr="006210DD" w:rsidRDefault="003037BB" w:rsidP="00F86045">
      <w:pPr>
        <w:spacing w:after="206" w:line="480" w:lineRule="auto"/>
        <w:ind w:right="773"/>
        <w:rPr>
          <w:rFonts w:cs="Courier New"/>
          <w:szCs w:val="24"/>
        </w:rPr>
      </w:pPr>
      <w:r w:rsidRPr="006210DD">
        <w:rPr>
          <w:rFonts w:cs="Courier New"/>
          <w:szCs w:val="24"/>
        </w:rPr>
        <w:lastRenderedPageBreak/>
        <w:t xml:space="preserve">The proposed system will be used </w:t>
      </w:r>
      <w:r w:rsidR="00FF4C41" w:rsidRPr="006210DD">
        <w:rPr>
          <w:rFonts w:cs="Courier New"/>
          <w:szCs w:val="24"/>
        </w:rPr>
        <w:t>as</w:t>
      </w:r>
      <w:r w:rsidRPr="006210DD">
        <w:rPr>
          <w:rFonts w:cs="Courier New"/>
          <w:szCs w:val="24"/>
        </w:rPr>
        <w:t xml:space="preserve"> a</w:t>
      </w:r>
      <w:r w:rsidR="00FF4C41" w:rsidRPr="006210DD">
        <w:rPr>
          <w:rFonts w:cs="Courier New"/>
          <w:szCs w:val="24"/>
        </w:rPr>
        <w:t xml:space="preserve"> supplement</w:t>
      </w:r>
      <w:r w:rsidRPr="006210DD">
        <w:rPr>
          <w:rFonts w:cs="Courier New"/>
          <w:szCs w:val="24"/>
        </w:rPr>
        <w:t>ary in order for the users to narrow down the list base on their own preference whereas others can also fill out the forms using their mock results</w:t>
      </w:r>
      <w:r w:rsidR="000923B8" w:rsidRPr="006210DD">
        <w:rPr>
          <w:rFonts w:cs="Courier New"/>
          <w:szCs w:val="24"/>
        </w:rPr>
        <w:t>, hobbies</w:t>
      </w:r>
      <w:r w:rsidR="006C6FC6" w:rsidRPr="006210DD">
        <w:rPr>
          <w:rFonts w:cs="Courier New"/>
          <w:szCs w:val="24"/>
        </w:rPr>
        <w:t xml:space="preserve"> </w:t>
      </w:r>
      <w:r w:rsidR="00321468" w:rsidRPr="006210DD">
        <w:rPr>
          <w:rFonts w:cs="Courier New"/>
          <w:szCs w:val="24"/>
        </w:rPr>
        <w:t>etc.</w:t>
      </w:r>
      <w:r w:rsidRPr="006210DD">
        <w:rPr>
          <w:rFonts w:cs="Courier New"/>
          <w:szCs w:val="24"/>
        </w:rPr>
        <w:t xml:space="preserve"> as cutoff point</w:t>
      </w:r>
      <w:r w:rsidR="00970306" w:rsidRPr="006210DD">
        <w:rPr>
          <w:rFonts w:cs="Courier New"/>
          <w:szCs w:val="24"/>
        </w:rPr>
        <w:t>s</w:t>
      </w:r>
      <w:r w:rsidRPr="006210DD">
        <w:rPr>
          <w:rFonts w:cs="Courier New"/>
          <w:szCs w:val="24"/>
        </w:rPr>
        <w:t xml:space="preserve"> for the system to generate likely preferred schools for selection</w:t>
      </w:r>
      <w:r w:rsidR="002D4685" w:rsidRPr="006210DD">
        <w:rPr>
          <w:rFonts w:cs="Courier New"/>
          <w:szCs w:val="24"/>
        </w:rPr>
        <w:t xml:space="preserve"> and also suggest career paths</w:t>
      </w:r>
      <w:r w:rsidRPr="006210DD">
        <w:rPr>
          <w:rFonts w:cs="Courier New"/>
          <w:szCs w:val="24"/>
        </w:rPr>
        <w:t>.</w:t>
      </w:r>
      <w:r w:rsidR="00FF4C41" w:rsidRPr="006210DD">
        <w:rPr>
          <w:rFonts w:cs="Courier New"/>
          <w:szCs w:val="24"/>
        </w:rPr>
        <w:t xml:space="preserve"> These actions are supported by tools which are implemented within the system. </w:t>
      </w:r>
    </w:p>
    <w:p w14:paraId="5E0AD519" w14:textId="77777777" w:rsidR="00782AD8" w:rsidRPr="006210DD" w:rsidRDefault="00FF4C41" w:rsidP="00F86045">
      <w:pPr>
        <w:spacing w:after="206" w:line="480" w:lineRule="auto"/>
        <w:ind w:right="773"/>
        <w:rPr>
          <w:rFonts w:cs="Courier New"/>
          <w:szCs w:val="24"/>
        </w:rPr>
      </w:pPr>
      <w:r w:rsidRPr="006210DD">
        <w:rPr>
          <w:rFonts w:cs="Courier New"/>
          <w:szCs w:val="24"/>
        </w:rPr>
        <w:t xml:space="preserve">The system analysis defines the architecture, components, modules, interfaces, and data for a system to satisfy specified requirements. </w:t>
      </w:r>
      <w:r w:rsidR="00575751" w:rsidRPr="006210DD">
        <w:rPr>
          <w:rFonts w:cs="Courier New"/>
          <w:szCs w:val="24"/>
        </w:rPr>
        <w:t>Therefore,</w:t>
      </w:r>
      <w:r w:rsidRPr="006210DD">
        <w:rPr>
          <w:rFonts w:cs="Courier New"/>
          <w:szCs w:val="24"/>
        </w:rPr>
        <w:t xml:space="preserve"> the development of well-structured system architecture is crucial for an adequate and successful implementation. This </w:t>
      </w:r>
      <w:r w:rsidR="00970306" w:rsidRPr="006210DD">
        <w:rPr>
          <w:rFonts w:cs="Courier New"/>
          <w:szCs w:val="24"/>
        </w:rPr>
        <w:t xml:space="preserve">chapter will describe </w:t>
      </w:r>
      <w:r w:rsidRPr="006210DD">
        <w:rPr>
          <w:rFonts w:cs="Courier New"/>
          <w:szCs w:val="24"/>
        </w:rPr>
        <w:t>the</w:t>
      </w:r>
      <w:r w:rsidR="00970306" w:rsidRPr="006210DD">
        <w:rPr>
          <w:rFonts w:cs="Courier New"/>
          <w:szCs w:val="24"/>
        </w:rPr>
        <w:t xml:space="preserve"> requirements and major component for the</w:t>
      </w:r>
      <w:r w:rsidRPr="006210DD">
        <w:rPr>
          <w:rFonts w:cs="Courier New"/>
          <w:szCs w:val="24"/>
        </w:rPr>
        <w:t xml:space="preserve"> system archi</w:t>
      </w:r>
      <w:r w:rsidR="00970306" w:rsidRPr="006210DD">
        <w:rPr>
          <w:rFonts w:cs="Courier New"/>
          <w:szCs w:val="24"/>
        </w:rPr>
        <w:t>tecture</w:t>
      </w:r>
      <w:r w:rsidRPr="006210DD">
        <w:rPr>
          <w:rFonts w:cs="Courier New"/>
          <w:szCs w:val="24"/>
        </w:rPr>
        <w:t xml:space="preserve">. </w:t>
      </w:r>
    </w:p>
    <w:p w14:paraId="609DFE6A" w14:textId="77777777" w:rsidR="00970306" w:rsidRPr="006210DD" w:rsidRDefault="00970306" w:rsidP="00F86045">
      <w:pPr>
        <w:spacing w:after="206" w:line="480" w:lineRule="auto"/>
        <w:ind w:right="773"/>
        <w:rPr>
          <w:rFonts w:cs="Courier New"/>
          <w:szCs w:val="24"/>
        </w:rPr>
      </w:pPr>
    </w:p>
    <w:p w14:paraId="28361CA6" w14:textId="77777777" w:rsidR="0061566C" w:rsidRPr="006210DD" w:rsidRDefault="0061566C" w:rsidP="00F86045">
      <w:pPr>
        <w:pStyle w:val="Heading3"/>
        <w:spacing w:line="480" w:lineRule="auto"/>
        <w:rPr>
          <w:rFonts w:cs="Courier New"/>
        </w:rPr>
      </w:pPr>
      <w:bookmarkStart w:id="29" w:name="_Toc39797087"/>
      <w:r w:rsidRPr="006210DD">
        <w:rPr>
          <w:rFonts w:cs="Courier New"/>
        </w:rPr>
        <w:t>4</w:t>
      </w:r>
      <w:r w:rsidR="00782AD8" w:rsidRPr="006210DD">
        <w:rPr>
          <w:rFonts w:cs="Courier New"/>
        </w:rPr>
        <w:t>.0.1</w:t>
      </w:r>
      <w:r w:rsidRPr="006210DD">
        <w:rPr>
          <w:rFonts w:cs="Courier New"/>
        </w:rPr>
        <w:t xml:space="preserve"> Functional Requirements</w:t>
      </w:r>
      <w:bookmarkEnd w:id="29"/>
    </w:p>
    <w:p w14:paraId="3EF5D49C"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Functional requirements refer to services, tasks or functions the system is required to</w:t>
      </w:r>
      <w:r w:rsidR="00EF7796" w:rsidRPr="006210DD">
        <w:rPr>
          <w:rFonts w:cs="Courier New"/>
          <w:color w:val="000000"/>
          <w:szCs w:val="24"/>
        </w:rPr>
        <w:t xml:space="preserve"> perform in order to satisfy it</w:t>
      </w:r>
      <w:r w:rsidR="00CB1CA7" w:rsidRPr="006210DD">
        <w:rPr>
          <w:rFonts w:cs="Courier New"/>
          <w:color w:val="000000"/>
          <w:szCs w:val="24"/>
        </w:rPr>
        <w:t>s</w:t>
      </w:r>
      <w:r w:rsidRPr="006210DD">
        <w:rPr>
          <w:rFonts w:cs="Courier New"/>
          <w:color w:val="000000"/>
          <w:szCs w:val="24"/>
        </w:rPr>
        <w:t xml:space="preserve"> users. </w:t>
      </w:r>
      <w:r w:rsidR="00D13DEF" w:rsidRPr="006210DD">
        <w:rPr>
          <w:rFonts w:cs="Courier New"/>
          <w:color w:val="000000"/>
          <w:szCs w:val="24"/>
        </w:rPr>
        <w:t>Therefore,</w:t>
      </w:r>
      <w:r w:rsidRPr="006210DD">
        <w:rPr>
          <w:rFonts w:cs="Courier New"/>
          <w:color w:val="000000"/>
          <w:szCs w:val="24"/>
        </w:rPr>
        <w:t xml:space="preserve"> the proposed system is likely to: </w:t>
      </w:r>
    </w:p>
    <w:p w14:paraId="77EA495F" w14:textId="77777777" w:rsidR="00EF7796" w:rsidRPr="006210DD" w:rsidRDefault="0061566C"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 xml:space="preserve">Give </w:t>
      </w:r>
      <w:r w:rsidR="00EF7796" w:rsidRPr="006210DD">
        <w:rPr>
          <w:rFonts w:cs="Courier New"/>
          <w:color w:val="000000"/>
          <w:szCs w:val="24"/>
        </w:rPr>
        <w:t xml:space="preserve">administrators the ability to add new </w:t>
      </w:r>
      <w:r w:rsidR="009C73F3" w:rsidRPr="006210DD">
        <w:rPr>
          <w:rFonts w:cs="Courier New"/>
          <w:color w:val="000000"/>
          <w:szCs w:val="24"/>
        </w:rPr>
        <w:t>schools</w:t>
      </w:r>
      <w:r w:rsidR="00EF7796" w:rsidRPr="006210DD">
        <w:rPr>
          <w:rFonts w:cs="Courier New"/>
          <w:color w:val="000000"/>
          <w:szCs w:val="24"/>
        </w:rPr>
        <w:t xml:space="preserve"> to the system. </w:t>
      </w:r>
    </w:p>
    <w:p w14:paraId="720DC682" w14:textId="77777777" w:rsidR="0061566C" w:rsidRPr="006210DD" w:rsidRDefault="00EF7796"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Provide data analysis</w:t>
      </w:r>
      <w:r w:rsidR="009F55D7" w:rsidRPr="006210DD">
        <w:rPr>
          <w:rFonts w:cs="Courier New"/>
          <w:color w:val="000000"/>
          <w:szCs w:val="24"/>
        </w:rPr>
        <w:t xml:space="preserve"> with graphs and live data tables.</w:t>
      </w:r>
    </w:p>
    <w:p w14:paraId="158552F4" w14:textId="77777777" w:rsidR="00A74FE5" w:rsidRPr="006210DD" w:rsidRDefault="002A6D68"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The system will generate suitable senior high schools for students to select based on their strength</w:t>
      </w:r>
      <w:r w:rsidR="00A74FE5" w:rsidRPr="006210DD">
        <w:rPr>
          <w:rFonts w:cs="Courier New"/>
          <w:color w:val="000000"/>
          <w:szCs w:val="24"/>
        </w:rPr>
        <w:t>.</w:t>
      </w:r>
    </w:p>
    <w:p w14:paraId="36CC1982" w14:textId="77777777" w:rsidR="00A4465B" w:rsidRPr="006210DD" w:rsidRDefault="003E7E3B"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lastRenderedPageBreak/>
        <w:t xml:space="preserve">Provide </w:t>
      </w:r>
      <w:r w:rsidR="00EC6B16" w:rsidRPr="006210DD">
        <w:rPr>
          <w:rFonts w:cs="Courier New"/>
          <w:color w:val="000000"/>
          <w:szCs w:val="24"/>
        </w:rPr>
        <w:t xml:space="preserve">Career guidance option </w:t>
      </w:r>
      <w:r w:rsidR="00110709" w:rsidRPr="006210DD">
        <w:rPr>
          <w:rFonts w:cs="Courier New"/>
          <w:color w:val="000000"/>
          <w:szCs w:val="24"/>
        </w:rPr>
        <w:t>for</w:t>
      </w:r>
      <w:r w:rsidR="00EC6B16" w:rsidRPr="006210DD">
        <w:rPr>
          <w:rFonts w:cs="Courier New"/>
          <w:color w:val="000000"/>
          <w:szCs w:val="24"/>
        </w:rPr>
        <w:t xml:space="preserve"> SHS</w:t>
      </w:r>
      <w:r w:rsidR="00A4465B" w:rsidRPr="006210DD">
        <w:rPr>
          <w:rFonts w:cs="Courier New"/>
          <w:color w:val="000000"/>
          <w:szCs w:val="24"/>
        </w:rPr>
        <w:t xml:space="preserve"> stud</w:t>
      </w:r>
      <w:r w:rsidR="00EC6B16" w:rsidRPr="006210DD">
        <w:rPr>
          <w:rFonts w:cs="Courier New"/>
          <w:color w:val="000000"/>
          <w:szCs w:val="24"/>
        </w:rPr>
        <w:t>ents.</w:t>
      </w:r>
    </w:p>
    <w:p w14:paraId="4EFB52EA" w14:textId="77777777" w:rsidR="00EF7796" w:rsidRPr="006210DD" w:rsidRDefault="00EC6B16" w:rsidP="00F86045">
      <w:pPr>
        <w:pStyle w:val="ListParagraph"/>
        <w:spacing w:after="0" w:line="480" w:lineRule="auto"/>
        <w:ind w:right="-450"/>
        <w:rPr>
          <w:rFonts w:cs="Courier New"/>
          <w:color w:val="000000"/>
          <w:szCs w:val="24"/>
        </w:rPr>
      </w:pPr>
      <w:r w:rsidRPr="006210DD">
        <w:rPr>
          <w:rFonts w:cs="Courier New"/>
          <w:color w:val="000000"/>
          <w:szCs w:val="24"/>
        </w:rPr>
        <w:t xml:space="preserve"> </w:t>
      </w:r>
    </w:p>
    <w:p w14:paraId="1AA8A7D0" w14:textId="77777777" w:rsidR="0061566C" w:rsidRPr="006210DD" w:rsidRDefault="0061566C" w:rsidP="00F86045">
      <w:pPr>
        <w:pStyle w:val="Heading3"/>
        <w:spacing w:line="480" w:lineRule="auto"/>
        <w:rPr>
          <w:rFonts w:cs="Courier New"/>
        </w:rPr>
      </w:pPr>
      <w:bookmarkStart w:id="30" w:name="_Toc426417086"/>
      <w:bookmarkStart w:id="31" w:name="_Toc39797088"/>
      <w:r w:rsidRPr="006210DD">
        <w:rPr>
          <w:rFonts w:cs="Courier New"/>
        </w:rPr>
        <w:t>4</w:t>
      </w:r>
      <w:r w:rsidR="00A4465B" w:rsidRPr="006210DD">
        <w:rPr>
          <w:rFonts w:cs="Courier New"/>
        </w:rPr>
        <w:t>.0.2</w:t>
      </w:r>
      <w:r w:rsidRPr="006210DD">
        <w:rPr>
          <w:rFonts w:cs="Courier New"/>
        </w:rPr>
        <w:t xml:space="preserve"> Non-functional Requirements</w:t>
      </w:r>
      <w:bookmarkEnd w:id="30"/>
      <w:bookmarkEnd w:id="31"/>
      <w:r w:rsidRPr="006210DD">
        <w:rPr>
          <w:rFonts w:cs="Courier New"/>
        </w:rPr>
        <w:t xml:space="preserve"> </w:t>
      </w:r>
    </w:p>
    <w:p w14:paraId="533A9101"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 xml:space="preserve">Non-functional requirements are requirements that are not core service of the intended system but are very crucial to the operation of the system. </w:t>
      </w:r>
      <w:r w:rsidR="00A85394" w:rsidRPr="006210DD">
        <w:rPr>
          <w:rFonts w:cs="Courier New"/>
          <w:color w:val="000000"/>
          <w:szCs w:val="24"/>
        </w:rPr>
        <w:t>Thus,</w:t>
      </w:r>
      <w:r w:rsidRPr="006210DD">
        <w:rPr>
          <w:rFonts w:cs="Courier New"/>
          <w:color w:val="000000"/>
          <w:szCs w:val="24"/>
        </w:rPr>
        <w:t xml:space="preserve"> the proposed system does the following: </w:t>
      </w:r>
    </w:p>
    <w:p w14:paraId="08D9C748"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has high perfor</w:t>
      </w:r>
      <w:r w:rsidR="0019227A" w:rsidRPr="006210DD">
        <w:rPr>
          <w:rFonts w:cs="Courier New"/>
          <w:color w:val="000000"/>
          <w:szCs w:val="24"/>
        </w:rPr>
        <w:t>mance and reliability level. That</w:t>
      </w:r>
      <w:r w:rsidRPr="006210DD">
        <w:rPr>
          <w:rFonts w:cs="Courier New"/>
          <w:color w:val="000000"/>
          <w:szCs w:val="24"/>
        </w:rPr>
        <w:t xml:space="preserve"> mean</w:t>
      </w:r>
      <w:r w:rsidR="0019227A" w:rsidRPr="006210DD">
        <w:rPr>
          <w:rFonts w:cs="Courier New"/>
          <w:color w:val="000000"/>
          <w:szCs w:val="24"/>
        </w:rPr>
        <w:t>s the accuracy of the generated results</w:t>
      </w:r>
      <w:r w:rsidRPr="006210DD">
        <w:rPr>
          <w:rFonts w:cs="Courier New"/>
          <w:color w:val="000000"/>
          <w:szCs w:val="24"/>
        </w:rPr>
        <w:t xml:space="preserve"> are very high.</w:t>
      </w:r>
    </w:p>
    <w:p w14:paraId="25BEC88F"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has user-friendly interfaces. This ensures the ease with whi</w:t>
      </w:r>
      <w:r w:rsidR="0057678E" w:rsidRPr="006210DD">
        <w:rPr>
          <w:rFonts w:cs="Courier New"/>
          <w:color w:val="000000"/>
          <w:szCs w:val="24"/>
        </w:rPr>
        <w:t xml:space="preserve">ch the system can be </w:t>
      </w:r>
      <w:r w:rsidRPr="006210DD">
        <w:rPr>
          <w:rFonts w:cs="Courier New"/>
          <w:color w:val="000000"/>
          <w:szCs w:val="24"/>
        </w:rPr>
        <w:t xml:space="preserve">used. </w:t>
      </w:r>
    </w:p>
    <w:p w14:paraId="2320E0A8" w14:textId="77777777" w:rsidR="00B43E9C" w:rsidRPr="006210DD" w:rsidRDefault="00B43E9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can be access</w:t>
      </w:r>
      <w:r w:rsidR="00B24F9C" w:rsidRPr="006210DD">
        <w:rPr>
          <w:rFonts w:cs="Courier New"/>
          <w:color w:val="000000"/>
          <w:szCs w:val="24"/>
        </w:rPr>
        <w:t>ed</w:t>
      </w:r>
      <w:r w:rsidRPr="006210DD">
        <w:rPr>
          <w:rFonts w:cs="Courier New"/>
          <w:color w:val="000000"/>
          <w:szCs w:val="24"/>
        </w:rPr>
        <w:t xml:space="preserve"> on any device with little or no training.</w:t>
      </w:r>
    </w:p>
    <w:p w14:paraId="3F57442E" w14:textId="77777777" w:rsidR="009602B2" w:rsidRPr="006210DD" w:rsidRDefault="00016974" w:rsidP="00B5166C">
      <w:pPr>
        <w:pStyle w:val="Heading2"/>
        <w:numPr>
          <w:ilvl w:val="1"/>
          <w:numId w:val="25"/>
        </w:numPr>
        <w:spacing w:line="480" w:lineRule="auto"/>
        <w:rPr>
          <w:rFonts w:cs="Courier New"/>
          <w:szCs w:val="24"/>
        </w:rPr>
      </w:pPr>
      <w:bookmarkStart w:id="32" w:name="_Toc39797089"/>
      <w:r w:rsidRPr="006210DD">
        <w:rPr>
          <w:rFonts w:cs="Courier New"/>
          <w:szCs w:val="24"/>
        </w:rPr>
        <w:t xml:space="preserve">Major </w:t>
      </w:r>
      <w:r w:rsidR="009602B2" w:rsidRPr="006210DD">
        <w:rPr>
          <w:rFonts w:cs="Courier New"/>
          <w:szCs w:val="24"/>
        </w:rPr>
        <w:t>Features and Components of the proposed system</w:t>
      </w:r>
      <w:bookmarkEnd w:id="32"/>
    </w:p>
    <w:p w14:paraId="11DF6691" w14:textId="77777777" w:rsidR="0061566C" w:rsidRPr="006210DD" w:rsidRDefault="0061566C" w:rsidP="00B5166C">
      <w:pPr>
        <w:pStyle w:val="Heading3"/>
        <w:numPr>
          <w:ilvl w:val="2"/>
          <w:numId w:val="25"/>
        </w:numPr>
        <w:spacing w:line="480" w:lineRule="auto"/>
        <w:rPr>
          <w:rFonts w:cs="Courier New"/>
        </w:rPr>
      </w:pPr>
      <w:bookmarkStart w:id="33" w:name="_Toc39797090"/>
      <w:r w:rsidRPr="006210DD">
        <w:rPr>
          <w:rFonts w:cs="Courier New"/>
        </w:rPr>
        <w:t>Major Features</w:t>
      </w:r>
      <w:bookmarkEnd w:id="33"/>
    </w:p>
    <w:p w14:paraId="426E7196" w14:textId="77777777" w:rsidR="00016974" w:rsidRPr="006210DD" w:rsidRDefault="00016974" w:rsidP="00B5166C">
      <w:pPr>
        <w:pStyle w:val="ListParagraph"/>
        <w:numPr>
          <w:ilvl w:val="0"/>
          <w:numId w:val="26"/>
        </w:numPr>
        <w:spacing w:line="480" w:lineRule="auto"/>
        <w:rPr>
          <w:rFonts w:cs="Courier New"/>
          <w:szCs w:val="24"/>
        </w:rPr>
      </w:pPr>
      <w:r w:rsidRPr="006210DD">
        <w:rPr>
          <w:rFonts w:cs="Courier New"/>
          <w:szCs w:val="24"/>
        </w:rPr>
        <w:t>Mobile Responsive</w:t>
      </w:r>
      <w:r w:rsidR="00DE45FE" w:rsidRPr="006210DD">
        <w:rPr>
          <w:rFonts w:cs="Courier New"/>
          <w:szCs w:val="24"/>
        </w:rPr>
        <w:t>.</w:t>
      </w:r>
    </w:p>
    <w:p w14:paraId="22086814" w14:textId="77777777" w:rsidR="00016974" w:rsidRPr="006210DD" w:rsidRDefault="00DE45FE" w:rsidP="00B5166C">
      <w:pPr>
        <w:pStyle w:val="ListParagraph"/>
        <w:numPr>
          <w:ilvl w:val="0"/>
          <w:numId w:val="26"/>
        </w:numPr>
        <w:spacing w:line="480" w:lineRule="auto"/>
        <w:rPr>
          <w:rFonts w:cs="Courier New"/>
          <w:szCs w:val="24"/>
        </w:rPr>
      </w:pPr>
      <w:r w:rsidRPr="006210DD">
        <w:rPr>
          <w:rFonts w:cs="Courier New"/>
          <w:szCs w:val="24"/>
        </w:rPr>
        <w:t>Data analysis with graphical representation.</w:t>
      </w:r>
    </w:p>
    <w:p w14:paraId="378D7FEA" w14:textId="77777777" w:rsidR="00DE45FE" w:rsidRPr="006210DD" w:rsidRDefault="00DE45FE" w:rsidP="00B5166C">
      <w:pPr>
        <w:pStyle w:val="ListParagraph"/>
        <w:numPr>
          <w:ilvl w:val="0"/>
          <w:numId w:val="26"/>
        </w:numPr>
        <w:spacing w:line="480" w:lineRule="auto"/>
        <w:rPr>
          <w:rFonts w:cs="Courier New"/>
          <w:szCs w:val="24"/>
        </w:rPr>
      </w:pPr>
      <w:r w:rsidRPr="006210DD">
        <w:rPr>
          <w:rFonts w:cs="Courier New"/>
          <w:szCs w:val="24"/>
        </w:rPr>
        <w:t>Live data table.</w:t>
      </w:r>
    </w:p>
    <w:p w14:paraId="4A70F3C5" w14:textId="77777777" w:rsidR="0061566C" w:rsidRPr="006210DD" w:rsidRDefault="0061566C" w:rsidP="00B5166C">
      <w:pPr>
        <w:pStyle w:val="Heading3"/>
        <w:numPr>
          <w:ilvl w:val="2"/>
          <w:numId w:val="25"/>
        </w:numPr>
        <w:spacing w:line="480" w:lineRule="auto"/>
        <w:rPr>
          <w:rFonts w:cs="Courier New"/>
        </w:rPr>
      </w:pPr>
      <w:bookmarkStart w:id="34" w:name="_Toc39797091"/>
      <w:r w:rsidRPr="006210DD">
        <w:rPr>
          <w:rFonts w:cs="Courier New"/>
        </w:rPr>
        <w:t>Component</w:t>
      </w:r>
      <w:r w:rsidR="00E0648E" w:rsidRPr="006210DD">
        <w:rPr>
          <w:rFonts w:cs="Courier New"/>
        </w:rPr>
        <w:t xml:space="preserve"> of the proposed system</w:t>
      </w:r>
      <w:bookmarkEnd w:id="34"/>
    </w:p>
    <w:p w14:paraId="6A44BC82" w14:textId="77777777" w:rsidR="00E0648E" w:rsidRPr="006210DD" w:rsidRDefault="00E0648E" w:rsidP="00B5166C">
      <w:pPr>
        <w:pStyle w:val="ListParagraph"/>
        <w:numPr>
          <w:ilvl w:val="0"/>
          <w:numId w:val="27"/>
        </w:numPr>
        <w:spacing w:line="480" w:lineRule="auto"/>
        <w:rPr>
          <w:rFonts w:cs="Courier New"/>
          <w:szCs w:val="24"/>
        </w:rPr>
      </w:pPr>
      <w:r w:rsidRPr="006210DD">
        <w:rPr>
          <w:rFonts w:cs="Courier New"/>
          <w:szCs w:val="24"/>
        </w:rPr>
        <w:t>Administrative backend for data entry.</w:t>
      </w:r>
    </w:p>
    <w:p w14:paraId="6A00AF4D" w14:textId="77777777" w:rsidR="00903557"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input for suggested SHS for selection.</w:t>
      </w:r>
    </w:p>
    <w:p w14:paraId="37520247" w14:textId="77777777" w:rsidR="008F1EE9"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entry for suggested career guidance.</w:t>
      </w:r>
    </w:p>
    <w:p w14:paraId="602E2772" w14:textId="77777777" w:rsidR="00592411" w:rsidRPr="006210DD" w:rsidRDefault="00BA210B" w:rsidP="00B5166C">
      <w:pPr>
        <w:pStyle w:val="ListParagraph"/>
        <w:numPr>
          <w:ilvl w:val="0"/>
          <w:numId w:val="27"/>
        </w:numPr>
        <w:spacing w:line="480" w:lineRule="auto"/>
        <w:rPr>
          <w:rFonts w:cs="Courier New"/>
          <w:szCs w:val="24"/>
        </w:rPr>
      </w:pPr>
      <w:r w:rsidRPr="006210DD">
        <w:rPr>
          <w:rFonts w:cs="Courier New"/>
          <w:szCs w:val="24"/>
        </w:rPr>
        <w:lastRenderedPageBreak/>
        <w:t>Live data table to narrow down SHSs base on user’s preference.</w:t>
      </w:r>
    </w:p>
    <w:p w14:paraId="19A57CB0" w14:textId="2953532A" w:rsidR="006D29C7" w:rsidRPr="006210DD" w:rsidRDefault="00BA210B" w:rsidP="00F86045">
      <w:pPr>
        <w:spacing w:line="480" w:lineRule="auto"/>
        <w:rPr>
          <w:rFonts w:cs="Courier New"/>
          <w:szCs w:val="24"/>
        </w:rPr>
      </w:pPr>
      <w:r w:rsidRPr="006210DD">
        <w:rPr>
          <w:rFonts w:cs="Courier New"/>
          <w:szCs w:val="24"/>
        </w:rPr>
        <w:t xml:space="preserve"> </w:t>
      </w:r>
    </w:p>
    <w:p w14:paraId="7CAD35F7" w14:textId="77777777" w:rsidR="009602B2" w:rsidRPr="006210DD" w:rsidRDefault="009602B2" w:rsidP="00B5166C">
      <w:pPr>
        <w:pStyle w:val="Heading2"/>
        <w:numPr>
          <w:ilvl w:val="1"/>
          <w:numId w:val="25"/>
        </w:numPr>
        <w:spacing w:line="480" w:lineRule="auto"/>
        <w:rPr>
          <w:rFonts w:cs="Courier New"/>
          <w:szCs w:val="24"/>
        </w:rPr>
      </w:pPr>
      <w:bookmarkStart w:id="35" w:name="_Toc39797092"/>
      <w:r w:rsidRPr="006210DD">
        <w:rPr>
          <w:rFonts w:cs="Courier New"/>
          <w:szCs w:val="24"/>
        </w:rPr>
        <w:t>Benefits/Advantage of the proposed system</w:t>
      </w:r>
      <w:bookmarkEnd w:id="35"/>
    </w:p>
    <w:p w14:paraId="1BFC3041" w14:textId="77777777" w:rsidR="004C3976" w:rsidRPr="006210DD" w:rsidRDefault="004C3976" w:rsidP="00B5166C">
      <w:pPr>
        <w:pStyle w:val="ListParagraph"/>
        <w:numPr>
          <w:ilvl w:val="0"/>
          <w:numId w:val="28"/>
        </w:numPr>
        <w:spacing w:line="480" w:lineRule="auto"/>
        <w:rPr>
          <w:rFonts w:cs="Courier New"/>
          <w:szCs w:val="24"/>
        </w:rPr>
      </w:pPr>
      <w:r w:rsidRPr="006210DD">
        <w:rPr>
          <w:rFonts w:cs="Courier New"/>
          <w:szCs w:val="24"/>
        </w:rPr>
        <w:t>The system will serve as a point of reference for all SHS</w:t>
      </w:r>
      <w:r w:rsidR="00744D24" w:rsidRPr="006210DD">
        <w:rPr>
          <w:rFonts w:cs="Courier New"/>
          <w:szCs w:val="24"/>
        </w:rPr>
        <w:t>.</w:t>
      </w:r>
    </w:p>
    <w:p w14:paraId="34D3FA44" w14:textId="77777777" w:rsidR="004C3976" w:rsidRPr="006210DD" w:rsidRDefault="00AA26BC" w:rsidP="00B5166C">
      <w:pPr>
        <w:pStyle w:val="ListParagraph"/>
        <w:numPr>
          <w:ilvl w:val="0"/>
          <w:numId w:val="28"/>
        </w:numPr>
        <w:spacing w:line="480" w:lineRule="auto"/>
        <w:rPr>
          <w:rFonts w:cs="Courier New"/>
          <w:szCs w:val="24"/>
        </w:rPr>
      </w:pPr>
      <w:r w:rsidRPr="006210DD">
        <w:rPr>
          <w:rFonts w:cs="Courier New"/>
          <w:szCs w:val="24"/>
        </w:rPr>
        <w:t>Quick decision making in selecting</w:t>
      </w:r>
      <w:r w:rsidR="00BA210B" w:rsidRPr="006210DD">
        <w:rPr>
          <w:rFonts w:cs="Courier New"/>
          <w:szCs w:val="24"/>
        </w:rPr>
        <w:t xml:space="preserve"> preferred SHS.</w:t>
      </w:r>
    </w:p>
    <w:p w14:paraId="4334D593" w14:textId="77777777" w:rsidR="00BA210B" w:rsidRPr="006210DD" w:rsidRDefault="00BA210B" w:rsidP="00B5166C">
      <w:pPr>
        <w:pStyle w:val="ListParagraph"/>
        <w:numPr>
          <w:ilvl w:val="0"/>
          <w:numId w:val="28"/>
        </w:numPr>
        <w:spacing w:line="480" w:lineRule="auto"/>
        <w:rPr>
          <w:rFonts w:cs="Courier New"/>
          <w:szCs w:val="24"/>
        </w:rPr>
      </w:pPr>
      <w:r w:rsidRPr="006210DD">
        <w:rPr>
          <w:rFonts w:cs="Courier New"/>
          <w:szCs w:val="24"/>
        </w:rPr>
        <w:t>Providing career guidance path for SHS students.</w:t>
      </w:r>
    </w:p>
    <w:p w14:paraId="5CF23E32" w14:textId="2F661F44" w:rsidR="00007727" w:rsidRPr="006210DD" w:rsidRDefault="00007727" w:rsidP="00F86045">
      <w:pPr>
        <w:spacing w:line="480" w:lineRule="auto"/>
        <w:rPr>
          <w:rFonts w:cs="Courier New"/>
          <w:szCs w:val="24"/>
        </w:rPr>
      </w:pPr>
    </w:p>
    <w:p w14:paraId="7BCA37A9" w14:textId="17C644EF" w:rsidR="00A3432F" w:rsidRPr="006210DD" w:rsidRDefault="00A3432F" w:rsidP="00F86045">
      <w:pPr>
        <w:spacing w:line="480" w:lineRule="auto"/>
        <w:rPr>
          <w:rFonts w:cs="Courier New"/>
          <w:szCs w:val="24"/>
        </w:rPr>
      </w:pPr>
    </w:p>
    <w:p w14:paraId="2C4F4617" w14:textId="77777777" w:rsidR="00A3432F" w:rsidRPr="006210DD" w:rsidRDefault="00A3432F" w:rsidP="00F86045">
      <w:pPr>
        <w:spacing w:line="480" w:lineRule="auto"/>
        <w:rPr>
          <w:rFonts w:cs="Courier New"/>
          <w:szCs w:val="24"/>
        </w:rPr>
      </w:pPr>
    </w:p>
    <w:p w14:paraId="5448DD2E" w14:textId="77777777" w:rsidR="002C0A7F" w:rsidRPr="006210DD" w:rsidRDefault="009602B2" w:rsidP="00B5166C">
      <w:pPr>
        <w:pStyle w:val="Heading2"/>
        <w:numPr>
          <w:ilvl w:val="1"/>
          <w:numId w:val="25"/>
        </w:numPr>
        <w:spacing w:line="480" w:lineRule="auto"/>
        <w:rPr>
          <w:rFonts w:cs="Courier New"/>
          <w:szCs w:val="24"/>
        </w:rPr>
      </w:pPr>
      <w:bookmarkStart w:id="36" w:name="_Toc39797093"/>
      <w:r w:rsidRPr="006210DD">
        <w:rPr>
          <w:rFonts w:cs="Courier New"/>
          <w:szCs w:val="24"/>
        </w:rPr>
        <w:t>System Context Diagram</w:t>
      </w:r>
      <w:r w:rsidR="002C0A7F" w:rsidRPr="006210DD">
        <w:rPr>
          <w:rFonts w:cs="Courier New"/>
          <w:szCs w:val="24"/>
        </w:rPr>
        <w:t xml:space="preserve"> of the proposed system</w:t>
      </w:r>
      <w:bookmarkEnd w:id="36"/>
    </w:p>
    <w:p w14:paraId="0A59FF76" w14:textId="77777777" w:rsidR="002C2D60" w:rsidRPr="006210DD" w:rsidRDefault="002C2D60" w:rsidP="00F86045">
      <w:pPr>
        <w:spacing w:line="480" w:lineRule="auto"/>
        <w:rPr>
          <w:rFonts w:cs="Courier New"/>
          <w:b/>
        </w:rPr>
      </w:pPr>
      <w:r w:rsidRPr="006210DD">
        <w:rPr>
          <w:rFonts w:cs="Courier New"/>
          <w:b/>
        </w:rPr>
        <w:t>Context Diagram</w:t>
      </w:r>
    </w:p>
    <w:p w14:paraId="39AA0BDD" w14:textId="77777777" w:rsidR="006E348C" w:rsidRPr="006210DD" w:rsidRDefault="006E348C" w:rsidP="00F86045">
      <w:pPr>
        <w:spacing w:line="480" w:lineRule="auto"/>
        <w:rPr>
          <w:rFonts w:cs="Courier New"/>
          <w:szCs w:val="24"/>
        </w:rPr>
      </w:pPr>
      <w:r w:rsidRPr="006210DD">
        <w:rPr>
          <w:rFonts w:cs="Courier New"/>
          <w:szCs w:val="24"/>
        </w:rPr>
        <w:t>Figure</w:t>
      </w:r>
      <w:r w:rsidR="00C42E47" w:rsidRPr="006210DD">
        <w:rPr>
          <w:rFonts w:cs="Courier New"/>
          <w:szCs w:val="24"/>
        </w:rPr>
        <w:t xml:space="preserve"> 4.1 shows the context diagram </w:t>
      </w:r>
      <w:r w:rsidRPr="006210DD">
        <w:rPr>
          <w:rFonts w:cs="Courier New"/>
          <w:szCs w:val="24"/>
        </w:rPr>
        <w:t>f</w:t>
      </w:r>
      <w:r w:rsidR="00C42E47" w:rsidRPr="006210DD">
        <w:rPr>
          <w:rFonts w:cs="Courier New"/>
          <w:szCs w:val="24"/>
        </w:rPr>
        <w:t>or</w:t>
      </w:r>
      <w:r w:rsidR="004E4F57" w:rsidRPr="006210DD">
        <w:rPr>
          <w:rFonts w:cs="Courier New"/>
          <w:szCs w:val="24"/>
        </w:rPr>
        <w:t xml:space="preserve"> career advisor</w:t>
      </w:r>
      <w:r w:rsidRPr="006210DD">
        <w:rPr>
          <w:rFonts w:cs="Courier New"/>
          <w:szCs w:val="24"/>
        </w:rPr>
        <w:t>.</w:t>
      </w:r>
    </w:p>
    <w:p w14:paraId="4B95E764" w14:textId="77777777" w:rsidR="00BD40E1" w:rsidRPr="006210DD" w:rsidRDefault="00BD40E1" w:rsidP="00663F93">
      <w:pPr>
        <w:spacing w:line="360" w:lineRule="auto"/>
        <w:rPr>
          <w:rFonts w:cs="Courier New"/>
          <w:szCs w:val="24"/>
        </w:rPr>
      </w:pPr>
      <w:r w:rsidRPr="006210DD">
        <w:rPr>
          <w:rFonts w:cs="Courier New"/>
          <w:noProof/>
        </w:rPr>
        <w:lastRenderedPageBreak/>
        <mc:AlternateContent>
          <mc:Choice Requires="wpg">
            <w:drawing>
              <wp:anchor distT="0" distB="0" distL="114300" distR="114300" simplePos="0" relativeHeight="251659264" behindDoc="0" locked="0" layoutInCell="1" allowOverlap="1" wp14:anchorId="0C6758C6" wp14:editId="2A7474A5">
                <wp:simplePos x="0" y="0"/>
                <wp:positionH relativeFrom="page">
                  <wp:posOffset>560705</wp:posOffset>
                </wp:positionH>
                <wp:positionV relativeFrom="paragraph">
                  <wp:posOffset>488315</wp:posOffset>
                </wp:positionV>
                <wp:extent cx="6952615" cy="3070225"/>
                <wp:effectExtent l="0" t="0" r="19685" b="15875"/>
                <wp:wrapTopAndBottom/>
                <wp:docPr id="3" name="Group 3"/>
                <wp:cNvGraphicFramePr/>
                <a:graphic xmlns:a="http://schemas.openxmlformats.org/drawingml/2006/main">
                  <a:graphicData uri="http://schemas.microsoft.com/office/word/2010/wordprocessingGroup">
                    <wpg:wgp>
                      <wpg:cNvGrpSpPr/>
                      <wpg:grpSpPr>
                        <a:xfrm>
                          <a:off x="0" y="0"/>
                          <a:ext cx="6952615" cy="3070225"/>
                          <a:chOff x="0" y="95250"/>
                          <a:chExt cx="6943725" cy="3070645"/>
                        </a:xfrm>
                        <a:noFill/>
                      </wpg:grpSpPr>
                      <wpg:grpSp>
                        <wpg:cNvPr id="4" name="Group 4"/>
                        <wpg:cNvGrpSpPr/>
                        <wpg:grpSpPr>
                          <a:xfrm>
                            <a:off x="0" y="381000"/>
                            <a:ext cx="590550" cy="2707257"/>
                            <a:chOff x="0" y="171450"/>
                            <a:chExt cx="590550" cy="2707257"/>
                          </a:xfrm>
                          <a:grpFill/>
                        </wpg:grpSpPr>
                        <wps:wsp>
                          <wps:cNvPr id="6" name="Rectangle: Rounded Corners 6"/>
                          <wps:cNvSpPr/>
                          <wps:spPr>
                            <a:xfrm>
                              <a:off x="0" y="171450"/>
                              <a:ext cx="590550" cy="27072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rot="5400000">
                              <a:off x="-96557" y="1303654"/>
                              <a:ext cx="829945" cy="332918"/>
                            </a:xfrm>
                            <a:prstGeom prst="rect">
                              <a:avLst/>
                            </a:prstGeom>
                            <a:grpFill/>
                            <a:ln w="6350">
                              <a:noFill/>
                            </a:ln>
                          </wps:spPr>
                          <wps:txbx>
                            <w:txbxContent>
                              <w:p w14:paraId="611F6CB4" w14:textId="77777777" w:rsidR="000E1227" w:rsidRPr="001352C9" w:rsidRDefault="000E1227" w:rsidP="00BD40E1">
                                <w:pPr>
                                  <w:rPr>
                                    <w:rFonts w:cs="Courier New"/>
                                  </w:rPr>
                                </w:pPr>
                                <w:r w:rsidRPr="001352C9">
                                  <w:rPr>
                                    <w:rFonts w:cs="Courier New"/>
                                  </w:rPr>
                                  <w:t>Stud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8" name="Group 8"/>
                        <wpg:cNvGrpSpPr/>
                        <wpg:grpSpPr>
                          <a:xfrm>
                            <a:off x="6372225" y="685800"/>
                            <a:ext cx="571500" cy="2402457"/>
                            <a:chOff x="0" y="571500"/>
                            <a:chExt cx="571500" cy="2402457"/>
                          </a:xfrm>
                          <a:grpFill/>
                        </wpg:grpSpPr>
                        <wps:wsp>
                          <wps:cNvPr id="9" name="Rectangle: Rounded Corners 9"/>
                          <wps:cNvSpPr/>
                          <wps:spPr>
                            <a:xfrm>
                              <a:off x="0" y="571500"/>
                              <a:ext cx="571500" cy="24024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rot="5400000">
                              <a:off x="-373824" y="1377862"/>
                              <a:ext cx="1378585" cy="333552"/>
                            </a:xfrm>
                            <a:prstGeom prst="rect">
                              <a:avLst/>
                            </a:prstGeom>
                            <a:grpFill/>
                            <a:ln w="6350">
                              <a:noFill/>
                            </a:ln>
                          </wps:spPr>
                          <wps:txbx>
                            <w:txbxContent>
                              <w:p w14:paraId="6B18F2AA" w14:textId="77777777" w:rsidR="000E1227" w:rsidRPr="001352C9" w:rsidRDefault="000E1227" w:rsidP="00BD40E1">
                                <w:pPr>
                                  <w:rPr>
                                    <w:rFonts w:cs="Courier New"/>
                                  </w:rPr>
                                </w:pPr>
                                <w:r w:rsidRPr="001352C9">
                                  <w:rPr>
                                    <w:rFonts w:cs="Courier New"/>
                                  </w:rPr>
                                  <w:t>Admin</w:t>
                                </w:r>
                                <w:r>
                                  <w:rPr>
                                    <w:rFonts w:cs="Courier New"/>
                                  </w:rPr>
                                  <w:t>istrat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1" name="Group 11"/>
                        <wpg:cNvGrpSpPr/>
                        <wpg:grpSpPr>
                          <a:xfrm>
                            <a:off x="2657477" y="198434"/>
                            <a:ext cx="1562098" cy="2967461"/>
                            <a:chOff x="9527" y="198434"/>
                            <a:chExt cx="1562098" cy="2967461"/>
                          </a:xfrm>
                          <a:grpFill/>
                        </wpg:grpSpPr>
                        <wpg:grpSp>
                          <wpg:cNvPr id="12" name="Group 12"/>
                          <wpg:cNvGrpSpPr/>
                          <wpg:grpSpPr>
                            <a:xfrm>
                              <a:off x="9527" y="198434"/>
                              <a:ext cx="1562098" cy="2967461"/>
                              <a:chOff x="9527" y="198434"/>
                              <a:chExt cx="1562098" cy="2967461"/>
                            </a:xfrm>
                            <a:grpFill/>
                          </wpg:grpSpPr>
                          <wps:wsp>
                            <wps:cNvPr id="13" name="Rectangle: Rounded Corners 13"/>
                            <wps:cNvSpPr/>
                            <wps:spPr>
                              <a:xfrm>
                                <a:off x="9527" y="198434"/>
                                <a:ext cx="1543049" cy="2967461"/>
                              </a:xfrm>
                              <a:prstGeom prst="roundRect">
                                <a:avLst>
                                  <a:gd name="adj" fmla="val 1287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flipV="1">
                                <a:off x="19050" y="593996"/>
                                <a:ext cx="1552575" cy="0"/>
                              </a:xfrm>
                              <a:prstGeom prst="line">
                                <a:avLst/>
                              </a:prstGeom>
                              <a:grpFill/>
                              <a:ln w="1905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 name="Text Box 15"/>
                            <wps:cNvSpPr txBox="1"/>
                            <wps:spPr>
                              <a:xfrm>
                                <a:off x="542925" y="286502"/>
                                <a:ext cx="522605" cy="285751"/>
                              </a:xfrm>
                              <a:prstGeom prst="rect">
                                <a:avLst/>
                              </a:prstGeom>
                              <a:grpFill/>
                              <a:ln w="6350">
                                <a:noFill/>
                              </a:ln>
                            </wps:spPr>
                            <wps:txbx>
                              <w:txbxContent>
                                <w:p w14:paraId="38797EB4" w14:textId="77777777" w:rsidR="000E1227" w:rsidRPr="00483F8F" w:rsidRDefault="000E1227" w:rsidP="00BD40E1">
                                  <w:pPr>
                                    <w:jc w:val="center"/>
                                    <w:rPr>
                                      <w:rFonts w:cs="Courier New"/>
                                    </w:rPr>
                                  </w:pPr>
                                  <w:r w:rsidRPr="00483F8F">
                                    <w:rPr>
                                      <w:rFonts w:cs="Courier New"/>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Text Box 16"/>
                          <wps:cNvSpPr txBox="1"/>
                          <wps:spPr>
                            <a:xfrm>
                              <a:off x="184932" y="1331702"/>
                              <a:ext cx="1194176" cy="990600"/>
                            </a:xfrm>
                            <a:prstGeom prst="rect">
                              <a:avLst/>
                            </a:prstGeom>
                            <a:grpFill/>
                            <a:ln w="6350">
                              <a:noFill/>
                            </a:ln>
                          </wps:spPr>
                          <wps:txbx>
                            <w:txbxContent>
                              <w:p w14:paraId="6EFB4A93" w14:textId="77777777" w:rsidR="000E1227" w:rsidRDefault="000E1227" w:rsidP="00BD40E1">
                                <w:pPr>
                                  <w:jc w:val="center"/>
                                  <w:rPr>
                                    <w:rFonts w:cs="Courier New"/>
                                  </w:rPr>
                                </w:pPr>
                                <w:r>
                                  <w:rPr>
                                    <w:rFonts w:cs="Courier New"/>
                                  </w:rPr>
                                  <w:t>Career</w:t>
                                </w:r>
                              </w:p>
                              <w:p w14:paraId="3968E0B0" w14:textId="77777777" w:rsidR="000E1227" w:rsidRDefault="000E1227" w:rsidP="00BD40E1">
                                <w:pPr>
                                  <w:jc w:val="center"/>
                                  <w:rPr>
                                    <w:rFonts w:cs="Courier New"/>
                                  </w:rPr>
                                </w:pPr>
                                <w:r>
                                  <w:rPr>
                                    <w:rFonts w:cs="Courier New"/>
                                  </w:rPr>
                                  <w:t xml:space="preserve">Guidance </w:t>
                                </w:r>
                              </w:p>
                              <w:p w14:paraId="0780A060" w14:textId="77777777" w:rsidR="000E1227" w:rsidRDefault="000E1227" w:rsidP="00BD40E1">
                                <w:pPr>
                                  <w:jc w:val="center"/>
                                </w:pPr>
                                <w:r>
                                  <w:rPr>
                                    <w:rFonts w:cs="Courier New"/>
                                  </w:rPr>
                                  <w:t>System(D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7" name="Group 17"/>
                        <wpg:cNvGrpSpPr/>
                        <wpg:grpSpPr>
                          <a:xfrm>
                            <a:off x="561975" y="95250"/>
                            <a:ext cx="2143125" cy="2857500"/>
                            <a:chOff x="0" y="0"/>
                            <a:chExt cx="2143125" cy="2857500"/>
                          </a:xfrm>
                          <a:grpFill/>
                        </wpg:grpSpPr>
                        <wps:wsp>
                          <wps:cNvPr id="18" name="Text Box 18"/>
                          <wps:cNvSpPr txBox="1"/>
                          <wps:spPr>
                            <a:xfrm>
                              <a:off x="57150" y="0"/>
                              <a:ext cx="1971675" cy="285750"/>
                            </a:xfrm>
                            <a:prstGeom prst="rect">
                              <a:avLst/>
                            </a:prstGeom>
                            <a:grpFill/>
                            <a:ln w="6350">
                              <a:noFill/>
                            </a:ln>
                          </wps:spPr>
                          <wps:txbx>
                            <w:txbxContent>
                              <w:p w14:paraId="32029B80" w14:textId="77777777" w:rsidR="000E1227" w:rsidRPr="001352C9" w:rsidRDefault="000E1227" w:rsidP="00BD40E1">
                                <w:pPr>
                                  <w:rPr>
                                    <w:rFonts w:cs="Courier New"/>
                                  </w:rPr>
                                </w:pPr>
                                <w:r>
                                  <w:rPr>
                                    <w:rFonts w:cs="Courier New"/>
                                  </w:rPr>
                                  <w:t>Enter mock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Straight Arrow Connector 19"/>
                          <wps:cNvCnPr/>
                          <wps:spPr>
                            <a:xfrm>
                              <a:off x="0" y="383337"/>
                              <a:ext cx="21336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28575" y="914400"/>
                              <a:ext cx="20574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stCxn id="6" idx="3"/>
                          </wps:cNvCnPr>
                          <wps:spPr>
                            <a:xfrm>
                              <a:off x="28575" y="1639379"/>
                              <a:ext cx="2047874"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2" name="Text Box 22"/>
                          <wps:cNvSpPr txBox="1"/>
                          <wps:spPr>
                            <a:xfrm>
                              <a:off x="104775" y="1190625"/>
                              <a:ext cx="1971675" cy="428625"/>
                            </a:xfrm>
                            <a:prstGeom prst="rect">
                              <a:avLst/>
                            </a:prstGeom>
                            <a:grpFill/>
                            <a:ln w="6350">
                              <a:noFill/>
                            </a:ln>
                          </wps:spPr>
                          <wps:txbx>
                            <w:txbxContent>
                              <w:p w14:paraId="09DDD382" w14:textId="77777777" w:rsidR="000E1227" w:rsidRPr="001352C9" w:rsidRDefault="000E1227" w:rsidP="00BD40E1">
                                <w:pPr>
                                  <w:rPr>
                                    <w:rFonts w:cs="Courier New"/>
                                  </w:rPr>
                                </w:pPr>
                                <w:r>
                                  <w:rPr>
                                    <w:rFonts w:cs="Courier New"/>
                                  </w:rPr>
                                  <w:t>Enter preferred cour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23825" y="590550"/>
                              <a:ext cx="1971675" cy="295275"/>
                            </a:xfrm>
                            <a:prstGeom prst="rect">
                              <a:avLst/>
                            </a:prstGeom>
                            <a:grpFill/>
                            <a:ln w="6350">
                              <a:noFill/>
                            </a:ln>
                          </wps:spPr>
                          <wps:txbx>
                            <w:txbxContent>
                              <w:p w14:paraId="2F251A7A" w14:textId="77777777" w:rsidR="000E1227" w:rsidRPr="001352C9" w:rsidRDefault="000E1227" w:rsidP="00BD40E1">
                                <w:pPr>
                                  <w:rPr>
                                    <w:rFonts w:cs="Courier New"/>
                                  </w:rPr>
                                </w:pPr>
                                <w:r>
                                  <w:rPr>
                                    <w:rFonts w:cs="Courier New"/>
                                  </w:rPr>
                                  <w:t>Enter courses stud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wps:spPr>
                            <a:xfrm>
                              <a:off x="38100" y="2295525"/>
                              <a:ext cx="2105025" cy="9525"/>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5" name="Text Box 25"/>
                          <wps:cNvSpPr txBox="1"/>
                          <wps:spPr>
                            <a:xfrm>
                              <a:off x="57150" y="1847850"/>
                              <a:ext cx="1952625" cy="409575"/>
                            </a:xfrm>
                            <a:prstGeom prst="rect">
                              <a:avLst/>
                            </a:prstGeom>
                            <a:grpFill/>
                            <a:ln w="6350">
                              <a:noFill/>
                            </a:ln>
                          </wps:spPr>
                          <wps:txbx>
                            <w:txbxContent>
                              <w:p w14:paraId="5F2FA3B1" w14:textId="77777777" w:rsidR="000E1227" w:rsidRPr="001352C9" w:rsidRDefault="000E1227" w:rsidP="00BD40E1">
                                <w:pPr>
                                  <w:rPr>
                                    <w:rFonts w:cs="Courier New"/>
                                  </w:rPr>
                                </w:pPr>
                                <w:r w:rsidRPr="001352C9">
                                  <w:rPr>
                                    <w:rFonts w:cs="Courier New"/>
                                  </w:rPr>
                                  <w:t>Enter other</w:t>
                                </w:r>
                                <w:r>
                                  <w:rPr>
                                    <w:rFonts w:cs="Courier New"/>
                                  </w:rPr>
                                  <w:t xml:space="preserve"> suggestions</w:t>
                                </w:r>
                              </w:p>
                              <w:p w14:paraId="41A79CD6" w14:textId="77777777" w:rsidR="000E1227" w:rsidRDefault="000E1227"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04775" y="2335453"/>
                              <a:ext cx="1971675" cy="419100"/>
                            </a:xfrm>
                            <a:prstGeom prst="rect">
                              <a:avLst/>
                            </a:prstGeom>
                            <a:grpFill/>
                            <a:ln w="6350">
                              <a:noFill/>
                            </a:ln>
                          </wps:spPr>
                          <wps:txbx>
                            <w:txbxContent>
                              <w:p w14:paraId="51C33BD4" w14:textId="77777777" w:rsidR="000E1227" w:rsidRDefault="000E1227" w:rsidP="00BD40E1">
                                <w:r>
                                  <w:rPr>
                                    <w:rFonts w:cs="Courier New"/>
                                  </w:rPr>
                                  <w:t>Generate report based on inputs</w:t>
                                </w:r>
                              </w:p>
                              <w:p w14:paraId="49DB1EB7" w14:textId="77777777" w:rsidR="000E1227" w:rsidRDefault="000E1227"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wps:spPr>
                            <a:xfrm flipH="1">
                              <a:off x="0" y="2847975"/>
                              <a:ext cx="2105025" cy="952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4181475" y="542925"/>
                            <a:ext cx="2181226" cy="2389698"/>
                            <a:chOff x="0" y="466725"/>
                            <a:chExt cx="2181226" cy="2389698"/>
                          </a:xfrm>
                          <a:grpFill/>
                        </wpg:grpSpPr>
                        <wps:wsp>
                          <wps:cNvPr id="29" name="Straight Arrow Connector 29"/>
                          <wps:cNvCnPr/>
                          <wps:spPr>
                            <a:xfrm flipH="1">
                              <a:off x="0" y="781050"/>
                              <a:ext cx="2181226"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Text Box 30"/>
                          <wps:cNvSpPr txBox="1"/>
                          <wps:spPr>
                            <a:xfrm>
                              <a:off x="133350" y="466725"/>
                              <a:ext cx="1971675" cy="276225"/>
                            </a:xfrm>
                            <a:prstGeom prst="rect">
                              <a:avLst/>
                            </a:prstGeom>
                            <a:grpFill/>
                            <a:ln w="6350">
                              <a:noFill/>
                            </a:ln>
                          </wps:spPr>
                          <wps:txbx>
                            <w:txbxContent>
                              <w:p w14:paraId="15552E3A" w14:textId="77777777" w:rsidR="000E1227" w:rsidRPr="001352C9" w:rsidRDefault="000E1227" w:rsidP="00BD40E1">
                                <w:pPr>
                                  <w:rPr>
                                    <w:rFonts w:cs="Courier New"/>
                                  </w:rPr>
                                </w:pPr>
                                <w:r>
                                  <w:rPr>
                                    <w:rFonts w:cs="Courier New"/>
                                  </w:rPr>
                                  <w:t>Add course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Arrow Connector 31"/>
                          <wps:cNvCnPr/>
                          <wps:spPr>
                            <a:xfrm flipH="1">
                              <a:off x="0" y="1419225"/>
                              <a:ext cx="2171701"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Text Box 32"/>
                          <wps:cNvSpPr txBox="1"/>
                          <wps:spPr>
                            <a:xfrm>
                              <a:off x="161925" y="1123950"/>
                              <a:ext cx="1971675" cy="266700"/>
                            </a:xfrm>
                            <a:prstGeom prst="rect">
                              <a:avLst/>
                            </a:prstGeom>
                            <a:grpFill/>
                            <a:ln w="6350">
                              <a:noFill/>
                            </a:ln>
                          </wps:spPr>
                          <wps:txbx>
                            <w:txbxContent>
                              <w:p w14:paraId="1300C542" w14:textId="77777777" w:rsidR="000E1227" w:rsidRPr="001352C9" w:rsidRDefault="000E1227" w:rsidP="00BD40E1">
                                <w:pPr>
                                  <w:rPr>
                                    <w:rFonts w:cs="Courier New"/>
                                  </w:rPr>
                                </w:pPr>
                                <w:r>
                                  <w:rPr>
                                    <w:rFonts w:cs="Courier New"/>
                                  </w:rPr>
                                  <w:t>Add SH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flipH="1">
                              <a:off x="9525" y="2124075"/>
                              <a:ext cx="2171700" cy="2857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34"/>
                          <wps:cNvSpPr txBox="1"/>
                          <wps:spPr>
                            <a:xfrm>
                              <a:off x="123825" y="1819275"/>
                              <a:ext cx="1971675" cy="276225"/>
                            </a:xfrm>
                            <a:prstGeom prst="rect">
                              <a:avLst/>
                            </a:prstGeom>
                            <a:grpFill/>
                            <a:ln w="6350">
                              <a:noFill/>
                            </a:ln>
                          </wps:spPr>
                          <wps:txbx>
                            <w:txbxContent>
                              <w:p w14:paraId="481B9588" w14:textId="77777777" w:rsidR="000E1227" w:rsidRPr="001352C9" w:rsidRDefault="000E1227" w:rsidP="00BD40E1">
                                <w:pPr>
                                  <w:rPr>
                                    <w:rFonts w:cs="Courier New"/>
                                  </w:rPr>
                                </w:pPr>
                                <w:r>
                                  <w:rPr>
                                    <w:rFonts w:cs="Courier New"/>
                                  </w:rPr>
                                  <w:t>Add subject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61925" y="2543175"/>
                              <a:ext cx="1971675" cy="219075"/>
                            </a:xfrm>
                            <a:prstGeom prst="rect">
                              <a:avLst/>
                            </a:prstGeom>
                            <a:grpFill/>
                            <a:ln w="6350">
                              <a:noFill/>
                            </a:ln>
                          </wps:spPr>
                          <wps:txbx>
                            <w:txbxContent>
                              <w:p w14:paraId="0BAD61E3" w14:textId="77777777" w:rsidR="000E1227" w:rsidRPr="001352C9" w:rsidRDefault="000E1227" w:rsidP="00BD40E1">
                                <w:pPr>
                                  <w:rPr>
                                    <w:rFonts w:cs="Courier New"/>
                                  </w:rPr>
                                </w:pPr>
                                <w:r>
                                  <w:rPr>
                                    <w:rFonts w:cs="Courier New"/>
                                  </w:rPr>
                                  <w:t>General feedb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flipV="1">
                              <a:off x="9525" y="2847975"/>
                              <a:ext cx="2171700" cy="8448"/>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C6758C6" id="Group 3" o:spid="_x0000_s1026" style="position:absolute;left:0;text-align:left;margin-left:44.15pt;margin-top:38.45pt;width:547.45pt;height:241.75pt;z-index:251659264;mso-position-horizontal-relative:page;mso-width-relative:margin;mso-height-relative:margin" coordorigin=",952" coordsize="69437,30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QbrLAoAAIVXAAAOAAAAZHJzL2Uyb0RvYy54bWzsXF1zm0gWfd+q/Q8U7xPTzZdQRZnyepLs&#10;VmVmUklm5hkjJGsXAQs4kvfX7+lvhIRknIrsUnixBXQDfbn39LnnNrz+ebvOrK9pVa+KfGaTV45t&#10;pXlSzFf5cmb/8eXdTxPbqps4n8dZkacz+yGt7Z/f/P1vrzflNKXFXZHN08rCSfJ6uiln9l3TlNOr&#10;qzq5S9dx/aoo0xwHF0W1jhtsVsureRVvcPZ1dkUdJ7jaFNW8rIokrWvs/UUctN/w8y8WadL8vljU&#10;aWNlMxv31vC/Ff97y/5evXkdT5dVXN6tEnkb8RPuYh2vclxUn+qXuImt+2q1d6r1KqmKulg0r5Ji&#10;fVUsFqsk5WPAaIjTGc37qrgv+ViW082y1GaCaTt2evJpk9++fqys1Xxmu7aVx2s8In5Vy2Wm2ZTL&#10;KVq8r8rP5cdK7liKLTba7aJas/8Yh7XlRn3QRk23jZVgZxD5NCC+bSU45jqhQ6kvzJ7c4dmYfmjn&#10;yweS3L3VvT03RAfdO/B47ytz8bx4t8oy3NwVu119d3pDD0MO1NsdqPfkgboT4jjyjtVo/cjxMQp+&#10;uzR0cOvhwcGSkHj7o+3p3RoshtczWsRPbVyk/jYX+XwXlyn3vJo5gLRcoCz3CXEV58ssnVqfivt8&#10;ns6tm6LKAQNWIMzJu2mnqac1/KfXY9rGOGHIlinKqm7ep8XaYj9mNmIln7Mb43EYf/1QNzwg59Kt&#10;4/m/bWuxzhDeX+PM4s8NZ5MN8Uudj/fSZo6nWW5tAG14sA4/dV1kqzl7CKwhB6r0JqssnHRm3y4p&#10;b5Pdr38t5mKfDydRV9PN4a3obM6ErSznLqxstSnxq3nIUnaZLP+ULhCmiCdxAX0icY04SdK84bbn&#10;Z0Jr1m2Bu9Qdibh7hqzmhrOGsAeGTrIt65Zy4NQd5bB3O+5eUffgVy3yRnder/KiOnTl+X/0lUV7&#10;NXoxZjb822L+ANerCgHbdZm8W+FZf4jr5mNc4UEi0DD3NL/jzyIr8JQK+cu27orqf4f2s/aIDRy1&#10;rQ1wf2bX/72Pq9S2sn/liJqIeB6bKPiG54cUG1X7yG37SH6/vinw3AlmuTLhP1n7JlM/F1Wx/gtT&#10;1DW7Kg7FeYJrz+ykqdTGTSPmI0xySXp9zZthcijj5kP+uUzYyZlVmXt+2f4VV6V0+Aah8luhIlV6&#10;sniWpi3rmRfX902xWDUCI5Vdpb2BGgwhzwAfoYKPLyzI/1FsLY6N7NrAGAYWVrPFbjZi3CoPgBZs&#10;CD/wPRZOwiXltPNTFPiAWQvzC3EdN/A5pMON5RwyoVGEWUNMIS6NyES6vJq+VOQrJNkBEWNRBjbM&#10;ngaDFTgErsQGMxcdjOdme7uVIzuPb+cgXWf27OYl+bWhBIIFcHbQJQSgqG3mw71jIPMJQFIYr2E+&#10;GEz8yR4tCAmmAUkLPIcCWJgPxtMOB/JFO3norXRguVeQCtMboK082LikGTGbcM8S15Gy3xFaEKmI&#10;lpEuo+AoLWgbQ8XyaVN0g3mkBSMtGGkBp3gvkxYQ4KLAX80LsEsCxLcRAzd0JxT5HmcGYTgJqEBd&#10;hSbEDQHWmhq4vs8btIC1iybflRrwPFxzn5EhnIP5mvnyCEMg4PdtioBt7p+D1BEa+KEXSp4aTTy3&#10;Q1OJH1AnAhlhQgmNgtAL+GVaJAESyX5/I5b0naHlz/1EQUonXXJEaGfoPEIG0qOD962D8HnHfYbE&#10;h2ht7QhDQqNdzDtOkU6Y1HMdD7ys40otR+gC2zCaROgkVJrGqKCwBwfTjgpKWycZFZRv0eiVrCPF&#10;ESnAEq1df26qeLW8a6C75jlISVFZOGgA5CaXer2SE0WuaC2yVfmnkpSkfiKkTUaS/MiNIp4uGPWE&#10;gBT5oeRIKuZV3tlBkWwFuYGltRwTRFSoJoeVkxcjqx5UR4XIyWdhxDcXYdkwdmTVI+qo6vgkYFCd&#10;nyCtNlvVeXFcWmVPSEoEZ9IKWCGoS/Z5QUc6+kkVkNlf+q3v0UhqLnQS+E6H3PuUBo70WzqBCyuj&#10;9Dhv9f25veROSoG9SGX7Bet/56B6ukZmktluSeyoyt3ybzLxIhf0m2evLkHllAF8C5lJ5JEQF2Qs&#10;L4qcQJeZns/DNYkds9eXk73qwoso7RNZdhmUvfoBiRgLYK5mCvUqh6PEc4kq03OwVQp4R+DmBIJl&#10;tG+ltt3Xs5Wq9Oes5whoXR0wAS0rBI8rW7UCmovX3ITSDMp8MC0JFMcS5pM5xfNFsmaT54nkZ6nC&#10;vqi56iy1GqKLNTqDuK6qYtPOI9q1mp48ouXUUG+BCe7EdV1Z01JeTYnrsjmJz08nModa5jM6nRF8&#10;/KXkEfG0iVfZ23xuNQ8l1kg11Yqvf5FR+silGwdzDLMOYkB+YToNzC1Mx8vKK9gyDZFX9Po1mpzM&#10;j1t+zWFYzHdsSUgHsakDMXf0bbMsafRtkJHyuyy7o7r60O/bPLeVOTTDbObIdXOzzXlNCTkCXzvG&#10;2TnP+FFXE81Yn54qvIkAEriRG/J5waQf1PHCSQhFiqUfI7wrUa2zMs8A7gjvj1nzfFj4pLoKpVk4&#10;dhk4HyIbEfitzGQI5McAactuWt0m4x6UJdGglZAoSfMs68V4AGuJbCTjF7Qgkuq6oPFqLaA8ZuVD&#10;i64QiqUOIj+Xq8j7nZqy4mF3Gf35nVrrYqNTX5JT79eouhkmluQY6D6dYfL3LDgTp/BciE+7eE0J&#10;VuYz1+cyqDzcj9ZjpjmokmX4y5hp8qmYeVqngiU8UrLvIVTECILQ+rEUrZNkEuA0Yx/csz0nYmVY&#10;BE6/b5+hhKWX7I+gfUmgvV+2onp6HspEDL+mrut7Pqc0Jm/cEbs9EuElumf3aq3oj159SV6tC1/9&#10;wonGM6mISGLSlkT4opl/qvxeLj4QsjcFbLOy2A7XHgnJ/luLB+XBH2p5zaMWGlNdbRSlWmxzhxxU&#10;qvXIhHhS4ZBrZDr+OSFYGyNoBdLGKMCqY96iU6z1goC9ey0PmYrt4e4tWvKsFVt6usSFJtysvILb&#10;k4AcifoQL353uRqF0bVRT0xoP24K8kNFPEsIvvs7+a4ufGkNCbuMdw9JR1CvZS+ysnpuO/RVPXeH&#10;uNEwkB9yaMX9+TUkHcgjcbsg4uaernihiXHy4RBOkHjoD5EoB6f4EEXo4NpjRUvUC0fWdh4M369u&#10;Yd2nce9BGI51ekwyAoYT1ASiLk/ZBXEQvBeQfZvXPUcUvyQU1+Wt3vTbbZe7hqA4W4MqSgKEes5+&#10;Bs6AHEyGAblYxoBo6icqIyEX5hmwRGGXyQ+sDex2vqyVaHitt1sfEG/6PqE+0CrqIr2MZNG2R0p9&#10;IYxcvRs9vuRyUR9vcvfLXtj1zRyF+nhxoAvfuxwFa3REg378PkPdC+/By8GOHOWSOIoufPVzlHYh&#10;7BhH6b5XazjK4SpBi6NMPI9LsP0u/uNSFLMCYQA9MZ0GUhPT8Wy0pF0Z4L/xrVfOVuV3adnHZNvb&#10;+N3+eu6b/wMAAP//AwBQSwMEFAAGAAgAAAAhAAgr2s7hAAAACgEAAA8AAABkcnMvZG93bnJldi54&#10;bWxMj0Frg0AUhO+F/oflFXprVmNjjfUZQmh7CoUmhZLbRl9U4r4Vd6Pm33dzao/DDDPfZKtJt2Kg&#10;3jaGEcJZAIK4MGXDFcL3/v0pAWGd4lK1hgnhShZW+f1dptLSjPxFw85VwpewTRVC7VyXSmmLmrSy&#10;M9MRe+9keq2cl30ly16Nvly3ch4EsdSqYb9Qq442NRXn3UUjfIxqXEfh27A9nzbXw37x+bMNCfHx&#10;YVq/gnA0ub8w3PA9OuSe6WguXFrRIiRJ5JMIL/ESxM0Pk2gO4oiwiINnkHkm/1/IfwEAAP//AwBQ&#10;SwECLQAUAAYACAAAACEAtoM4kv4AAADhAQAAEwAAAAAAAAAAAAAAAAAAAAAAW0NvbnRlbnRfVHlw&#10;ZXNdLnhtbFBLAQItABQABgAIAAAAIQA4/SH/1gAAAJQBAAALAAAAAAAAAAAAAAAAAC8BAABfcmVs&#10;cy8ucmVsc1BLAQItABQABgAIAAAAIQDSOQbrLAoAAIVXAAAOAAAAAAAAAAAAAAAAAC4CAABkcnMv&#10;ZTJvRG9jLnhtbFBLAQItABQABgAIAAAAIQAIK9rO4QAAAAoBAAAPAAAAAAAAAAAAAAAAAIYMAABk&#10;cnMvZG93bnJldi54bWxQSwUGAAAAAAQABADzAAAAlA0AAAAA&#10;">
                <v:group id="Group 4" o:spid="_x0000_s1027" style="position:absolute;top:3810;width:5905;height:27072" coordorigin=",1714" coordsize="5905,27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oundrect id="Rectangle: Rounded Corners 6" o:spid="_x0000_s1028" style="position:absolute;top:1714;width:5905;height:27073;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rZd8UA&#10;AADaAAAADwAAAGRycy9kb3ducmV2LnhtbESPQWvCQBSE7wX/w/KE3pqNFrVE1xDEQqn0YGIP3h7Z&#10;ZxLMvg3Z1aT99d1CocdhZr5hNuloWnGn3jWWFcyiGARxaXXDlYJT8fr0AsJ5ZI2tZVLwRQ7S7eRh&#10;g4m2Ax/pnvtKBAi7BBXU3neJlK6syaCLbEccvIvtDfog+0rqHocAN62cx/FSGmw4LNTY0a6m8prf&#10;jIIxW6yKT/e9XxyeD8O5+Bjy912l1ON0zNYgPI3+P/zXftMKlvB7JdwA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tl3xQAAANoAAAAPAAAAAAAAAAAAAAAAAJgCAABkcnMv&#10;ZG93bnJldi54bWxQSwUGAAAAAAQABAD1AAAAigMAAAAA&#10;" filled="f" strokecolor="#747070 [1614]" strokeweight="1.5pt">
                    <v:stroke joinstyle="miter"/>
                  </v:roundrect>
                  <v:shapetype id="_x0000_t202" coordsize="21600,21600" o:spt="202" path="m,l,21600r21600,l21600,xe">
                    <v:stroke joinstyle="miter"/>
                    <v:path gradientshapeok="t" o:connecttype="rect"/>
                  </v:shapetype>
                  <v:shape id="Text Box 7" o:spid="_x0000_s1029" type="#_x0000_t202" style="position:absolute;left:-966;top:13036;width:8299;height:332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t8QA&#10;AADaAAAADwAAAGRycy9kb3ducmV2LnhtbESPT2sCMRTE74LfITyhF6lZPbR2axQRlNqe/FPPj81z&#10;s7p5WZKoWz99Uyh4HGbmN8xk1tpaXMmHyrGC4SADQVw4XXGpYL9bPo9BhIissXZMCn4owGza7Uww&#10;1+7GG7puYykShEOOCkyMTS5lKAxZDAPXECfv6LzFmKQvpfZ4S3Bby1GWvUiLFacFgw0tDBXn7cUq&#10;uISvkzaHz2+/wrZ/3B/u6/XbXamnXjt/BxGpjY/wf/tDK3iFvyvpBsj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f67fEAAAA2gAAAA8AAAAAAAAAAAAAAAAAmAIAAGRycy9k&#10;b3ducmV2LnhtbFBLBQYAAAAABAAEAPUAAACJAwAAAAA=&#10;" filled="f" stroked="f" strokeweight=".5pt">
                    <v:textbox>
                      <w:txbxContent>
                        <w:p w14:paraId="611F6CB4" w14:textId="77777777" w:rsidR="000E1227" w:rsidRPr="001352C9" w:rsidRDefault="000E1227" w:rsidP="00BD40E1">
                          <w:pPr>
                            <w:rPr>
                              <w:rFonts w:cs="Courier New"/>
                            </w:rPr>
                          </w:pPr>
                          <w:r w:rsidRPr="001352C9">
                            <w:rPr>
                              <w:rFonts w:cs="Courier New"/>
                            </w:rPr>
                            <w:t>Student</w:t>
                          </w:r>
                        </w:p>
                      </w:txbxContent>
                    </v:textbox>
                  </v:shape>
                </v:group>
                <v:group id="Group 8" o:spid="_x0000_s1030" style="position:absolute;left:63722;top:6858;width:5715;height:24024" coordorigin=",5715" coordsize="5715,24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oundrect id="Rectangle: Rounded Corners 9" o:spid="_x0000_s1031" style="position:absolute;top:5715;width:5715;height:24024;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VNBcUA&#10;AADaAAAADwAAAGRycy9kb3ducmV2LnhtbESPQWvCQBSE7wX/w/KE3nSjYq3RVUQUpOLBpB68PbKv&#10;SWj2bchuTfTXdwtCj8PMfMMs152pxI0aV1pWMBpGIIgzq0vOFXym+8E7COeRNVaWScGdHKxXvZcl&#10;xtq2fKZb4nMRIOxiVFB4X8dSuqwgg25oa+LgfdnGoA+yyaVusA1wU8lxFL1JgyWHhQJr2haUfSc/&#10;RkG3mc7Si3vspsfJsb2mpzb52OZKvfa7zQKEp87/h5/tg1Ywh78r4Q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5U0FxQAAANoAAAAPAAAAAAAAAAAAAAAAAJgCAABkcnMv&#10;ZG93bnJldi54bWxQSwUGAAAAAAQABAD1AAAAigMAAAAA&#10;" filled="f" strokecolor="#747070 [1614]" strokeweight="1.5pt">
                    <v:stroke joinstyle="miter"/>
                  </v:roundrect>
                  <v:shape id="Text Box 10" o:spid="_x0000_s1032" type="#_x0000_t202" style="position:absolute;left:-3739;top:13778;width:13786;height:333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sMosUA&#10;AADbAAAADwAAAGRycy9kb3ducmV2LnhtbESPT08CMRDF7yZ+h2ZMvBjo6sHIQiHGRCNykn/nyXbY&#10;Lmynm7bAyqd3DiTcZvLevPebyaz3rTpRTE1gA8/DAhRxFWzDtYH16nPwBiplZIttYDLwRwlm0/u7&#10;CZY2nPmXTstcKwnhVKIBl3NXap0qRx7TMHTEou1C9JhljbW2Ec8S7lv9UhSv2mPD0uCwow9H1WF5&#10;9AaOabG3bvuziV/YP+3W28t8ProY8/jQv49BZerzzXy9/raCL/Tyiwyg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ywyixQAAANsAAAAPAAAAAAAAAAAAAAAAAJgCAABkcnMv&#10;ZG93bnJldi54bWxQSwUGAAAAAAQABAD1AAAAigMAAAAA&#10;" filled="f" stroked="f" strokeweight=".5pt">
                    <v:textbox>
                      <w:txbxContent>
                        <w:p w14:paraId="6B18F2AA" w14:textId="77777777" w:rsidR="000E1227" w:rsidRPr="001352C9" w:rsidRDefault="000E1227" w:rsidP="00BD40E1">
                          <w:pPr>
                            <w:rPr>
                              <w:rFonts w:cs="Courier New"/>
                            </w:rPr>
                          </w:pPr>
                          <w:r w:rsidRPr="001352C9">
                            <w:rPr>
                              <w:rFonts w:cs="Courier New"/>
                            </w:rPr>
                            <w:t>Admin</w:t>
                          </w:r>
                          <w:r>
                            <w:rPr>
                              <w:rFonts w:cs="Courier New"/>
                            </w:rPr>
                            <w:t>istrator</w:t>
                          </w:r>
                        </w:p>
                      </w:txbxContent>
                    </v:textbox>
                  </v:shape>
                </v:group>
                <v:group id="Group 11" o:spid="_x0000_s1033" style="position:absolute;left:26574;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12" o:spid="_x0000_s1034" style="position:absolute;left:95;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oundrect id="Rectangle: Rounded Corners 13" o:spid="_x0000_s1035" style="position:absolute;left:95;top:1984;width:15430;height:29674;visibility:visible;mso-wrap-style:square;v-text-anchor:middle" arcsize="843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o7h8MA&#10;AADbAAAADwAAAGRycy9kb3ducmV2LnhtbERPTWvCQBC9F/oflil4azZWkRJdRQTFQ3tQS+txzI5J&#10;aHY27q4x/ntXELzN433OZNaZWrTkfGVZQT9JQRDnVldcKPjZLd8/QfiArLG2TAqu5GE2fX2ZYKbt&#10;hTfUbkMhYgj7DBWUITSZlD4vyaBPbEMcuaN1BkOErpDa4SWGm1p+pOlIGqw4NpTY0KKk/H97NgoW&#10;69/5wPVXh9HX92n/N5Rtvlu2SvXeuvkYRKAuPMUP91rH+QO4/xIPk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o7h8MAAADbAAAADwAAAAAAAAAAAAAAAACYAgAAZHJzL2Rv&#10;d25yZXYueG1sUEsFBgAAAAAEAAQA9QAAAIgDAAAAAA==&#10;" filled="f" strokecolor="#747070 [1614]" strokeweight="1.5pt">
                      <v:stroke joinstyle="miter"/>
                    </v:roundrect>
                    <v:line id="Straight Connector 14" o:spid="_x0000_s1036" style="position:absolute;flip:y;visibility:visible;mso-wrap-style:square" from="190,5939" to="15716,5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0egsEAAADbAAAADwAAAGRycy9kb3ducmV2LnhtbERPS4vCMBC+C/6HMII3TVdE3NooiyKs&#10;j8Ou7sXb0Ewf2ExKk7X13xtB8DYf33OSVWcqcaPGlZYVfIwjEMSp1SXnCv7O29EchPPIGivLpOBO&#10;DlbLfi/BWNuWf+l28rkIIexiVFB4X8dSurQgg25sa+LAZbYx6ANscqkbbEO4qeQkimbSYMmhocCa&#10;1gWl19O/UfCZHS9uazb7SdleDnic5ef77kep4aD7WoDw1Pm3+OX+1mH+FJ6/h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7R6CwQAAANsAAAAPAAAAAAAAAAAAAAAA&#10;AKECAABkcnMvZG93bnJldi54bWxQSwUGAAAAAAQABAD5AAAAjwMAAAAA&#10;" strokecolor="#747070 [1614]" strokeweight="1.5pt">
                      <v:stroke joinstyle="miter"/>
                    </v:line>
                    <v:shape id="Text Box 15" o:spid="_x0000_s1037" type="#_x0000_t202" style="position:absolute;left:5429;top:2865;width:522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14:paraId="38797EB4" w14:textId="77777777" w:rsidR="000E1227" w:rsidRPr="00483F8F" w:rsidRDefault="000E1227" w:rsidP="00BD40E1">
                            <w:pPr>
                              <w:jc w:val="center"/>
                              <w:rPr>
                                <w:rFonts w:cs="Courier New"/>
                              </w:rPr>
                            </w:pPr>
                            <w:r w:rsidRPr="00483F8F">
                              <w:rPr>
                                <w:rFonts w:cs="Courier New"/>
                              </w:rPr>
                              <w:t>0</w:t>
                            </w:r>
                          </w:p>
                        </w:txbxContent>
                      </v:textbox>
                    </v:shape>
                  </v:group>
                  <v:shape id="Text Box 16" o:spid="_x0000_s1038" type="#_x0000_t202" style="position:absolute;left:1849;top:13317;width:11942;height:99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d3MMA&#10;AADbAAAADwAAAGRycy9kb3ducmV2LnhtbERPS2sCMRC+F/wPYQq9lJrVw1K2RmkFRYpWfCAeh810&#10;s7iZLEnU9d8bodDbfHzPGU0624gL+VA7VjDoZyCIS6drrhTsd7O3dxAhImtsHJOCGwWYjHtPIyy0&#10;u/KGLttYiRTCoUAFJsa2kDKUhiyGvmuJE/frvMWYoK+k9nhN4baRwyzLpcWaU4PBlqaGytP2bBWc&#10;zPfrOpuvvg754uZ/dmd39MujUi/P3ecHiEhd/Bf/uRc6zc/h8Us6QI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Pd3MMAAADbAAAADwAAAAAAAAAAAAAAAACYAgAAZHJzL2Rv&#10;d25yZXYueG1sUEsFBgAAAAAEAAQA9QAAAIgDAAAAAA==&#10;" filled="f" stroked="f" strokeweight=".5pt">
                    <v:textbox>
                      <w:txbxContent>
                        <w:p w14:paraId="6EFB4A93" w14:textId="77777777" w:rsidR="000E1227" w:rsidRDefault="000E1227" w:rsidP="00BD40E1">
                          <w:pPr>
                            <w:jc w:val="center"/>
                            <w:rPr>
                              <w:rFonts w:cs="Courier New"/>
                            </w:rPr>
                          </w:pPr>
                          <w:r>
                            <w:rPr>
                              <w:rFonts w:cs="Courier New"/>
                            </w:rPr>
                            <w:t>Career</w:t>
                          </w:r>
                        </w:p>
                        <w:p w14:paraId="3968E0B0" w14:textId="77777777" w:rsidR="000E1227" w:rsidRDefault="000E1227" w:rsidP="00BD40E1">
                          <w:pPr>
                            <w:jc w:val="center"/>
                            <w:rPr>
                              <w:rFonts w:cs="Courier New"/>
                            </w:rPr>
                          </w:pPr>
                          <w:r>
                            <w:rPr>
                              <w:rFonts w:cs="Courier New"/>
                            </w:rPr>
                            <w:t xml:space="preserve">Guidance </w:t>
                          </w:r>
                        </w:p>
                        <w:p w14:paraId="0780A060" w14:textId="77777777" w:rsidR="000E1227" w:rsidRDefault="000E1227" w:rsidP="00BD40E1">
                          <w:pPr>
                            <w:jc w:val="center"/>
                          </w:pPr>
                          <w:r>
                            <w:rPr>
                              <w:rFonts w:cs="Courier New"/>
                            </w:rPr>
                            <w:t>System(DSS)</w:t>
                          </w:r>
                        </w:p>
                      </w:txbxContent>
                    </v:textbox>
                  </v:shape>
                </v:group>
                <v:group id="Group 17" o:spid="_x0000_s1039" style="position:absolute;left:5619;top:952;width:21432;height:28575" coordsize="21431,28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Text Box 18" o:spid="_x0000_s1040" type="#_x0000_t202" style="position:absolute;left:571;width:1971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32029B80" w14:textId="77777777" w:rsidR="000E1227" w:rsidRPr="001352C9" w:rsidRDefault="000E1227" w:rsidP="00BD40E1">
                          <w:pPr>
                            <w:rPr>
                              <w:rFonts w:cs="Courier New"/>
                            </w:rPr>
                          </w:pPr>
                          <w:r>
                            <w:rPr>
                              <w:rFonts w:cs="Courier New"/>
                            </w:rPr>
                            <w:t>Enter mock results</w:t>
                          </w:r>
                        </w:p>
                      </w:txbxContent>
                    </v:textbox>
                  </v:shape>
                  <v:shapetype id="_x0000_t32" coordsize="21600,21600" o:spt="32" o:oned="t" path="m,l21600,21600e" filled="f">
                    <v:path arrowok="t" fillok="f" o:connecttype="none"/>
                    <o:lock v:ext="edit" shapetype="t"/>
                  </v:shapetype>
                  <v:shape id="Straight Arrow Connector 19" o:spid="_x0000_s1041" type="#_x0000_t32" style="position:absolute;top:3833;width:213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IwH8IAAADbAAAADwAAAGRycy9kb3ducmV2LnhtbERPTWsCMRC9C/0PYQq9abY9FN2aXUrB&#10;qtWLttDrmEx3FzeTZRPX9N8bQfA2j/c58zLaVgzU+8axgudJBoJYO9NwpeDnezGegvAB2WDrmBT8&#10;k4eyeBjNMTfuzDsa9qESKYR9jgrqELpcSq9rsugnriNO3J/rLYYE+0qaHs8p3LbyJctepcWGU0ON&#10;HX3UpI/7k1Ug8fj5NWzsQa9Xy6jXv5tF3B6UenqM728gAsVwF9/cK5Pmz+D6SzpAFh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IwH8IAAADbAAAADwAAAAAAAAAAAAAA&#10;AAChAgAAZHJzL2Rvd25yZXYueG1sUEsFBgAAAAAEAAQA+QAAAJADAAAAAA==&#10;" strokecolor="#747070 [1614]" strokeweight="1.5pt">
                    <v:stroke endarrow="block" joinstyle="miter"/>
                  </v:shape>
                  <v:shape id="Straight Arrow Connector 20" o:spid="_x0000_s1042" type="#_x0000_t32" style="position:absolute;left:285;top:9144;width:20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RTP8EAAADbAAAADwAAAGRycy9kb3ducmV2LnhtbERPz2vCMBS+D/wfwhO8rakeZFSjjIHO&#10;zl1WhV2fyVtbbF5Kk7XZf78cBjt+fL+3+2g7MdLgW8cKllkOglg703Kt4Ho5PD6B8AHZYOeYFPyQ&#10;h/1u9rDFwriJP2isQi1SCPsCFTQh9IWUXjdk0WeuJ07clxsshgSHWpoBpxRuO7nK87W02HJqaLCn&#10;l4b0vfq2CiTej2/j2d50eXqNuvw8H+L7TanFPD5vQASK4V/85z4ZBau0Pn1JP0D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BFM/wQAAANsAAAAPAAAAAAAAAAAAAAAA&#10;AKECAABkcnMvZG93bnJldi54bWxQSwUGAAAAAAQABAD5AAAAjwMAAAAA&#10;" strokecolor="#747070 [1614]" strokeweight="1.5pt">
                    <v:stroke endarrow="block" joinstyle="miter"/>
                  </v:shape>
                  <v:shape id="Straight Arrow Connector 21" o:spid="_x0000_s1043" type="#_x0000_t32" style="position:absolute;left:285;top:16393;width:204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j2pMIAAADbAAAADwAAAGRycy9kb3ducmV2LnhtbESPT2sCMRTE7wW/Q3iCt5rVg5TVKCL4&#10;v5eq4PWZPHcXNy/LJq7pt28KhR6HmfkNM1tEW4uOWl85VjAaZiCItTMVFwou5/X7BwgfkA3WjknB&#10;N3lYzHtvM8yNe/EXdadQiARhn6OCMoQml9Lrkiz6oWuIk3d3rcWQZFtI0+IrwW0tx1k2kRYrTgsl&#10;NrQqST9OT6tA4mNz6I72pve7bdT763EdP29KDfpxOQURKIb/8F97ZxSMR/D7Jf0AOf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j2pMIAAADbAAAADwAAAAAAAAAAAAAA&#10;AAChAgAAZHJzL2Rvd25yZXYueG1sUEsFBgAAAAAEAAQA+QAAAJADAAAAAA==&#10;" strokecolor="#747070 [1614]" strokeweight="1.5pt">
                    <v:stroke endarrow="block" joinstyle="miter"/>
                  </v:shape>
                  <v:shape id="Text Box 22" o:spid="_x0000_s1044" type="#_x0000_t202" style="position:absolute;left:1047;top:11906;width:19717;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09DDD382" w14:textId="77777777" w:rsidR="000E1227" w:rsidRPr="001352C9" w:rsidRDefault="000E1227" w:rsidP="00BD40E1">
                          <w:pPr>
                            <w:rPr>
                              <w:rFonts w:cs="Courier New"/>
                            </w:rPr>
                          </w:pPr>
                          <w:r>
                            <w:rPr>
                              <w:rFonts w:cs="Courier New"/>
                            </w:rPr>
                            <w:t>Enter preferred courses</w:t>
                          </w:r>
                        </w:p>
                      </w:txbxContent>
                    </v:textbox>
                  </v:shape>
                  <v:shape id="Text Box 23" o:spid="_x0000_s1045" type="#_x0000_t202" style="position:absolute;left:1238;top:5905;width:19717;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2F251A7A" w14:textId="77777777" w:rsidR="000E1227" w:rsidRPr="001352C9" w:rsidRDefault="000E1227" w:rsidP="00BD40E1">
                          <w:pPr>
                            <w:rPr>
                              <w:rFonts w:cs="Courier New"/>
                            </w:rPr>
                          </w:pPr>
                          <w:r>
                            <w:rPr>
                              <w:rFonts w:cs="Courier New"/>
                            </w:rPr>
                            <w:t>Enter courses studied</w:t>
                          </w:r>
                        </w:p>
                      </w:txbxContent>
                    </v:textbox>
                  </v:shape>
                  <v:shape id="Straight Arrow Connector 24" o:spid="_x0000_s1046" type="#_x0000_t32" style="position:absolute;left:381;top:22955;width:21050;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9VPMMAAADbAAAADwAAAGRycy9kb3ducmV2LnhtbESPQWsCMRSE70L/Q3hCb5pVisjWKKVg&#10;q9WLWvD6TJ67i5uXZZOu6b83guBxmJlvmNki2lp01PrKsYLRMANBrJ2puFDwe1gOpiB8QDZYOyYF&#10;/+RhMX/pzTA37so76vahEAnCPkcFZQhNLqXXJVn0Q9cQJ+/sWoshybaQpsVrgttajrNsIi1WnBZK&#10;bOizJH3Z/1kFEi9fP93GnvR69R31+rhZxu1Jqdd+/HgHESiGZ/jRXhkF4ze4f0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VTzDAAAA2wAAAA8AAAAAAAAAAAAA&#10;AAAAoQIAAGRycy9kb3ducmV2LnhtbFBLBQYAAAAABAAEAPkAAACRAwAAAAA=&#10;" strokecolor="#747070 [1614]" strokeweight="1.5pt">
                    <v:stroke endarrow="block" joinstyle="miter"/>
                  </v:shape>
                  <v:shape id="Text Box 25" o:spid="_x0000_s1047" type="#_x0000_t202" style="position:absolute;left:571;top:18478;width:19526;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5F2FA3B1" w14:textId="77777777" w:rsidR="000E1227" w:rsidRPr="001352C9" w:rsidRDefault="000E1227" w:rsidP="00BD40E1">
                          <w:pPr>
                            <w:rPr>
                              <w:rFonts w:cs="Courier New"/>
                            </w:rPr>
                          </w:pPr>
                          <w:r w:rsidRPr="001352C9">
                            <w:rPr>
                              <w:rFonts w:cs="Courier New"/>
                            </w:rPr>
                            <w:t>Enter other</w:t>
                          </w:r>
                          <w:r>
                            <w:rPr>
                              <w:rFonts w:cs="Courier New"/>
                            </w:rPr>
                            <w:t xml:space="preserve"> suggestions</w:t>
                          </w:r>
                        </w:p>
                        <w:p w14:paraId="41A79CD6" w14:textId="77777777" w:rsidR="000E1227" w:rsidRDefault="000E1227" w:rsidP="00BD40E1"/>
                      </w:txbxContent>
                    </v:textbox>
                  </v:shape>
                  <v:shape id="Text Box 26" o:spid="_x0000_s1048" type="#_x0000_t202" style="position:absolute;left:1047;top:23354;width:19717;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14:paraId="51C33BD4" w14:textId="77777777" w:rsidR="000E1227" w:rsidRDefault="000E1227" w:rsidP="00BD40E1">
                          <w:r>
                            <w:rPr>
                              <w:rFonts w:cs="Courier New"/>
                            </w:rPr>
                            <w:t>Generate report based on inputs</w:t>
                          </w:r>
                        </w:p>
                        <w:p w14:paraId="49DB1EB7" w14:textId="77777777" w:rsidR="000E1227" w:rsidRDefault="000E1227" w:rsidP="00BD40E1"/>
                      </w:txbxContent>
                    </v:textbox>
                  </v:shape>
                  <v:shape id="Straight Arrow Connector 27" o:spid="_x0000_s1049" type="#_x0000_t32" style="position:absolute;top:28479;width:21050;height: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P97sQAAADbAAAADwAAAGRycy9kb3ducmV2LnhtbESP3UoDMRSE7wXfIRyhdzZroT9um5ZF&#10;EKwX2tY+wGFzugluTpYkdrc+vSkUvBxm5htmtRlcK84UovWs4GlcgCCuvbbcKDh+vT4uQMSErLH1&#10;TAouFGGzvr9bYal9z3s6H1IjMoRjiQpMSl0pZawNOYxj3xFn7+SDw5RlaKQO2Ge4a+WkKGbSoeW8&#10;YLCjF0P19+HHKZj1c37fmQ8rt91vNX0OJ6urT6VGD0O1BJFoSP/hW/tNK5jM4fol/w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w/3uxAAAANsAAAAPAAAAAAAAAAAA&#10;AAAAAKECAABkcnMvZG93bnJldi54bWxQSwUGAAAAAAQABAD5AAAAkgMAAAAA&#10;" strokecolor="#747070 [1614]" strokeweight="1.5pt">
                    <v:stroke endarrow="block" joinstyle="miter"/>
                  </v:shape>
                </v:group>
                <v:group id="Group 28" o:spid="_x0000_s1050" style="position:absolute;left:41814;top:5429;width:21813;height:23897" coordorigin=",4667" coordsize="21812,238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Straight Arrow Connector 29" o:spid="_x0000_s1051" type="#_x0000_t32" style="position:absolute;top:7810;width:2181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DMB8QAAADbAAAADwAAAGRycy9kb3ducmV2LnhtbESP0WoCMRRE3wv9h3ALvtVsBW1djbIU&#10;CupDa20/4LK5boKbmyVJ3dWvN4VCH4eZOcMs14NrxZlCtJ4VPI0LEMS115YbBd9fb48vIGJC1th6&#10;JgUXirBe3d8tsdS+5086H1IjMoRjiQpMSl0pZawNOYxj3xFn7+iDw5RlaKQO2Ge4a+WkKGbSoeW8&#10;YLCjV0P16fDjFMz6Z97tzbuV2+5aTefhaHX1odToYagWIBIN6T/8195oBZM5/H7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EMwHxAAAANsAAAAPAAAAAAAAAAAA&#10;AAAAAKECAABkcnMvZG93bnJldi54bWxQSwUGAAAAAAQABAD5AAAAkgMAAAAA&#10;" strokecolor="#747070 [1614]" strokeweight="1.5pt">
                    <v:stroke endarrow="block" joinstyle="miter"/>
                  </v:shape>
                  <v:shape id="Text Box 30" o:spid="_x0000_s1052" type="#_x0000_t202" style="position:absolute;left:1333;top:4667;width:19717;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14:paraId="15552E3A" w14:textId="77777777" w:rsidR="000E1227" w:rsidRPr="001352C9" w:rsidRDefault="000E1227" w:rsidP="00BD40E1">
                          <w:pPr>
                            <w:rPr>
                              <w:rFonts w:cs="Courier New"/>
                            </w:rPr>
                          </w:pPr>
                          <w:r>
                            <w:rPr>
                              <w:rFonts w:cs="Courier New"/>
                            </w:rPr>
                            <w:t>Add courses details</w:t>
                          </w:r>
                        </w:p>
                      </w:txbxContent>
                    </v:textbox>
                  </v:shape>
                  <v:shape id="Straight Arrow Connector 31" o:spid="_x0000_s1053" type="#_x0000_t32" style="position:absolute;top:14192;width:217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9W3MQAAADbAAAADwAAAGRycy9kb3ducmV2LnhtbESP3UoDMRSE7wXfIRyhdzZbxdpum5ZF&#10;EFovrP15gMPmdBPcnCxJ7G59eiMIXg4z8w2zXA+uFRcK0XpWMBkXIIhrry03Ck7H1/sZiJiQNbae&#10;ScGVIqxXtzdLLLXveU+XQ2pEhnAsUYFJqSuljLUhh3HsO+LsnX1wmLIMjdQB+wx3rXwoiql0aDkv&#10;GOzoxVD9efhyCqb9M799mHcrt9139TQPZ6urnVKju6FagEg0pP/wX3ujFTxO4PdL/gFy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v1bcxAAAANsAAAAPAAAAAAAAAAAA&#10;AAAAAKECAABkcnMvZG93bnJldi54bWxQSwUGAAAAAAQABAD5AAAAkgMAAAAA&#10;" strokecolor="#747070 [1614]" strokeweight="1.5pt">
                    <v:stroke endarrow="block" joinstyle="miter"/>
                  </v:shape>
                  <v:shape id="Text Box 32" o:spid="_x0000_s1054" type="#_x0000_t202" style="position:absolute;left:1619;top:11239;width:1971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14:paraId="1300C542" w14:textId="77777777" w:rsidR="000E1227" w:rsidRPr="001352C9" w:rsidRDefault="000E1227" w:rsidP="00BD40E1">
                          <w:pPr>
                            <w:rPr>
                              <w:rFonts w:cs="Courier New"/>
                            </w:rPr>
                          </w:pPr>
                          <w:r>
                            <w:rPr>
                              <w:rFonts w:cs="Courier New"/>
                            </w:rPr>
                            <w:t>Add SHS details</w:t>
                          </w:r>
                        </w:p>
                      </w:txbxContent>
                    </v:textbox>
                  </v:shape>
                  <v:shape id="Straight Arrow Connector 33" o:spid="_x0000_s1055" type="#_x0000_t32" style="position:absolute;left:95;top:21240;width:21717;height: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FtMMQAAADbAAAADwAAAGRycy9kb3ducmV2LnhtbESP3UoDMRSE7wu+QziCdzarxdpum5ZF&#10;ELQX1v48wGFzugluTpYkdlefvhGEXg4z8w2zXA+uFWcK0XpW8DAuQBDXXltuFBwPr/czEDEha2w9&#10;k4IfirBe3YyWWGrf847O+9SIDOFYogKTUldKGWtDDuPYd8TZO/ngMGUZGqkD9hnuWvlYFFPp0HJe&#10;MNjRi6H6a//tFEz7Z958mg8r37vf6mkeTlZXW6XubodqASLRkK7h//abVjCZwN+X/APk6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IW0wxAAAANsAAAAPAAAAAAAAAAAA&#10;AAAAAKECAABkcnMvZG93bnJldi54bWxQSwUGAAAAAAQABAD5AAAAkgMAAAAA&#10;" strokecolor="#747070 [1614]" strokeweight="1.5pt">
                    <v:stroke endarrow="block" joinstyle="miter"/>
                  </v:shape>
                  <v:shape id="Text Box 34" o:spid="_x0000_s1056" type="#_x0000_t202" style="position:absolute;left:1238;top:18192;width:19717;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14:paraId="481B9588" w14:textId="77777777" w:rsidR="000E1227" w:rsidRPr="001352C9" w:rsidRDefault="000E1227" w:rsidP="00BD40E1">
                          <w:pPr>
                            <w:rPr>
                              <w:rFonts w:cs="Courier New"/>
                            </w:rPr>
                          </w:pPr>
                          <w:r>
                            <w:rPr>
                              <w:rFonts w:cs="Courier New"/>
                            </w:rPr>
                            <w:t>Add subject details</w:t>
                          </w:r>
                        </w:p>
                      </w:txbxContent>
                    </v:textbox>
                  </v:shape>
                  <v:shape id="Text Box 35" o:spid="_x0000_s1057" type="#_x0000_t202" style="position:absolute;left:1619;top:25431;width:19717;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Xld8UA&#10;AADbAAAADwAAAGRycy9kb3ducmV2LnhtbESPQWvCQBSE74X+h+UJvdWNl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eV3xQAAANsAAAAPAAAAAAAAAAAAAAAAAJgCAABkcnMv&#10;ZG93bnJldi54bWxQSwUGAAAAAAQABAD1AAAAigMAAAAA&#10;" filled="f" stroked="f" strokeweight=".5pt">
                    <v:textbox>
                      <w:txbxContent>
                        <w:p w14:paraId="0BAD61E3" w14:textId="77777777" w:rsidR="000E1227" w:rsidRPr="001352C9" w:rsidRDefault="000E1227" w:rsidP="00BD40E1">
                          <w:pPr>
                            <w:rPr>
                              <w:rFonts w:cs="Courier New"/>
                            </w:rPr>
                          </w:pPr>
                          <w:r>
                            <w:rPr>
                              <w:rFonts w:cs="Courier New"/>
                            </w:rPr>
                            <w:t>General feedback</w:t>
                          </w:r>
                        </w:p>
                      </w:txbxContent>
                    </v:textbox>
                  </v:shape>
                  <v:shape id="Straight Arrow Connector 36" o:spid="_x0000_s1058" type="#_x0000_t32" style="position:absolute;left:95;top:28479;width:21717;height: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bOqMMAAADbAAAADwAAAGRycy9kb3ducmV2LnhtbESP3UoDMRSE7wXfIRzBO5tV6bZdm5ZF&#10;ENQL+/sAh83pJrg5WZLYXfv0RhC8HGbmG2a5Hl0nzhSi9azgflKAIG68ttwqOB5e7uYgYkLW2Hkm&#10;Bd8UYb26vlpipf3AOzrvUysyhGOFCkxKfSVlbAw5jBPfE2fv5IPDlGVopQ44ZLjr5ENRlNKh5bxg&#10;sKdnQ83n/sspKIcZv2/Nh5Vv/aWeLsLJ6nqj1O3NWD+BSDSm//Bf+1UreCzh90v+AXL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WzqjDAAAA2wAAAA8AAAAAAAAAAAAA&#10;AAAAoQIAAGRycy9kb3ducmV2LnhtbFBLBQYAAAAABAAEAPkAAACRAwAAAAA=&#10;" strokecolor="#747070 [1614]" strokeweight="1.5pt">
                    <v:stroke endarrow="block" joinstyle="miter"/>
                  </v:shape>
                </v:group>
                <w10:wrap type="topAndBottom" anchorx="page"/>
              </v:group>
            </w:pict>
          </mc:Fallback>
        </mc:AlternateContent>
      </w:r>
    </w:p>
    <w:p w14:paraId="50DAB374" w14:textId="77777777" w:rsidR="00B6339C" w:rsidRPr="006210DD" w:rsidRDefault="00B6339C" w:rsidP="00663F93">
      <w:pPr>
        <w:spacing w:line="360" w:lineRule="auto"/>
        <w:rPr>
          <w:rFonts w:cs="Courier New"/>
          <w:szCs w:val="24"/>
        </w:rPr>
      </w:pPr>
    </w:p>
    <w:p w14:paraId="6492A0A5" w14:textId="342E0109" w:rsidR="004D063C" w:rsidRPr="006210DD" w:rsidRDefault="004E4F57" w:rsidP="00663F93">
      <w:pPr>
        <w:spacing w:line="360" w:lineRule="auto"/>
        <w:rPr>
          <w:rFonts w:cs="Courier New"/>
          <w:szCs w:val="24"/>
        </w:rPr>
      </w:pPr>
      <w:r w:rsidRPr="006210DD">
        <w:rPr>
          <w:rFonts w:cs="Courier New"/>
          <w:szCs w:val="24"/>
        </w:rPr>
        <w:t>Figure 4.1: Context diagram of proposed system.</w:t>
      </w:r>
    </w:p>
    <w:p w14:paraId="6829C6E3" w14:textId="77777777" w:rsidR="004D063C" w:rsidRPr="006210DD" w:rsidRDefault="004D063C" w:rsidP="00663F93">
      <w:pPr>
        <w:spacing w:line="360" w:lineRule="auto"/>
        <w:rPr>
          <w:rFonts w:cs="Courier New"/>
          <w:szCs w:val="24"/>
        </w:rPr>
      </w:pPr>
    </w:p>
    <w:p w14:paraId="25BFD05A" w14:textId="63EA9341" w:rsidR="00FA48A6" w:rsidRPr="006210DD" w:rsidRDefault="00FA48A6" w:rsidP="00663F93">
      <w:pPr>
        <w:spacing w:line="360" w:lineRule="auto"/>
        <w:rPr>
          <w:rFonts w:cs="Courier New"/>
          <w:szCs w:val="24"/>
        </w:rPr>
      </w:pPr>
    </w:p>
    <w:p w14:paraId="461B2477" w14:textId="77777777" w:rsidR="00C62194" w:rsidRPr="006210DD" w:rsidRDefault="00C62194" w:rsidP="00663F93">
      <w:pPr>
        <w:spacing w:line="360" w:lineRule="auto"/>
        <w:rPr>
          <w:rFonts w:cs="Courier New"/>
          <w:szCs w:val="24"/>
        </w:rPr>
      </w:pPr>
    </w:p>
    <w:p w14:paraId="1A52C013" w14:textId="77777777" w:rsidR="00C62194" w:rsidRPr="006210DD" w:rsidRDefault="00C62194" w:rsidP="00663F93">
      <w:pPr>
        <w:spacing w:line="360" w:lineRule="auto"/>
        <w:rPr>
          <w:rFonts w:cs="Courier New"/>
          <w:szCs w:val="24"/>
        </w:rPr>
      </w:pPr>
    </w:p>
    <w:p w14:paraId="739F6062" w14:textId="77777777" w:rsidR="00C62194" w:rsidRPr="006210DD" w:rsidRDefault="00C62194" w:rsidP="00663F93">
      <w:pPr>
        <w:spacing w:line="360" w:lineRule="auto"/>
        <w:rPr>
          <w:rFonts w:cs="Courier New"/>
          <w:szCs w:val="24"/>
        </w:rPr>
      </w:pPr>
    </w:p>
    <w:p w14:paraId="44417461" w14:textId="77777777" w:rsidR="00C62194" w:rsidRPr="006210DD" w:rsidRDefault="00C62194" w:rsidP="00663F93">
      <w:pPr>
        <w:spacing w:line="360" w:lineRule="auto"/>
        <w:rPr>
          <w:rFonts w:cs="Courier New"/>
          <w:szCs w:val="24"/>
        </w:rPr>
      </w:pPr>
    </w:p>
    <w:p w14:paraId="1E1A92EB" w14:textId="77777777" w:rsidR="00C62194" w:rsidRPr="006210DD" w:rsidRDefault="00C62194" w:rsidP="00663F93">
      <w:pPr>
        <w:spacing w:line="360" w:lineRule="auto"/>
        <w:rPr>
          <w:rFonts w:cs="Courier New"/>
          <w:szCs w:val="24"/>
        </w:rPr>
      </w:pPr>
    </w:p>
    <w:p w14:paraId="7C830780" w14:textId="77777777" w:rsidR="00C62194" w:rsidRPr="006210DD" w:rsidRDefault="00C62194" w:rsidP="00663F93">
      <w:pPr>
        <w:spacing w:line="360" w:lineRule="auto"/>
        <w:rPr>
          <w:rFonts w:cs="Courier New"/>
          <w:szCs w:val="24"/>
        </w:rPr>
      </w:pPr>
    </w:p>
    <w:p w14:paraId="49C3BA4D" w14:textId="77777777" w:rsidR="00C62194" w:rsidRPr="006210DD" w:rsidRDefault="00C62194" w:rsidP="00663F93">
      <w:pPr>
        <w:spacing w:line="360" w:lineRule="auto"/>
        <w:rPr>
          <w:rFonts w:cs="Courier New"/>
          <w:szCs w:val="24"/>
        </w:rPr>
      </w:pPr>
    </w:p>
    <w:p w14:paraId="74CEFF1A" w14:textId="77777777" w:rsidR="00C62194" w:rsidRPr="006210DD" w:rsidRDefault="00C62194" w:rsidP="00663F93">
      <w:pPr>
        <w:spacing w:line="360" w:lineRule="auto"/>
        <w:rPr>
          <w:rFonts w:cs="Courier New"/>
          <w:szCs w:val="24"/>
        </w:rPr>
      </w:pPr>
    </w:p>
    <w:p w14:paraId="3AC36D94" w14:textId="77777777" w:rsidR="00310E5B" w:rsidRPr="006210DD" w:rsidRDefault="004D3EEA" w:rsidP="00310E5B">
      <w:pPr>
        <w:pStyle w:val="Heading1"/>
        <w:jc w:val="center"/>
        <w:rPr>
          <w:rFonts w:cs="Courier New"/>
        </w:rPr>
      </w:pPr>
      <w:bookmarkStart w:id="37" w:name="_Toc39797094"/>
      <w:r w:rsidRPr="006210DD">
        <w:rPr>
          <w:rFonts w:cs="Courier New"/>
        </w:rPr>
        <w:lastRenderedPageBreak/>
        <w:t>Chapter 5:</w:t>
      </w:r>
      <w:bookmarkEnd w:id="37"/>
      <w:r w:rsidR="00310E5B" w:rsidRPr="006210DD">
        <w:rPr>
          <w:rFonts w:cs="Courier New"/>
        </w:rPr>
        <w:t xml:space="preserve"> </w:t>
      </w:r>
    </w:p>
    <w:p w14:paraId="37284584" w14:textId="764F87A7" w:rsidR="004D3EEA" w:rsidRPr="006210DD" w:rsidRDefault="004D3EEA" w:rsidP="00310E5B">
      <w:pPr>
        <w:pStyle w:val="Heading1"/>
        <w:jc w:val="center"/>
        <w:rPr>
          <w:rFonts w:cs="Courier New"/>
        </w:rPr>
      </w:pPr>
      <w:bookmarkStart w:id="38" w:name="_Toc39797095"/>
      <w:r w:rsidRPr="006210DD">
        <w:rPr>
          <w:rFonts w:cs="Courier New"/>
        </w:rPr>
        <w:t>Detailed Design of the Proposed System</w:t>
      </w:r>
      <w:bookmarkEnd w:id="38"/>
    </w:p>
    <w:p w14:paraId="49E68C1E" w14:textId="77777777" w:rsidR="000E1227" w:rsidRDefault="00057DC6" w:rsidP="000E1227">
      <w:pPr>
        <w:pStyle w:val="Heading2"/>
        <w:numPr>
          <w:ilvl w:val="0"/>
          <w:numId w:val="25"/>
        </w:numPr>
        <w:rPr>
          <w:rFonts w:cs="Courier New"/>
        </w:rPr>
      </w:pPr>
      <w:bookmarkStart w:id="39" w:name="_Toc39797096"/>
      <w:r w:rsidRPr="006210DD">
        <w:rPr>
          <w:rFonts w:cs="Courier New"/>
        </w:rPr>
        <w:t>Functional Processes of the Proposed System</w:t>
      </w:r>
      <w:bookmarkStart w:id="40" w:name="_Toc39797097"/>
      <w:bookmarkEnd w:id="39"/>
    </w:p>
    <w:p w14:paraId="5E0148B4" w14:textId="452AFF2A" w:rsidR="00310E5B" w:rsidRPr="000E1227" w:rsidRDefault="00206946" w:rsidP="000F5773">
      <w:pPr>
        <w:pStyle w:val="Heading2"/>
        <w:numPr>
          <w:ilvl w:val="1"/>
          <w:numId w:val="25"/>
        </w:numPr>
        <w:rPr>
          <w:rFonts w:cs="Courier New"/>
        </w:rPr>
      </w:pPr>
      <w:r w:rsidRPr="000E1227">
        <w:rPr>
          <w:rFonts w:cs="Courier New"/>
          <w:szCs w:val="24"/>
        </w:rPr>
        <w:t xml:space="preserve">Algorithm and flowchart of the </w:t>
      </w:r>
      <w:r w:rsidR="00B75895" w:rsidRPr="000E1227">
        <w:rPr>
          <w:rFonts w:cs="Courier New"/>
          <w:szCs w:val="24"/>
        </w:rPr>
        <w:t>processes</w:t>
      </w:r>
      <w:bookmarkEnd w:id="40"/>
    </w:p>
    <w:p w14:paraId="117FB99D" w14:textId="30DE6AB3" w:rsidR="009C3FA4" w:rsidRDefault="009C3FA4" w:rsidP="008E7254">
      <w:pPr>
        <w:rPr>
          <w:b/>
        </w:rPr>
      </w:pPr>
      <w:r w:rsidRPr="009C3FA4">
        <w:rPr>
          <w:b/>
        </w:rPr>
        <w:t>SHS PLACEMENT</w:t>
      </w:r>
    </w:p>
    <w:p w14:paraId="0B277264" w14:textId="4787B35B" w:rsidR="008E7254" w:rsidRPr="00240FA0" w:rsidRDefault="008E7254" w:rsidP="008E7254">
      <w:pPr>
        <w:rPr>
          <w:b/>
        </w:rPr>
      </w:pPr>
      <w:r w:rsidRPr="00240FA0">
        <w:rPr>
          <w:b/>
        </w:rPr>
        <w:t>STRAT</w:t>
      </w:r>
    </w:p>
    <w:p w14:paraId="0C778CE7" w14:textId="251BD761" w:rsidR="008E7254" w:rsidRDefault="008E7254" w:rsidP="008E7254">
      <w:r w:rsidRPr="00240FA0">
        <w:rPr>
          <w:b/>
        </w:rPr>
        <w:t>IF</w:t>
      </w:r>
      <w:r>
        <w:t xml:space="preserve"> </w:t>
      </w:r>
      <w:r w:rsidR="00240FA0">
        <w:t>U</w:t>
      </w:r>
      <w:r>
        <w:t xml:space="preserve">ser </w:t>
      </w:r>
      <w:r w:rsidR="00240FA0">
        <w:t>click on search Button</w:t>
      </w:r>
    </w:p>
    <w:p w14:paraId="712AD679" w14:textId="41110CB7" w:rsidR="00240FA0" w:rsidRDefault="00240FA0" w:rsidP="008E7254">
      <w:r>
        <w:t xml:space="preserve">   Echo “required fields”</w:t>
      </w:r>
    </w:p>
    <w:p w14:paraId="4621A1B8" w14:textId="7E0E3A21" w:rsidR="00240FA0" w:rsidRDefault="00240FA0" w:rsidP="008E7254">
      <w:r w:rsidRPr="00240FA0">
        <w:rPr>
          <w:b/>
        </w:rPr>
        <w:t>ELSE IF</w:t>
      </w:r>
      <w:r>
        <w:t xml:space="preserve"> User</w:t>
      </w:r>
    </w:p>
    <w:p w14:paraId="1A37033F" w14:textId="5E4127B5" w:rsidR="00240FA0" w:rsidRDefault="00240FA0" w:rsidP="008E7254">
      <w:r>
        <w:t xml:space="preserve">   Enter Grade for English</w:t>
      </w:r>
    </w:p>
    <w:p w14:paraId="049D38FA" w14:textId="729D40F8" w:rsidR="00240FA0" w:rsidRDefault="00240FA0" w:rsidP="008E7254">
      <w:r>
        <w:t xml:space="preserve">   Enter Grade for Mathematics</w:t>
      </w:r>
    </w:p>
    <w:p w14:paraId="0C0D3B01" w14:textId="2CF29806" w:rsidR="00240FA0" w:rsidRDefault="00240FA0" w:rsidP="008E7254">
      <w:r>
        <w:t xml:space="preserve">   Enter Grade for Social Studies</w:t>
      </w:r>
    </w:p>
    <w:p w14:paraId="71BEDD0B" w14:textId="7F7243A8" w:rsidR="00240FA0" w:rsidRDefault="00240FA0" w:rsidP="008E7254">
      <w:r>
        <w:t xml:space="preserve">   Select</w:t>
      </w:r>
      <w:r w:rsidR="00825007">
        <w:t xml:space="preserve"> 1</w:t>
      </w:r>
      <w:r w:rsidR="00825007" w:rsidRPr="00825007">
        <w:rPr>
          <w:vertAlign w:val="superscript"/>
        </w:rPr>
        <w:t>st</w:t>
      </w:r>
      <w:r w:rsidR="00825007">
        <w:t xml:space="preserve"> Subject -&gt; Enter Grade</w:t>
      </w:r>
    </w:p>
    <w:p w14:paraId="5310EA57" w14:textId="0FAE234E" w:rsidR="00825007" w:rsidRDefault="00825007" w:rsidP="008E7254">
      <w:r>
        <w:t xml:space="preserve">   Select 2</w:t>
      </w:r>
      <w:r w:rsidRPr="00825007">
        <w:rPr>
          <w:vertAlign w:val="superscript"/>
        </w:rPr>
        <w:t>nd</w:t>
      </w:r>
      <w:r>
        <w:t xml:space="preserve"> Subject -&gt; Enter Grade</w:t>
      </w:r>
    </w:p>
    <w:p w14:paraId="755A3926" w14:textId="40FF537C" w:rsidR="00516DE7" w:rsidRDefault="00E6151D" w:rsidP="008E7254">
      <w:r w:rsidRPr="00E6151D">
        <w:rPr>
          <w:b/>
        </w:rPr>
        <w:t>SHOW</w:t>
      </w:r>
      <w:r>
        <w:t xml:space="preserve"> Result Page</w:t>
      </w:r>
    </w:p>
    <w:p w14:paraId="597A6507" w14:textId="4782A1B9" w:rsidR="000F5773" w:rsidRPr="000F5773" w:rsidRDefault="000F5773" w:rsidP="008E7254">
      <w:pPr>
        <w:rPr>
          <w:b/>
        </w:rPr>
      </w:pPr>
      <w:r w:rsidRPr="000F5773">
        <w:rPr>
          <w:b/>
        </w:rPr>
        <w:t>STOP</w:t>
      </w:r>
    </w:p>
    <w:p w14:paraId="0D7B4627" w14:textId="77777777" w:rsidR="00EF4B93" w:rsidRDefault="00EF4B93" w:rsidP="008E7254"/>
    <w:p w14:paraId="3DDE052D" w14:textId="7E68B241" w:rsidR="003A3866" w:rsidRPr="003A3866" w:rsidRDefault="003A3866" w:rsidP="008E7254">
      <w:pPr>
        <w:rPr>
          <w:b/>
        </w:rPr>
      </w:pPr>
      <w:r w:rsidRPr="003A3866">
        <w:rPr>
          <w:b/>
        </w:rPr>
        <w:t>CAREER ADVISOR</w:t>
      </w:r>
    </w:p>
    <w:p w14:paraId="4D3EF260" w14:textId="63DA24A9" w:rsidR="00EF4B93" w:rsidRPr="003A3866" w:rsidRDefault="009C3FA4" w:rsidP="008E7254">
      <w:pPr>
        <w:rPr>
          <w:b/>
        </w:rPr>
      </w:pPr>
      <w:r w:rsidRPr="003A3866">
        <w:rPr>
          <w:b/>
        </w:rPr>
        <w:t xml:space="preserve">START </w:t>
      </w:r>
    </w:p>
    <w:p w14:paraId="25B01654" w14:textId="77777777" w:rsidR="003A3866" w:rsidRDefault="003A3866" w:rsidP="003A3866">
      <w:r w:rsidRPr="00240FA0">
        <w:rPr>
          <w:b/>
        </w:rPr>
        <w:t>IF</w:t>
      </w:r>
      <w:r>
        <w:t xml:space="preserve"> User click on search Button</w:t>
      </w:r>
    </w:p>
    <w:p w14:paraId="6F5565CF" w14:textId="77777777" w:rsidR="003A3866" w:rsidRDefault="003A3866" w:rsidP="003A3866">
      <w:r>
        <w:t xml:space="preserve">   Echo “required fields”</w:t>
      </w:r>
    </w:p>
    <w:p w14:paraId="3A2FB979" w14:textId="77777777" w:rsidR="003A3866" w:rsidRDefault="003A3866" w:rsidP="003A3866">
      <w:r w:rsidRPr="00240FA0">
        <w:rPr>
          <w:b/>
        </w:rPr>
        <w:t>ELSE IF</w:t>
      </w:r>
      <w:r>
        <w:t xml:space="preserve"> User</w:t>
      </w:r>
    </w:p>
    <w:p w14:paraId="53EB39C9" w14:textId="4DF5D51E" w:rsidR="003A3866" w:rsidRDefault="003A3866" w:rsidP="003A3866">
      <w:r>
        <w:t xml:space="preserve">   Select your SHS Course</w:t>
      </w:r>
    </w:p>
    <w:p w14:paraId="0214C444" w14:textId="1E6274A0" w:rsidR="003A3866" w:rsidRDefault="003A3866" w:rsidP="003A3866">
      <w:r>
        <w:t xml:space="preserve">   Enter WASSCE/SSCE</w:t>
      </w:r>
    </w:p>
    <w:p w14:paraId="71BA1BEC" w14:textId="5488899C" w:rsidR="003A3866" w:rsidRDefault="003A3866" w:rsidP="003A3866">
      <w:r>
        <w:t xml:space="preserve">   Enter Preferred University</w:t>
      </w:r>
    </w:p>
    <w:p w14:paraId="0BCE27EC" w14:textId="51757EBB" w:rsidR="003A3866" w:rsidRDefault="003A3866" w:rsidP="003A3866">
      <w:r>
        <w:t xml:space="preserve">   Enter Programme to Study</w:t>
      </w:r>
    </w:p>
    <w:p w14:paraId="7EDE4499" w14:textId="052CC806" w:rsidR="003A3866" w:rsidRDefault="003A3866" w:rsidP="003A3866">
      <w:r>
        <w:lastRenderedPageBreak/>
        <w:t xml:space="preserve">   Enter Hobby</w:t>
      </w:r>
    </w:p>
    <w:p w14:paraId="77522706" w14:textId="2FFAA6CE" w:rsidR="003A3866" w:rsidRDefault="003A3866" w:rsidP="003A3866">
      <w:r w:rsidRPr="00E6151D">
        <w:rPr>
          <w:b/>
        </w:rPr>
        <w:t>SHOW</w:t>
      </w:r>
      <w:r>
        <w:t xml:space="preserve"> Result Page</w:t>
      </w:r>
    </w:p>
    <w:p w14:paraId="308F403C" w14:textId="029FFE64" w:rsidR="0028149B" w:rsidRPr="0028149B" w:rsidRDefault="0028149B" w:rsidP="003A3866">
      <w:pPr>
        <w:rPr>
          <w:b/>
        </w:rPr>
      </w:pPr>
      <w:r w:rsidRPr="0028149B">
        <w:rPr>
          <w:b/>
        </w:rPr>
        <w:t>STOP</w:t>
      </w:r>
    </w:p>
    <w:p w14:paraId="387B0E23" w14:textId="77777777" w:rsidR="009C3FA4" w:rsidRDefault="009C3FA4" w:rsidP="008E7254"/>
    <w:p w14:paraId="424E0E4F" w14:textId="77777777" w:rsidR="008E7254" w:rsidRPr="008E7254" w:rsidRDefault="008E7254" w:rsidP="008E7254"/>
    <w:p w14:paraId="0C625899" w14:textId="77777777" w:rsidR="00F1476B" w:rsidRPr="006210DD" w:rsidRDefault="00310E5B" w:rsidP="00F1476B">
      <w:pPr>
        <w:pStyle w:val="Heading2"/>
        <w:rPr>
          <w:rFonts w:cs="Courier New"/>
          <w:szCs w:val="24"/>
        </w:rPr>
      </w:pPr>
      <w:bookmarkStart w:id="41" w:name="_Toc39797098"/>
      <w:r w:rsidRPr="006210DD">
        <w:rPr>
          <w:rFonts w:cs="Courier New"/>
          <w:szCs w:val="24"/>
        </w:rPr>
        <w:t xml:space="preserve">5.2 </w:t>
      </w:r>
      <w:r w:rsidR="00B75895" w:rsidRPr="006210DD">
        <w:rPr>
          <w:rFonts w:cs="Courier New"/>
          <w:szCs w:val="24"/>
        </w:rPr>
        <w:t>Data Flow Diagrams</w:t>
      </w:r>
      <w:bookmarkEnd w:id="41"/>
    </w:p>
    <w:p w14:paraId="109FF671" w14:textId="3FDBA62E" w:rsidR="00B75895" w:rsidRPr="006210DD" w:rsidRDefault="00F1476B" w:rsidP="00F1476B">
      <w:pPr>
        <w:pStyle w:val="Heading2"/>
        <w:rPr>
          <w:rFonts w:cs="Courier New"/>
        </w:rPr>
      </w:pPr>
      <w:bookmarkStart w:id="42" w:name="_Toc39797099"/>
      <w:r w:rsidRPr="006210DD">
        <w:rPr>
          <w:rFonts w:cs="Courier New"/>
          <w:szCs w:val="24"/>
        </w:rPr>
        <w:t xml:space="preserve">5.3 </w:t>
      </w:r>
      <w:r w:rsidR="00B75895" w:rsidRPr="006210DD">
        <w:rPr>
          <w:rFonts w:cs="Courier New"/>
          <w:szCs w:val="24"/>
        </w:rPr>
        <w:t>Data Dictionary</w:t>
      </w:r>
      <w:bookmarkEnd w:id="42"/>
    </w:p>
    <w:p w14:paraId="50C3018F" w14:textId="3B53074C" w:rsidR="008C779B" w:rsidRPr="006210DD" w:rsidRDefault="008C779B" w:rsidP="00B5166C">
      <w:pPr>
        <w:pStyle w:val="ListParagraph"/>
        <w:numPr>
          <w:ilvl w:val="2"/>
          <w:numId w:val="22"/>
        </w:numPr>
        <w:spacing w:line="360" w:lineRule="auto"/>
        <w:rPr>
          <w:rFonts w:cs="Courier New"/>
          <w:szCs w:val="24"/>
        </w:rPr>
      </w:pPr>
      <w:r w:rsidRPr="006210DD">
        <w:rPr>
          <w:rFonts w:cs="Courier New"/>
          <w:szCs w:val="24"/>
        </w:rPr>
        <w:t>Database Schema</w:t>
      </w:r>
    </w:p>
    <w:p w14:paraId="1241344B" w14:textId="1521159F" w:rsidR="00BA4FB5" w:rsidRPr="006210DD" w:rsidRDefault="00DD5E03" w:rsidP="00DD5E03">
      <w:pPr>
        <w:spacing w:line="360" w:lineRule="auto"/>
        <w:rPr>
          <w:rFonts w:cs="Courier New"/>
          <w:szCs w:val="24"/>
        </w:rPr>
      </w:pPr>
      <w:r w:rsidRPr="006210DD">
        <w:rPr>
          <w:rFonts w:cs="Courier New"/>
          <w:szCs w:val="24"/>
        </w:rPr>
        <w:t>Tables</w:t>
      </w:r>
    </w:p>
    <w:p w14:paraId="531307C1" w14:textId="792CF05C"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4C0DFEF2" wp14:editId="430F2DE7">
            <wp:extent cx="3229426" cy="1247949"/>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t-table.png"/>
                    <pic:cNvPicPr/>
                  </pic:nvPicPr>
                  <pic:blipFill>
                    <a:blip r:embed="rId14">
                      <a:extLst>
                        <a:ext uri="{28A0092B-C50C-407E-A947-70E740481C1C}">
                          <a14:useLocalDpi xmlns:a14="http://schemas.microsoft.com/office/drawing/2010/main" val="0"/>
                        </a:ext>
                      </a:extLst>
                    </a:blip>
                    <a:stretch>
                      <a:fillRect/>
                    </a:stretch>
                  </pic:blipFill>
                  <pic:spPr>
                    <a:xfrm>
                      <a:off x="0" y="0"/>
                      <a:ext cx="3229426" cy="1247949"/>
                    </a:xfrm>
                    <a:prstGeom prst="rect">
                      <a:avLst/>
                    </a:prstGeom>
                  </pic:spPr>
                </pic:pic>
              </a:graphicData>
            </a:graphic>
          </wp:inline>
        </w:drawing>
      </w:r>
    </w:p>
    <w:p w14:paraId="3860D5EE" w14:textId="7EB9EAD7" w:rsidR="00BA4FB5" w:rsidRPr="006210DD" w:rsidRDefault="00BA4FB5" w:rsidP="00BA4FB5">
      <w:pPr>
        <w:spacing w:line="360" w:lineRule="auto"/>
        <w:rPr>
          <w:rFonts w:cs="Courier New"/>
          <w:szCs w:val="24"/>
        </w:rPr>
      </w:pPr>
      <w:r w:rsidRPr="006210DD">
        <w:rPr>
          <w:rFonts w:cs="Courier New"/>
          <w:noProof/>
          <w:szCs w:val="24"/>
        </w:rPr>
        <w:lastRenderedPageBreak/>
        <w:drawing>
          <wp:inline distT="0" distB="0" distL="0" distR="0" wp14:anchorId="5E28C49B" wp14:editId="3CA0ACF1">
            <wp:extent cx="2953162" cy="462027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hool-table.png"/>
                    <pic:cNvPicPr/>
                  </pic:nvPicPr>
                  <pic:blipFill>
                    <a:blip r:embed="rId15">
                      <a:extLst>
                        <a:ext uri="{28A0092B-C50C-407E-A947-70E740481C1C}">
                          <a14:useLocalDpi xmlns:a14="http://schemas.microsoft.com/office/drawing/2010/main" val="0"/>
                        </a:ext>
                      </a:extLst>
                    </a:blip>
                    <a:stretch>
                      <a:fillRect/>
                    </a:stretch>
                  </pic:blipFill>
                  <pic:spPr>
                    <a:xfrm>
                      <a:off x="0" y="0"/>
                      <a:ext cx="2953162" cy="4620270"/>
                    </a:xfrm>
                    <a:prstGeom prst="rect">
                      <a:avLst/>
                    </a:prstGeom>
                  </pic:spPr>
                </pic:pic>
              </a:graphicData>
            </a:graphic>
          </wp:inline>
        </w:drawing>
      </w:r>
    </w:p>
    <w:p w14:paraId="0DFC9749" w14:textId="00CB45C4"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114015D2" wp14:editId="297B0323">
            <wp:extent cx="3095625" cy="22091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reer-table.png"/>
                    <pic:cNvPicPr/>
                  </pic:nvPicPr>
                  <pic:blipFill>
                    <a:blip r:embed="rId16">
                      <a:extLst>
                        <a:ext uri="{28A0092B-C50C-407E-A947-70E740481C1C}">
                          <a14:useLocalDpi xmlns:a14="http://schemas.microsoft.com/office/drawing/2010/main" val="0"/>
                        </a:ext>
                      </a:extLst>
                    </a:blip>
                    <a:stretch>
                      <a:fillRect/>
                    </a:stretch>
                  </pic:blipFill>
                  <pic:spPr>
                    <a:xfrm>
                      <a:off x="0" y="0"/>
                      <a:ext cx="3096133" cy="2209528"/>
                    </a:xfrm>
                    <a:prstGeom prst="rect">
                      <a:avLst/>
                    </a:prstGeom>
                  </pic:spPr>
                </pic:pic>
              </a:graphicData>
            </a:graphic>
          </wp:inline>
        </w:drawing>
      </w:r>
    </w:p>
    <w:p w14:paraId="2A90D9B6" w14:textId="2E264582" w:rsidR="002D169D" w:rsidRPr="006210DD" w:rsidRDefault="002D169D" w:rsidP="00BA4FB5">
      <w:pPr>
        <w:spacing w:line="360" w:lineRule="auto"/>
        <w:rPr>
          <w:rFonts w:cs="Courier New"/>
          <w:szCs w:val="24"/>
        </w:rPr>
      </w:pPr>
      <w:r w:rsidRPr="006210DD">
        <w:rPr>
          <w:rFonts w:cs="Courier New"/>
          <w:noProof/>
          <w:szCs w:val="24"/>
        </w:rPr>
        <w:lastRenderedPageBreak/>
        <w:drawing>
          <wp:inline distT="0" distB="0" distL="0" distR="0" wp14:anchorId="0D45573C" wp14:editId="2EE556DF">
            <wp:extent cx="3962953" cy="255305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user.png"/>
                    <pic:cNvPicPr/>
                  </pic:nvPicPr>
                  <pic:blipFill>
                    <a:blip r:embed="rId17">
                      <a:extLst>
                        <a:ext uri="{28A0092B-C50C-407E-A947-70E740481C1C}">
                          <a14:useLocalDpi xmlns:a14="http://schemas.microsoft.com/office/drawing/2010/main" val="0"/>
                        </a:ext>
                      </a:extLst>
                    </a:blip>
                    <a:stretch>
                      <a:fillRect/>
                    </a:stretch>
                  </pic:blipFill>
                  <pic:spPr>
                    <a:xfrm>
                      <a:off x="0" y="0"/>
                      <a:ext cx="3962953" cy="2553056"/>
                    </a:xfrm>
                    <a:prstGeom prst="rect">
                      <a:avLst/>
                    </a:prstGeom>
                  </pic:spPr>
                </pic:pic>
              </a:graphicData>
            </a:graphic>
          </wp:inline>
        </w:drawing>
      </w:r>
    </w:p>
    <w:p w14:paraId="2638CB3C" w14:textId="397EAD33" w:rsidR="008C779B" w:rsidRPr="006210DD" w:rsidRDefault="008C779B" w:rsidP="00C74655">
      <w:pPr>
        <w:spacing w:line="360" w:lineRule="auto"/>
        <w:rPr>
          <w:rFonts w:cs="Courier New"/>
          <w:szCs w:val="24"/>
        </w:rPr>
      </w:pPr>
      <w:r w:rsidRPr="006210DD">
        <w:rPr>
          <w:rFonts w:cs="Courier New"/>
          <w:szCs w:val="24"/>
        </w:rPr>
        <w:t>Table Relationship Diagram</w:t>
      </w:r>
    </w:p>
    <w:p w14:paraId="29844A62" w14:textId="10C4D4BD" w:rsidR="00537138" w:rsidRPr="006210DD" w:rsidRDefault="00537138" w:rsidP="00537138">
      <w:pPr>
        <w:spacing w:line="360" w:lineRule="auto"/>
        <w:rPr>
          <w:rFonts w:cs="Courier New"/>
          <w:szCs w:val="24"/>
        </w:rPr>
      </w:pPr>
      <w:r w:rsidRPr="006210DD">
        <w:rPr>
          <w:rFonts w:cs="Courier New"/>
          <w:noProof/>
          <w:szCs w:val="24"/>
        </w:rPr>
        <w:drawing>
          <wp:inline distT="0" distB="0" distL="0" distR="0" wp14:anchorId="6A221B84" wp14:editId="7AF74FFC">
            <wp:extent cx="4152900" cy="4343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ble relations.jpg"/>
                    <pic:cNvPicPr/>
                  </pic:nvPicPr>
                  <pic:blipFill>
                    <a:blip r:embed="rId18">
                      <a:extLst>
                        <a:ext uri="{28A0092B-C50C-407E-A947-70E740481C1C}">
                          <a14:useLocalDpi xmlns:a14="http://schemas.microsoft.com/office/drawing/2010/main" val="0"/>
                        </a:ext>
                      </a:extLst>
                    </a:blip>
                    <a:stretch>
                      <a:fillRect/>
                    </a:stretch>
                  </pic:blipFill>
                  <pic:spPr>
                    <a:xfrm>
                      <a:off x="0" y="0"/>
                      <a:ext cx="4152900" cy="4343400"/>
                    </a:xfrm>
                    <a:prstGeom prst="rect">
                      <a:avLst/>
                    </a:prstGeom>
                  </pic:spPr>
                </pic:pic>
              </a:graphicData>
            </a:graphic>
          </wp:inline>
        </w:drawing>
      </w:r>
    </w:p>
    <w:p w14:paraId="069266CE" w14:textId="66F5AA7E" w:rsidR="008C779B" w:rsidRPr="006210DD" w:rsidRDefault="008C779B" w:rsidP="00C74655">
      <w:pPr>
        <w:spacing w:line="360" w:lineRule="auto"/>
        <w:rPr>
          <w:rFonts w:cs="Courier New"/>
          <w:szCs w:val="24"/>
        </w:rPr>
      </w:pPr>
      <w:r w:rsidRPr="006210DD">
        <w:rPr>
          <w:rFonts w:cs="Courier New"/>
          <w:szCs w:val="24"/>
        </w:rPr>
        <w:t>Entity Relationship Diagram</w:t>
      </w:r>
    </w:p>
    <w:p w14:paraId="01C7ADC8" w14:textId="3F701699" w:rsidR="00C317D5" w:rsidRPr="006210DD" w:rsidRDefault="00C317D5" w:rsidP="00C317D5">
      <w:pPr>
        <w:spacing w:line="360" w:lineRule="auto"/>
        <w:rPr>
          <w:rFonts w:cs="Courier New"/>
          <w:szCs w:val="24"/>
        </w:rPr>
      </w:pPr>
      <w:r w:rsidRPr="006210DD">
        <w:rPr>
          <w:rFonts w:cs="Courier New"/>
          <w:noProof/>
          <w:szCs w:val="24"/>
        </w:rPr>
        <w:lastRenderedPageBreak/>
        <w:drawing>
          <wp:inline distT="0" distB="0" distL="0" distR="0" wp14:anchorId="4A1FC68B" wp14:editId="148529C1">
            <wp:extent cx="5943600" cy="29006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rd.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2900680"/>
                    </a:xfrm>
                    <a:prstGeom prst="rect">
                      <a:avLst/>
                    </a:prstGeom>
                  </pic:spPr>
                </pic:pic>
              </a:graphicData>
            </a:graphic>
          </wp:inline>
        </w:drawing>
      </w:r>
    </w:p>
    <w:p w14:paraId="799A9CA2" w14:textId="59B4A5E7" w:rsidR="008C779B" w:rsidRPr="006210DD" w:rsidRDefault="008C779B" w:rsidP="00C74655">
      <w:pPr>
        <w:spacing w:line="360" w:lineRule="auto"/>
        <w:rPr>
          <w:rFonts w:cs="Courier New"/>
          <w:szCs w:val="24"/>
        </w:rPr>
      </w:pPr>
      <w:r w:rsidRPr="006210DD">
        <w:rPr>
          <w:rFonts w:cs="Courier New"/>
          <w:szCs w:val="24"/>
        </w:rPr>
        <w:t>Use Cases or User Scenarios</w:t>
      </w:r>
    </w:p>
    <w:p w14:paraId="57906662" w14:textId="411C0DDC" w:rsidR="008C779B" w:rsidRPr="006210DD" w:rsidRDefault="008C779B" w:rsidP="00C74655">
      <w:pPr>
        <w:spacing w:line="360" w:lineRule="auto"/>
        <w:rPr>
          <w:rFonts w:cs="Courier New"/>
          <w:szCs w:val="24"/>
        </w:rPr>
      </w:pPr>
      <w:r w:rsidRPr="006210DD">
        <w:rPr>
          <w:rFonts w:cs="Courier New"/>
          <w:szCs w:val="24"/>
        </w:rPr>
        <w:t>UML Class Diagram</w:t>
      </w:r>
    </w:p>
    <w:p w14:paraId="4394DE2C" w14:textId="77777777" w:rsidR="008C779B" w:rsidRPr="006210DD" w:rsidRDefault="008C779B" w:rsidP="008C779B">
      <w:pPr>
        <w:spacing w:line="360" w:lineRule="auto"/>
        <w:ind w:left="1800"/>
        <w:rPr>
          <w:rFonts w:cs="Courier New"/>
          <w:szCs w:val="24"/>
        </w:rPr>
      </w:pPr>
    </w:p>
    <w:p w14:paraId="67C6C7C8" w14:textId="183C3217" w:rsidR="00B34F73" w:rsidRPr="006210DD" w:rsidRDefault="00B34F73" w:rsidP="00B34F73">
      <w:pPr>
        <w:pStyle w:val="Heading1"/>
        <w:jc w:val="center"/>
        <w:rPr>
          <w:rFonts w:cs="Courier New"/>
        </w:rPr>
      </w:pPr>
      <w:bookmarkStart w:id="43" w:name="_Toc39797100"/>
      <w:r w:rsidRPr="006210DD">
        <w:rPr>
          <w:rFonts w:cs="Courier New"/>
        </w:rPr>
        <w:t>Chapter 6:</w:t>
      </w:r>
      <w:bookmarkEnd w:id="43"/>
    </w:p>
    <w:p w14:paraId="0D458587" w14:textId="4FEB334C" w:rsidR="00C62194" w:rsidRPr="006210DD" w:rsidRDefault="00463580" w:rsidP="00B34F73">
      <w:pPr>
        <w:pStyle w:val="Heading1"/>
        <w:jc w:val="center"/>
        <w:rPr>
          <w:rFonts w:cs="Courier New"/>
        </w:rPr>
      </w:pPr>
      <w:bookmarkStart w:id="44" w:name="_Toc39797101"/>
      <w:r w:rsidRPr="006210DD">
        <w:rPr>
          <w:rFonts w:cs="Courier New"/>
        </w:rPr>
        <w:t>System Implementation &amp; Testing</w:t>
      </w:r>
      <w:bookmarkEnd w:id="44"/>
    </w:p>
    <w:p w14:paraId="4E17B61A" w14:textId="795B8FA6" w:rsidR="00463580" w:rsidRPr="006210DD" w:rsidRDefault="00463580" w:rsidP="005B0ADB">
      <w:pPr>
        <w:pStyle w:val="Heading2"/>
        <w:rPr>
          <w:rFonts w:cs="Courier New"/>
        </w:rPr>
      </w:pPr>
      <w:bookmarkStart w:id="45" w:name="_Toc39797102"/>
      <w:r w:rsidRPr="006210DD">
        <w:rPr>
          <w:rFonts w:cs="Courier New"/>
        </w:rPr>
        <w:t>6.0 Implementation</w:t>
      </w:r>
      <w:bookmarkEnd w:id="45"/>
    </w:p>
    <w:p w14:paraId="45AB314D" w14:textId="0881B160" w:rsidR="004D1028" w:rsidRPr="006210DD" w:rsidRDefault="00463580" w:rsidP="004D1028">
      <w:pPr>
        <w:spacing w:line="360" w:lineRule="auto"/>
        <w:rPr>
          <w:rFonts w:cs="Courier New"/>
          <w:szCs w:val="24"/>
        </w:rPr>
      </w:pPr>
      <w:r w:rsidRPr="006210DD">
        <w:rPr>
          <w:rFonts w:cs="Courier New"/>
          <w:szCs w:val="24"/>
        </w:rPr>
        <w:t>The</w:t>
      </w:r>
      <w:r w:rsidRPr="006210DD">
        <w:rPr>
          <w:rFonts w:cs="Courier New"/>
          <w:b/>
          <w:szCs w:val="24"/>
        </w:rPr>
        <w:t xml:space="preserve"> </w:t>
      </w:r>
      <w:r w:rsidRPr="006210DD">
        <w:rPr>
          <w:rFonts w:cs="Courier New"/>
          <w:szCs w:val="24"/>
        </w:rPr>
        <w:t xml:space="preserve">implementation is the final and important phase. It involves user training, system </w:t>
      </w:r>
      <w:r w:rsidR="004D1028" w:rsidRPr="006210DD">
        <w:rPr>
          <w:rFonts w:cs="Courier New"/>
          <w:szCs w:val="24"/>
        </w:rPr>
        <w:t>testing and successful running o</w:t>
      </w:r>
      <w:r w:rsidRPr="006210DD">
        <w:rPr>
          <w:rFonts w:cs="Courier New"/>
          <w:szCs w:val="24"/>
        </w:rPr>
        <w:t xml:space="preserve">f the developed proposed system. Implementation is the process of converting a new or revised system design into an operational one. It is the key stage in achieving </w:t>
      </w:r>
      <w:r w:rsidR="004D1028" w:rsidRPr="006210DD">
        <w:rPr>
          <w:rFonts w:cs="Courier New"/>
          <w:szCs w:val="24"/>
        </w:rPr>
        <w:t>a successful new system because</w:t>
      </w:r>
      <w:r w:rsidRPr="006210DD">
        <w:rPr>
          <w:rFonts w:cs="Courier New"/>
          <w:szCs w:val="24"/>
        </w:rPr>
        <w:t xml:space="preserve"> usually it involves a lot of </w:t>
      </w:r>
      <w:r w:rsidR="00267100" w:rsidRPr="006210DD">
        <w:rPr>
          <w:rFonts w:cs="Courier New"/>
          <w:szCs w:val="24"/>
        </w:rPr>
        <w:t>adjustment</w:t>
      </w:r>
      <w:r w:rsidRPr="006210DD">
        <w:rPr>
          <w:rFonts w:cs="Courier New"/>
          <w:szCs w:val="24"/>
        </w:rPr>
        <w:t xml:space="preserve"> in the user department</w:t>
      </w:r>
      <w:r w:rsidR="00267100" w:rsidRPr="006210DD">
        <w:rPr>
          <w:rFonts w:cs="Courier New"/>
          <w:szCs w:val="24"/>
        </w:rPr>
        <w:t xml:space="preserve"> and therefor it must</w:t>
      </w:r>
      <w:r w:rsidRPr="006210DD">
        <w:rPr>
          <w:rFonts w:cs="Courier New"/>
          <w:szCs w:val="24"/>
        </w:rPr>
        <w:t xml:space="preserve"> be carefully planned and controlled. </w:t>
      </w:r>
    </w:p>
    <w:p w14:paraId="35C69EF4" w14:textId="4C210B0C" w:rsidR="004D1028" w:rsidRPr="006210DD" w:rsidRDefault="004D1028" w:rsidP="004D1028">
      <w:pPr>
        <w:spacing w:line="360" w:lineRule="auto"/>
        <w:rPr>
          <w:rFonts w:cs="Courier New"/>
          <w:b/>
          <w:szCs w:val="24"/>
        </w:rPr>
      </w:pPr>
      <w:r w:rsidRPr="006210DD">
        <w:rPr>
          <w:rFonts w:cs="Courier New"/>
          <w:b/>
          <w:szCs w:val="24"/>
        </w:rPr>
        <w:t>Description of Both Hardware and Software Required for Implementation.</w:t>
      </w:r>
    </w:p>
    <w:p w14:paraId="2284A373" w14:textId="04051D4D" w:rsidR="007E3F1F" w:rsidRPr="006210DD" w:rsidRDefault="007E3F1F" w:rsidP="007E3F1F">
      <w:pPr>
        <w:rPr>
          <w:rFonts w:cs="Courier New"/>
          <w:b/>
          <w:i/>
          <w:szCs w:val="24"/>
        </w:rPr>
      </w:pPr>
      <w:r w:rsidRPr="006210DD">
        <w:rPr>
          <w:rFonts w:cs="Courier New"/>
          <w:b/>
          <w:szCs w:val="24"/>
        </w:rPr>
        <w:t>Hardware Requirements</w:t>
      </w:r>
      <w:r w:rsidR="002C2DC7" w:rsidRPr="006210DD">
        <w:rPr>
          <w:rFonts w:cs="Courier New"/>
          <w:b/>
          <w:szCs w:val="24"/>
        </w:rPr>
        <w:t xml:space="preserve"> for Implementation</w:t>
      </w:r>
    </w:p>
    <w:tbl>
      <w:tblPr>
        <w:tblW w:w="9369"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57"/>
        <w:gridCol w:w="5212"/>
      </w:tblGrid>
      <w:tr w:rsidR="007E3F1F" w:rsidRPr="006210DD" w14:paraId="5FEAAA1B"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557F3CBB" w14:textId="1B58F31E" w:rsidR="007E3F1F" w:rsidRPr="006210DD" w:rsidRDefault="007E3F1F" w:rsidP="00991A80">
            <w:pPr>
              <w:spacing w:after="0" w:line="360" w:lineRule="auto"/>
              <w:rPr>
                <w:rFonts w:cs="Courier New"/>
                <w:b/>
                <w:color w:val="000000"/>
                <w:szCs w:val="24"/>
              </w:rPr>
            </w:pPr>
            <w:r w:rsidRPr="006210DD">
              <w:rPr>
                <w:rFonts w:cs="Courier New"/>
                <w:b/>
                <w:color w:val="000000"/>
                <w:szCs w:val="24"/>
              </w:rPr>
              <w:lastRenderedPageBreak/>
              <w:t>Hardware Component</w:t>
            </w:r>
            <w:r w:rsidR="002C2DC7" w:rsidRPr="006210DD">
              <w:rPr>
                <w:rFonts w:cs="Courier New"/>
                <w:b/>
                <w:color w:val="000000"/>
                <w:szCs w:val="24"/>
              </w:rPr>
              <w:t>s</w:t>
            </w:r>
          </w:p>
        </w:tc>
        <w:tc>
          <w:tcPr>
            <w:tcW w:w="5212" w:type="dxa"/>
            <w:tcBorders>
              <w:top w:val="single" w:sz="4" w:space="0" w:color="000000"/>
              <w:left w:val="single" w:sz="4" w:space="0" w:color="000000"/>
              <w:bottom w:val="single" w:sz="4" w:space="0" w:color="000000"/>
              <w:right w:val="single" w:sz="4" w:space="0" w:color="000000"/>
            </w:tcBorders>
            <w:hideMark/>
          </w:tcPr>
          <w:p w14:paraId="0D49B67E" w14:textId="5341B8BC" w:rsidR="007E3F1F" w:rsidRPr="006210DD" w:rsidRDefault="007E3F1F" w:rsidP="00991A80">
            <w:pPr>
              <w:spacing w:after="0" w:line="360" w:lineRule="auto"/>
              <w:rPr>
                <w:rFonts w:cs="Courier New"/>
                <w:b/>
                <w:color w:val="000000"/>
                <w:szCs w:val="24"/>
              </w:rPr>
            </w:pPr>
            <w:r w:rsidRPr="006210DD">
              <w:rPr>
                <w:rFonts w:cs="Courier New"/>
                <w:b/>
                <w:color w:val="000000"/>
                <w:szCs w:val="24"/>
              </w:rPr>
              <w:t>Requirement</w:t>
            </w:r>
          </w:p>
        </w:tc>
      </w:tr>
      <w:tr w:rsidR="007E3F1F" w:rsidRPr="006210DD" w14:paraId="3D2E831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88CBFB3"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w:t>
            </w:r>
          </w:p>
        </w:tc>
        <w:tc>
          <w:tcPr>
            <w:tcW w:w="5212" w:type="dxa"/>
            <w:tcBorders>
              <w:top w:val="single" w:sz="4" w:space="0" w:color="000000"/>
              <w:left w:val="single" w:sz="4" w:space="0" w:color="000000"/>
              <w:bottom w:val="single" w:sz="4" w:space="0" w:color="000000"/>
              <w:right w:val="single" w:sz="4" w:space="0" w:color="000000"/>
            </w:tcBorders>
            <w:hideMark/>
          </w:tcPr>
          <w:p w14:paraId="5AA31376"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Intel Pentium III or above</w:t>
            </w:r>
          </w:p>
        </w:tc>
      </w:tr>
      <w:tr w:rsidR="007E3F1F" w:rsidRPr="006210DD" w14:paraId="33BEF6A7"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3C68C2EE"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 Speed</w:t>
            </w:r>
          </w:p>
        </w:tc>
        <w:tc>
          <w:tcPr>
            <w:tcW w:w="5212" w:type="dxa"/>
            <w:tcBorders>
              <w:top w:val="single" w:sz="4" w:space="0" w:color="000000"/>
              <w:left w:val="single" w:sz="4" w:space="0" w:color="000000"/>
              <w:bottom w:val="single" w:sz="4" w:space="0" w:color="000000"/>
              <w:right w:val="single" w:sz="4" w:space="0" w:color="000000"/>
            </w:tcBorders>
            <w:hideMark/>
          </w:tcPr>
          <w:p w14:paraId="1A0B04AC"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800MHZ or above</w:t>
            </w:r>
          </w:p>
        </w:tc>
      </w:tr>
      <w:tr w:rsidR="007E3F1F" w:rsidRPr="006210DD" w14:paraId="2B2668E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009390A"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Web Browser</w:t>
            </w:r>
          </w:p>
        </w:tc>
        <w:tc>
          <w:tcPr>
            <w:tcW w:w="5212" w:type="dxa"/>
            <w:tcBorders>
              <w:top w:val="single" w:sz="4" w:space="0" w:color="000000"/>
              <w:left w:val="single" w:sz="4" w:space="0" w:color="000000"/>
              <w:bottom w:val="single" w:sz="4" w:space="0" w:color="000000"/>
              <w:right w:val="single" w:sz="4" w:space="0" w:color="000000"/>
            </w:tcBorders>
            <w:hideMark/>
          </w:tcPr>
          <w:p w14:paraId="3CDDFC57"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r>
      <w:tr w:rsidR="007E3F1F" w:rsidRPr="006210DD" w14:paraId="49053756"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7B9425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c>
          <w:tcPr>
            <w:tcW w:w="5212" w:type="dxa"/>
            <w:tcBorders>
              <w:top w:val="single" w:sz="4" w:space="0" w:color="000000"/>
              <w:left w:val="single" w:sz="4" w:space="0" w:color="000000"/>
              <w:bottom w:val="single" w:sz="4" w:space="0" w:color="000000"/>
              <w:right w:val="single" w:sz="4" w:space="0" w:color="000000"/>
            </w:tcBorders>
            <w:hideMark/>
          </w:tcPr>
          <w:p w14:paraId="7D693AE4"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Disk Space</w:t>
            </w:r>
          </w:p>
        </w:tc>
      </w:tr>
      <w:tr w:rsidR="007E3F1F" w:rsidRPr="006210DD" w14:paraId="7C2C473C"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6828B77B"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Bandwidth</w:t>
            </w:r>
          </w:p>
        </w:tc>
        <w:tc>
          <w:tcPr>
            <w:tcW w:w="5212" w:type="dxa"/>
            <w:tcBorders>
              <w:top w:val="single" w:sz="4" w:space="0" w:color="000000"/>
              <w:left w:val="single" w:sz="4" w:space="0" w:color="000000"/>
              <w:bottom w:val="single" w:sz="4" w:space="0" w:color="000000"/>
              <w:right w:val="single" w:sz="4" w:space="0" w:color="000000"/>
            </w:tcBorders>
            <w:hideMark/>
          </w:tcPr>
          <w:p w14:paraId="7D13D0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00MBps or more</w:t>
            </w:r>
          </w:p>
        </w:tc>
      </w:tr>
    </w:tbl>
    <w:p w14:paraId="4A4514C8" w14:textId="77777777" w:rsidR="002C2DC7" w:rsidRPr="006210DD" w:rsidRDefault="002C2DC7" w:rsidP="007E3F1F">
      <w:pPr>
        <w:spacing w:line="360" w:lineRule="auto"/>
        <w:jc w:val="center"/>
        <w:rPr>
          <w:rFonts w:cs="Courier New"/>
          <w:b/>
          <w:color w:val="000000"/>
          <w:szCs w:val="24"/>
        </w:rPr>
      </w:pPr>
    </w:p>
    <w:p w14:paraId="23289B26" w14:textId="77777777" w:rsidR="002C2DC7" w:rsidRPr="006210DD" w:rsidRDefault="002C2DC7" w:rsidP="002C2DC7">
      <w:pPr>
        <w:rPr>
          <w:rFonts w:cs="Courier New"/>
          <w:b/>
          <w:szCs w:val="24"/>
        </w:rPr>
      </w:pPr>
      <w:r w:rsidRPr="006210DD">
        <w:rPr>
          <w:rFonts w:cs="Courier New"/>
          <w:b/>
          <w:szCs w:val="24"/>
        </w:rPr>
        <w:t>Software Requirements for Implementation</w:t>
      </w:r>
    </w:p>
    <w:tbl>
      <w:tblPr>
        <w:tblW w:w="9355"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1"/>
        <w:gridCol w:w="5244"/>
      </w:tblGrid>
      <w:tr w:rsidR="002C2DC7" w:rsidRPr="006210DD" w14:paraId="46AE59D4"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67D4B81A" w14:textId="77777777"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Software Component</w:t>
            </w:r>
          </w:p>
        </w:tc>
        <w:tc>
          <w:tcPr>
            <w:tcW w:w="5244" w:type="dxa"/>
            <w:tcBorders>
              <w:top w:val="single" w:sz="4" w:space="0" w:color="000000"/>
              <w:left w:val="single" w:sz="4" w:space="0" w:color="000000"/>
              <w:bottom w:val="single" w:sz="4" w:space="0" w:color="000000"/>
              <w:right w:val="single" w:sz="4" w:space="0" w:color="000000"/>
            </w:tcBorders>
            <w:hideMark/>
          </w:tcPr>
          <w:p w14:paraId="66A7993B" w14:textId="3E73922D"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Requirement</w:t>
            </w:r>
          </w:p>
        </w:tc>
      </w:tr>
      <w:tr w:rsidR="002C2DC7" w:rsidRPr="006210DD" w14:paraId="309D6B28"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9B8FB59"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Server</w:t>
            </w:r>
          </w:p>
        </w:tc>
        <w:tc>
          <w:tcPr>
            <w:tcW w:w="5244" w:type="dxa"/>
            <w:tcBorders>
              <w:top w:val="single" w:sz="4" w:space="0" w:color="000000"/>
              <w:left w:val="single" w:sz="4" w:space="0" w:color="000000"/>
              <w:bottom w:val="single" w:sz="4" w:space="0" w:color="000000"/>
              <w:right w:val="single" w:sz="4" w:space="0" w:color="000000"/>
            </w:tcBorders>
            <w:hideMark/>
          </w:tcPr>
          <w:p w14:paraId="388F5D4C"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 xml:space="preserve">Apache </w:t>
            </w:r>
            <w:proofErr w:type="spellStart"/>
            <w:r w:rsidRPr="006210DD">
              <w:rPr>
                <w:rFonts w:cs="Courier New"/>
                <w:color w:val="000000"/>
                <w:szCs w:val="24"/>
              </w:rPr>
              <w:t>Wamp</w:t>
            </w:r>
            <w:proofErr w:type="spellEnd"/>
            <w:r w:rsidRPr="006210DD">
              <w:rPr>
                <w:rFonts w:cs="Courier New"/>
                <w:color w:val="000000"/>
                <w:szCs w:val="24"/>
              </w:rPr>
              <w:t xml:space="preserve"> Server Version 2.2 or</w:t>
            </w:r>
          </w:p>
          <w:p w14:paraId="6EFB0FE3"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above</w:t>
            </w:r>
          </w:p>
        </w:tc>
      </w:tr>
      <w:tr w:rsidR="002C2DC7" w:rsidRPr="006210DD" w14:paraId="7002B80A"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224A264"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Browser</w:t>
            </w:r>
          </w:p>
        </w:tc>
        <w:tc>
          <w:tcPr>
            <w:tcW w:w="5244" w:type="dxa"/>
            <w:tcBorders>
              <w:top w:val="single" w:sz="4" w:space="0" w:color="000000"/>
              <w:left w:val="single" w:sz="4" w:space="0" w:color="000000"/>
              <w:bottom w:val="single" w:sz="4" w:space="0" w:color="000000"/>
              <w:right w:val="single" w:sz="4" w:space="0" w:color="000000"/>
            </w:tcBorders>
            <w:hideMark/>
          </w:tcPr>
          <w:p w14:paraId="7276AD64"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 xml:space="preserve">MS Internet Explorer 6.0 or </w:t>
            </w:r>
          </w:p>
          <w:p w14:paraId="4DE6D814" w14:textId="77777777" w:rsidR="002C2DC7" w:rsidRPr="006210DD" w:rsidRDefault="002C2DC7" w:rsidP="00991A80">
            <w:pPr>
              <w:pStyle w:val="ListParagraph"/>
              <w:spacing w:after="0" w:line="360" w:lineRule="auto"/>
              <w:ind w:right="-180"/>
              <w:rPr>
                <w:rFonts w:cs="Courier New"/>
                <w:color w:val="000000"/>
                <w:szCs w:val="24"/>
              </w:rPr>
            </w:pPr>
            <w:r w:rsidRPr="006210DD">
              <w:rPr>
                <w:rFonts w:cs="Courier New"/>
                <w:color w:val="000000"/>
                <w:szCs w:val="24"/>
              </w:rPr>
              <w:t>above</w:t>
            </w:r>
          </w:p>
          <w:p w14:paraId="2BFC4FC2"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proofErr w:type="spellStart"/>
            <w:r w:rsidRPr="006210DD">
              <w:rPr>
                <w:rFonts w:cs="Courier New"/>
                <w:color w:val="000000"/>
                <w:szCs w:val="24"/>
              </w:rPr>
              <w:t>Monzilla</w:t>
            </w:r>
            <w:proofErr w:type="spellEnd"/>
            <w:r w:rsidRPr="006210DD">
              <w:rPr>
                <w:rFonts w:cs="Courier New"/>
                <w:color w:val="000000"/>
                <w:szCs w:val="24"/>
              </w:rPr>
              <w:t xml:space="preserve"> Firefox 25 or above</w:t>
            </w:r>
          </w:p>
          <w:p w14:paraId="098C8CD0"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Google Chrome</w:t>
            </w:r>
          </w:p>
        </w:tc>
      </w:tr>
      <w:tr w:rsidR="002C2DC7" w:rsidRPr="006210DD" w14:paraId="557B34E2"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335B457B"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 xml:space="preserve">Database </w:t>
            </w:r>
          </w:p>
          <w:p w14:paraId="4F853E40"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anagement System</w:t>
            </w:r>
          </w:p>
        </w:tc>
        <w:tc>
          <w:tcPr>
            <w:tcW w:w="5244" w:type="dxa"/>
            <w:tcBorders>
              <w:top w:val="single" w:sz="4" w:space="0" w:color="000000"/>
              <w:left w:val="single" w:sz="4" w:space="0" w:color="000000"/>
              <w:bottom w:val="single" w:sz="4" w:space="0" w:color="000000"/>
              <w:right w:val="single" w:sz="4" w:space="0" w:color="000000"/>
            </w:tcBorders>
            <w:hideMark/>
          </w:tcPr>
          <w:p w14:paraId="45B1EA6D"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ySQL server version 3:23.48</w:t>
            </w:r>
          </w:p>
        </w:tc>
      </w:tr>
    </w:tbl>
    <w:p w14:paraId="72A8A168" w14:textId="77777777" w:rsidR="002C2DC7" w:rsidRPr="006210DD" w:rsidRDefault="002C2DC7" w:rsidP="002C2DC7">
      <w:pPr>
        <w:rPr>
          <w:rFonts w:cs="Courier New"/>
          <w:b/>
          <w:color w:val="000000"/>
          <w:szCs w:val="24"/>
        </w:rPr>
      </w:pPr>
    </w:p>
    <w:p w14:paraId="1BD69A7C" w14:textId="3E12E7B1" w:rsidR="007E3F1F" w:rsidRPr="006210DD" w:rsidRDefault="005222F0" w:rsidP="005B0ADB">
      <w:pPr>
        <w:pStyle w:val="Heading2"/>
        <w:rPr>
          <w:rFonts w:cs="Courier New"/>
        </w:rPr>
      </w:pPr>
      <w:bookmarkStart w:id="46" w:name="_Toc39797103"/>
      <w:r w:rsidRPr="006210DD">
        <w:rPr>
          <w:rFonts w:cs="Courier New"/>
        </w:rPr>
        <w:t>6.1 Testing</w:t>
      </w:r>
      <w:bookmarkEnd w:id="46"/>
    </w:p>
    <w:p w14:paraId="010C3384" w14:textId="3180DA0E" w:rsidR="004D1028" w:rsidRPr="006210DD" w:rsidRDefault="005222F0" w:rsidP="004D1028">
      <w:pPr>
        <w:spacing w:line="360" w:lineRule="auto"/>
        <w:rPr>
          <w:rFonts w:cs="Courier New"/>
          <w:b/>
          <w:szCs w:val="24"/>
        </w:rPr>
      </w:pPr>
      <w:r w:rsidRPr="006210DD">
        <w:rPr>
          <w:rFonts w:cs="Courier New"/>
          <w:b/>
          <w:szCs w:val="24"/>
        </w:rPr>
        <w:t>Desc</w:t>
      </w:r>
      <w:r w:rsidR="005B0ADB" w:rsidRPr="006210DD">
        <w:rPr>
          <w:rFonts w:cs="Courier New"/>
          <w:b/>
          <w:szCs w:val="24"/>
        </w:rPr>
        <w:t>ription of the testing strategy</w:t>
      </w:r>
    </w:p>
    <w:p w14:paraId="6C5BB3BA" w14:textId="275481C1" w:rsidR="00463580" w:rsidRPr="006210DD" w:rsidRDefault="005B0ADB" w:rsidP="00CC179A">
      <w:pPr>
        <w:spacing w:line="360" w:lineRule="auto"/>
        <w:rPr>
          <w:rFonts w:cs="Courier New"/>
          <w:szCs w:val="24"/>
        </w:rPr>
      </w:pPr>
      <w:r w:rsidRPr="006210DD">
        <w:rPr>
          <w:rFonts w:cs="Courier New"/>
          <w:szCs w:val="24"/>
        </w:rPr>
        <w:t>Before any application or piece of software is releases, it undergoes a thorough process to ensure that the application is working in the manner in which it was intended. There are four main stages of testing that need to be completed before a program can be cleared for use.</w:t>
      </w:r>
      <w:r w:rsidR="006C79DF" w:rsidRPr="006210DD">
        <w:rPr>
          <w:rFonts w:cs="Courier New"/>
          <w:szCs w:val="24"/>
        </w:rPr>
        <w:t xml:space="preserve"> Unit testing, integration testing, system testing and acceptance testing.</w:t>
      </w:r>
      <w:r w:rsidRPr="006210DD">
        <w:rPr>
          <w:rFonts w:cs="Courier New"/>
          <w:szCs w:val="24"/>
        </w:rPr>
        <w:t xml:space="preserve"> We will discuss each of these stages in regards to our program and it users.</w:t>
      </w:r>
    </w:p>
    <w:p w14:paraId="5A1F5B79" w14:textId="77777777" w:rsidR="00463580" w:rsidRPr="006210DD" w:rsidRDefault="00463580" w:rsidP="00CC179A">
      <w:pPr>
        <w:spacing w:line="360" w:lineRule="auto"/>
        <w:rPr>
          <w:rFonts w:cs="Courier New"/>
          <w:b/>
          <w:szCs w:val="24"/>
        </w:rPr>
      </w:pPr>
      <w:bookmarkStart w:id="47" w:name="_Toc35513896"/>
      <w:bookmarkStart w:id="48" w:name="_Toc35522604"/>
      <w:bookmarkStart w:id="49" w:name="_Toc36040246"/>
      <w:r w:rsidRPr="006210DD">
        <w:rPr>
          <w:rFonts w:cs="Courier New"/>
          <w:b/>
          <w:szCs w:val="24"/>
        </w:rPr>
        <w:lastRenderedPageBreak/>
        <w:t>Unit testing</w:t>
      </w:r>
      <w:bookmarkEnd w:id="47"/>
      <w:bookmarkEnd w:id="48"/>
      <w:bookmarkEnd w:id="49"/>
    </w:p>
    <w:p w14:paraId="79AFD205" w14:textId="578D37DE" w:rsidR="00832790" w:rsidRPr="006210DD" w:rsidRDefault="00832790" w:rsidP="00832790">
      <w:pPr>
        <w:spacing w:line="360" w:lineRule="auto"/>
        <w:rPr>
          <w:rFonts w:cs="Courier New"/>
          <w:szCs w:val="24"/>
        </w:rPr>
      </w:pPr>
      <w:r w:rsidRPr="006210DD">
        <w:rPr>
          <w:rFonts w:cs="Courier New"/>
          <w:szCs w:val="24"/>
        </w:rPr>
        <w:t xml:space="preserve">During this first round of testing the program is submitted for assessments that focus on specific units or components of the system to determine whether each one is fully functional. The main aim of this exercise is to determine whether the application functions as designed. It benefit is that it can be run every time a piece of code is changed, allowing issues to be resolved as quickly as possible. </w:t>
      </w:r>
    </w:p>
    <w:p w14:paraId="31CE0A14" w14:textId="191E1E84" w:rsidR="00206489" w:rsidRPr="006210DD" w:rsidRDefault="00206489" w:rsidP="00832790">
      <w:pPr>
        <w:spacing w:line="360" w:lineRule="auto"/>
        <w:rPr>
          <w:rFonts w:cs="Courier New"/>
          <w:b/>
          <w:szCs w:val="24"/>
        </w:rPr>
      </w:pPr>
      <w:r w:rsidRPr="006210DD">
        <w:rPr>
          <w:rFonts w:cs="Courier New"/>
          <w:b/>
          <w:szCs w:val="24"/>
        </w:rPr>
        <w:t>Integration Testing</w:t>
      </w:r>
    </w:p>
    <w:p w14:paraId="444EABB5" w14:textId="173E77C1" w:rsidR="00206489" w:rsidRPr="006210DD" w:rsidRDefault="00206489" w:rsidP="00832790">
      <w:pPr>
        <w:spacing w:line="360" w:lineRule="auto"/>
        <w:rPr>
          <w:rFonts w:cs="Courier New"/>
          <w:szCs w:val="24"/>
        </w:rPr>
      </w:pPr>
      <w:r w:rsidRPr="006210DD">
        <w:rPr>
          <w:rFonts w:cs="Courier New"/>
          <w:szCs w:val="24"/>
        </w:rPr>
        <w:t>This testing phase combines all of the units within a program and test them as a group. This is done to find interface defects between the modules and functions. It determines how efficiently the units are running together. The units as to be properly integrated no matter how each unit is running.</w:t>
      </w:r>
    </w:p>
    <w:p w14:paraId="5209D341" w14:textId="3EBC0BD7" w:rsidR="00206489" w:rsidRPr="006210DD" w:rsidRDefault="00206489" w:rsidP="00832790">
      <w:pPr>
        <w:spacing w:line="360" w:lineRule="auto"/>
        <w:rPr>
          <w:rFonts w:cs="Courier New"/>
          <w:b/>
          <w:szCs w:val="24"/>
        </w:rPr>
      </w:pPr>
      <w:r w:rsidRPr="006210DD">
        <w:rPr>
          <w:rFonts w:cs="Courier New"/>
          <w:b/>
          <w:szCs w:val="24"/>
        </w:rPr>
        <w:t>System Testing</w:t>
      </w:r>
    </w:p>
    <w:p w14:paraId="7CB4CA26" w14:textId="1E150DF4" w:rsidR="00206489" w:rsidRPr="006210DD" w:rsidRDefault="00206489" w:rsidP="00832790">
      <w:pPr>
        <w:spacing w:line="360" w:lineRule="auto"/>
        <w:rPr>
          <w:rFonts w:cs="Courier New"/>
          <w:szCs w:val="24"/>
        </w:rPr>
      </w:pPr>
      <w:r w:rsidRPr="006210DD">
        <w:rPr>
          <w:rFonts w:cs="Courier New"/>
          <w:szCs w:val="24"/>
        </w:rPr>
        <w:t>System testing is the first level in which the complete application is tested as a whole. The goal at this level is to evaluate whe</w:t>
      </w:r>
      <w:r w:rsidR="00532D18" w:rsidRPr="006210DD">
        <w:rPr>
          <w:rFonts w:cs="Courier New"/>
          <w:szCs w:val="24"/>
        </w:rPr>
        <w:t>ther the system has complied with all of the outline requirements and to see that it meets quality standards. System testing is very important because it verifies that the application meets the technical and functional requirements in order to satisfy the user.</w:t>
      </w:r>
    </w:p>
    <w:p w14:paraId="403DCE03" w14:textId="387EE58A" w:rsidR="00532D18" w:rsidRPr="006210DD" w:rsidRDefault="00532D18" w:rsidP="00832790">
      <w:pPr>
        <w:spacing w:line="360" w:lineRule="auto"/>
        <w:rPr>
          <w:rFonts w:cs="Courier New"/>
          <w:b/>
          <w:szCs w:val="24"/>
        </w:rPr>
      </w:pPr>
      <w:r w:rsidRPr="006210DD">
        <w:rPr>
          <w:rFonts w:cs="Courier New"/>
          <w:b/>
          <w:szCs w:val="24"/>
        </w:rPr>
        <w:t>Acceptance Testing</w:t>
      </w:r>
    </w:p>
    <w:p w14:paraId="18030017" w14:textId="77777777" w:rsidR="007A400B" w:rsidRPr="006210DD" w:rsidRDefault="00532D18" w:rsidP="007A400B">
      <w:pPr>
        <w:spacing w:line="360" w:lineRule="auto"/>
        <w:rPr>
          <w:rFonts w:cs="Courier New"/>
          <w:szCs w:val="24"/>
        </w:rPr>
      </w:pPr>
      <w:r w:rsidRPr="006210DD">
        <w:rPr>
          <w:rFonts w:cs="Courier New"/>
          <w:szCs w:val="24"/>
        </w:rPr>
        <w:t>The final level of testing is conducted to determine whether the system is ready for release. During the software development life cycle, requirements changes can sometimes be misinterpreted in a fashion that does not meet the intended needs of the users. The user is given the chance to test the system with live data</w:t>
      </w:r>
      <w:r w:rsidR="00C1063C" w:rsidRPr="006210DD">
        <w:rPr>
          <w:rFonts w:cs="Courier New"/>
          <w:szCs w:val="24"/>
        </w:rPr>
        <w:t xml:space="preserve"> before releasing it for production.</w:t>
      </w:r>
    </w:p>
    <w:p w14:paraId="0E72E559" w14:textId="2124A5FE" w:rsidR="00463580" w:rsidRPr="00D46714" w:rsidRDefault="00D46714" w:rsidP="00D46714">
      <w:pPr>
        <w:rPr>
          <w:b/>
          <w:szCs w:val="24"/>
        </w:rPr>
      </w:pPr>
      <w:bookmarkStart w:id="50" w:name="_Toc39797104"/>
      <w:r w:rsidRPr="00D46714">
        <w:rPr>
          <w:b/>
        </w:rPr>
        <w:lastRenderedPageBreak/>
        <w:t>S</w:t>
      </w:r>
      <w:r w:rsidR="005222F0" w:rsidRPr="00D46714">
        <w:rPr>
          <w:b/>
        </w:rPr>
        <w:t>tatement of Test Cases St</w:t>
      </w:r>
      <w:r w:rsidR="00991A80" w:rsidRPr="00D46714">
        <w:rPr>
          <w:b/>
        </w:rPr>
        <w:t>r</w:t>
      </w:r>
      <w:r w:rsidR="005222F0" w:rsidRPr="00D46714">
        <w:rPr>
          <w:b/>
        </w:rPr>
        <w:t>ategy</w:t>
      </w:r>
      <w:bookmarkEnd w:id="50"/>
    </w:p>
    <w:p w14:paraId="68D53DF4" w14:textId="0E2163CA" w:rsidR="00463580" w:rsidRPr="006210DD" w:rsidRDefault="00991A80"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Home page visit</w:t>
      </w:r>
      <w:r w:rsidR="00C2740B" w:rsidRPr="006210DD">
        <w:rPr>
          <w:rFonts w:ascii="Courier New" w:hAnsi="Courier New" w:cs="Courier New"/>
          <w:szCs w:val="24"/>
        </w:rPr>
        <w:t xml:space="preserve"> Test Case</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10"/>
        <w:gridCol w:w="2520"/>
        <w:gridCol w:w="3420"/>
      </w:tblGrid>
      <w:tr w:rsidR="00463580" w:rsidRPr="006210DD" w14:paraId="6A6C64B6" w14:textId="77777777" w:rsidTr="00991A80">
        <w:trPr>
          <w:trHeight w:val="593"/>
        </w:trPr>
        <w:tc>
          <w:tcPr>
            <w:tcW w:w="918" w:type="dxa"/>
          </w:tcPr>
          <w:p w14:paraId="57B6A370" w14:textId="77777777" w:rsidR="00463580" w:rsidRPr="006210DD" w:rsidRDefault="00463580" w:rsidP="00991A80">
            <w:pPr>
              <w:pStyle w:val="BodyText2"/>
              <w:spacing w:after="0" w:line="360" w:lineRule="auto"/>
              <w:rPr>
                <w:rFonts w:ascii="Courier New" w:hAnsi="Courier New" w:cs="Courier New"/>
                <w:b/>
                <w:szCs w:val="24"/>
              </w:rPr>
            </w:pPr>
            <w:r w:rsidRPr="006210DD">
              <w:rPr>
                <w:rStyle w:val="Strong"/>
                <w:rFonts w:ascii="Courier New" w:hAnsi="Courier New" w:cs="Courier New"/>
                <w:szCs w:val="24"/>
              </w:rPr>
              <w:t xml:space="preserve">Test Case </w:t>
            </w:r>
          </w:p>
        </w:tc>
        <w:tc>
          <w:tcPr>
            <w:tcW w:w="2610" w:type="dxa"/>
          </w:tcPr>
          <w:p w14:paraId="14A8EBD0"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20" w:type="dxa"/>
          </w:tcPr>
          <w:p w14:paraId="2F6B4229"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D5F031"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463580" w:rsidRPr="006210DD" w14:paraId="153F8100" w14:textId="77777777" w:rsidTr="00991A80">
        <w:tc>
          <w:tcPr>
            <w:tcW w:w="918" w:type="dxa"/>
          </w:tcPr>
          <w:p w14:paraId="5B607CF2"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1</w:t>
            </w:r>
          </w:p>
        </w:tc>
        <w:tc>
          <w:tcPr>
            <w:tcW w:w="2610" w:type="dxa"/>
          </w:tcPr>
          <w:p w14:paraId="1FA64029" w14:textId="41FB468C"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Type the </w:t>
            </w:r>
            <w:proofErr w:type="spellStart"/>
            <w:r w:rsidRPr="006210DD">
              <w:rPr>
                <w:rFonts w:ascii="Courier New" w:hAnsi="Courier New" w:cs="Courier New"/>
                <w:szCs w:val="24"/>
              </w:rPr>
              <w:t>url</w:t>
            </w:r>
            <w:proofErr w:type="spellEnd"/>
            <w:r w:rsidRPr="006210DD">
              <w:rPr>
                <w:rFonts w:ascii="Courier New" w:hAnsi="Courier New" w:cs="Courier New"/>
                <w:szCs w:val="24"/>
              </w:rPr>
              <w:t xml:space="preserve"> into the </w:t>
            </w:r>
            <w:r w:rsidR="000B515E" w:rsidRPr="006210DD">
              <w:rPr>
                <w:rFonts w:ascii="Courier New" w:hAnsi="Courier New" w:cs="Courier New"/>
                <w:szCs w:val="24"/>
              </w:rPr>
              <w:t xml:space="preserve">browser </w:t>
            </w:r>
            <w:r w:rsidRPr="006210DD">
              <w:rPr>
                <w:rFonts w:ascii="Courier New" w:hAnsi="Courier New" w:cs="Courier New"/>
                <w:szCs w:val="24"/>
              </w:rPr>
              <w:t>address bar.</w:t>
            </w:r>
          </w:p>
        </w:tc>
        <w:tc>
          <w:tcPr>
            <w:tcW w:w="2520" w:type="dxa"/>
          </w:tcPr>
          <w:p w14:paraId="47F81C1E" w14:textId="7C1F3136"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should take you to the landing page on the browser</w:t>
            </w:r>
            <w:r w:rsidR="00463580" w:rsidRPr="006210DD">
              <w:rPr>
                <w:rFonts w:ascii="Courier New" w:hAnsi="Courier New" w:cs="Courier New"/>
                <w:szCs w:val="24"/>
              </w:rPr>
              <w:t>.</w:t>
            </w:r>
          </w:p>
        </w:tc>
        <w:tc>
          <w:tcPr>
            <w:tcW w:w="3420" w:type="dxa"/>
          </w:tcPr>
          <w:p w14:paraId="145B7FB8" w14:textId="6CC7BEB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has opened the landing page of the system</w:t>
            </w:r>
          </w:p>
        </w:tc>
      </w:tr>
      <w:tr w:rsidR="00463580" w:rsidRPr="006210DD" w14:paraId="605F445A" w14:textId="77777777" w:rsidTr="00991A80">
        <w:tc>
          <w:tcPr>
            <w:tcW w:w="918" w:type="dxa"/>
          </w:tcPr>
          <w:p w14:paraId="40449798"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2</w:t>
            </w:r>
          </w:p>
        </w:tc>
        <w:tc>
          <w:tcPr>
            <w:tcW w:w="2610" w:type="dxa"/>
          </w:tcPr>
          <w:p w14:paraId="22787DB5" w14:textId="7EDDAA7E"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Page scroll and responsiveness. </w:t>
            </w:r>
          </w:p>
        </w:tc>
        <w:tc>
          <w:tcPr>
            <w:tcW w:w="2520" w:type="dxa"/>
          </w:tcPr>
          <w:p w14:paraId="037B5A48" w14:textId="6521790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The page should scroll smoothly without any delays and must be responsive.</w:t>
            </w:r>
          </w:p>
        </w:tc>
        <w:tc>
          <w:tcPr>
            <w:tcW w:w="3420" w:type="dxa"/>
          </w:tcPr>
          <w:p w14:paraId="2E43213F" w14:textId="1E226EED" w:rsidR="00463580" w:rsidRPr="006210DD" w:rsidRDefault="00C24B7C" w:rsidP="00991A80">
            <w:pPr>
              <w:pStyle w:val="BodyText2"/>
              <w:spacing w:after="0" w:line="360" w:lineRule="auto"/>
              <w:rPr>
                <w:rFonts w:ascii="Courier New" w:hAnsi="Courier New" w:cs="Courier New"/>
                <w:szCs w:val="24"/>
              </w:rPr>
            </w:pPr>
            <w:r w:rsidRPr="006210DD">
              <w:rPr>
                <w:rFonts w:ascii="Courier New" w:hAnsi="Courier New" w:cs="Courier New"/>
                <w:szCs w:val="24"/>
              </w:rPr>
              <w:t>Responsive on all devices with perfect grid and without any delay in scrollbar.</w:t>
            </w:r>
          </w:p>
        </w:tc>
      </w:tr>
    </w:tbl>
    <w:p w14:paraId="036EEEBE" w14:textId="77777777" w:rsidR="00C2740B" w:rsidRPr="006210DD" w:rsidRDefault="00C2740B" w:rsidP="000B515E">
      <w:pPr>
        <w:pStyle w:val="BodyText2"/>
        <w:spacing w:line="360" w:lineRule="auto"/>
        <w:rPr>
          <w:rFonts w:ascii="Courier New" w:hAnsi="Courier New" w:cs="Courier New"/>
          <w:b/>
          <w:szCs w:val="24"/>
        </w:rPr>
      </w:pPr>
    </w:p>
    <w:p w14:paraId="69F6D91B" w14:textId="551DCDC8" w:rsidR="00463580" w:rsidRPr="006210DD" w:rsidRDefault="00C2740B"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Analytics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C2740B" w:rsidRPr="006210DD" w14:paraId="4C15D91A" w14:textId="77777777" w:rsidTr="00C2740B">
        <w:trPr>
          <w:trHeight w:val="593"/>
        </w:trPr>
        <w:tc>
          <w:tcPr>
            <w:tcW w:w="918" w:type="dxa"/>
          </w:tcPr>
          <w:p w14:paraId="3DF3D7F2"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w:t>
            </w:r>
          </w:p>
        </w:tc>
        <w:tc>
          <w:tcPr>
            <w:tcW w:w="2624" w:type="dxa"/>
          </w:tcPr>
          <w:p w14:paraId="4EB03169"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58646275"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1BD16B80"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C2740B" w:rsidRPr="006210DD" w14:paraId="1406029A" w14:textId="77777777" w:rsidTr="00C2740B">
        <w:tc>
          <w:tcPr>
            <w:tcW w:w="918" w:type="dxa"/>
          </w:tcPr>
          <w:p w14:paraId="7D369ED9"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3378D3F5" w14:textId="2B2D314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Graphical representative of data.</w:t>
            </w:r>
          </w:p>
        </w:tc>
        <w:tc>
          <w:tcPr>
            <w:tcW w:w="2573" w:type="dxa"/>
          </w:tcPr>
          <w:p w14:paraId="3D6831D9" w14:textId="039EDC95"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Display of graphs as data demonstration. </w:t>
            </w:r>
          </w:p>
        </w:tc>
        <w:tc>
          <w:tcPr>
            <w:tcW w:w="3420" w:type="dxa"/>
          </w:tcPr>
          <w:p w14:paraId="6A09C636" w14:textId="19B1645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Showing graphical representation of data stored in the database.</w:t>
            </w:r>
          </w:p>
        </w:tc>
      </w:tr>
      <w:tr w:rsidR="00C2740B" w:rsidRPr="006210DD" w14:paraId="25085D01" w14:textId="77777777" w:rsidTr="00C2740B">
        <w:tc>
          <w:tcPr>
            <w:tcW w:w="918" w:type="dxa"/>
          </w:tcPr>
          <w:p w14:paraId="459E8086"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6CB55F75" w14:textId="529A8D1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Live data query</w:t>
            </w:r>
          </w:p>
        </w:tc>
        <w:tc>
          <w:tcPr>
            <w:tcW w:w="2573" w:type="dxa"/>
          </w:tcPr>
          <w:p w14:paraId="051BEFFD" w14:textId="295DA4E1"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al time response </w:t>
            </w:r>
            <w:r w:rsidR="00880E3F" w:rsidRPr="006210DD">
              <w:rPr>
                <w:rFonts w:ascii="Courier New" w:hAnsi="Courier New" w:cs="Courier New"/>
                <w:szCs w:val="24"/>
              </w:rPr>
              <w:t>for data search.</w:t>
            </w:r>
          </w:p>
        </w:tc>
        <w:tc>
          <w:tcPr>
            <w:tcW w:w="3420" w:type="dxa"/>
          </w:tcPr>
          <w:p w14:paraId="70C7334F" w14:textId="11215832" w:rsidR="00C2740B"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Data table with real time data query.</w:t>
            </w:r>
          </w:p>
        </w:tc>
      </w:tr>
    </w:tbl>
    <w:p w14:paraId="289F75CF" w14:textId="77777777" w:rsidR="00463580" w:rsidRPr="006210DD" w:rsidRDefault="00463580" w:rsidP="00463580">
      <w:pPr>
        <w:spacing w:line="360" w:lineRule="auto"/>
        <w:rPr>
          <w:rFonts w:cs="Courier New"/>
          <w:b/>
          <w:bCs/>
          <w:szCs w:val="24"/>
        </w:rPr>
      </w:pPr>
    </w:p>
    <w:p w14:paraId="087740CC" w14:textId="662DD8BE" w:rsidR="00463580" w:rsidRPr="006210DD" w:rsidRDefault="00880E3F"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School Placement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880E3F" w:rsidRPr="006210DD" w14:paraId="5DE888D0" w14:textId="77777777" w:rsidTr="00880E3F">
        <w:trPr>
          <w:trHeight w:val="593"/>
        </w:trPr>
        <w:tc>
          <w:tcPr>
            <w:tcW w:w="918" w:type="dxa"/>
          </w:tcPr>
          <w:p w14:paraId="61FD873B"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lastRenderedPageBreak/>
              <w:t>Test Case #</w:t>
            </w:r>
          </w:p>
        </w:tc>
        <w:tc>
          <w:tcPr>
            <w:tcW w:w="2624" w:type="dxa"/>
          </w:tcPr>
          <w:p w14:paraId="5639DA51"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0479473F"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A03A47"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880E3F" w:rsidRPr="006210DD" w14:paraId="43066116" w14:textId="77777777" w:rsidTr="00880E3F">
        <w:tc>
          <w:tcPr>
            <w:tcW w:w="918" w:type="dxa"/>
          </w:tcPr>
          <w:p w14:paraId="3CD5774B"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644E4904" w14:textId="627E43DD" w:rsidR="00880E3F" w:rsidRPr="006210DD" w:rsidRDefault="00E86C8C"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nput fields to accept numbers only.</w:t>
            </w:r>
          </w:p>
        </w:tc>
        <w:tc>
          <w:tcPr>
            <w:tcW w:w="2573" w:type="dxa"/>
          </w:tcPr>
          <w:p w14:paraId="2A541750" w14:textId="6409534F" w:rsidR="00880E3F" w:rsidRPr="006210DD" w:rsidRDefault="00D14A49" w:rsidP="00D14A49">
            <w:pPr>
              <w:pStyle w:val="BodyText2"/>
              <w:spacing w:line="360" w:lineRule="auto"/>
              <w:jc w:val="both"/>
              <w:rPr>
                <w:rFonts w:ascii="Courier New" w:hAnsi="Courier New" w:cs="Courier New"/>
                <w:szCs w:val="24"/>
              </w:rPr>
            </w:pPr>
            <w:r w:rsidRPr="006210DD">
              <w:rPr>
                <w:rFonts w:ascii="Courier New" w:hAnsi="Courier New" w:cs="Courier New"/>
                <w:szCs w:val="24"/>
              </w:rPr>
              <w:t>Input should accepts numbers only.</w:t>
            </w:r>
          </w:p>
        </w:tc>
        <w:tc>
          <w:tcPr>
            <w:tcW w:w="3420" w:type="dxa"/>
          </w:tcPr>
          <w:p w14:paraId="1CE61D7F" w14:textId="7A6D9BE7" w:rsidR="00880E3F" w:rsidRPr="006210DD" w:rsidRDefault="00D14A49" w:rsidP="00991A80">
            <w:pPr>
              <w:pStyle w:val="BodyText2"/>
              <w:spacing w:line="360" w:lineRule="auto"/>
              <w:jc w:val="both"/>
              <w:rPr>
                <w:rFonts w:ascii="Courier New" w:hAnsi="Courier New" w:cs="Courier New"/>
                <w:szCs w:val="24"/>
              </w:rPr>
            </w:pPr>
            <w:r w:rsidRPr="006210DD">
              <w:rPr>
                <w:rFonts w:ascii="Courier New" w:hAnsi="Courier New" w:cs="Courier New"/>
                <w:szCs w:val="24"/>
              </w:rPr>
              <w:t>Unable</w:t>
            </w:r>
            <w:r w:rsidR="002D3954" w:rsidRPr="006210DD">
              <w:rPr>
                <w:rFonts w:ascii="Courier New" w:hAnsi="Courier New" w:cs="Courier New"/>
                <w:szCs w:val="24"/>
              </w:rPr>
              <w:t xml:space="preserve"> to submit forms if input field</w:t>
            </w:r>
            <w:r w:rsidRPr="006210DD">
              <w:rPr>
                <w:rFonts w:ascii="Courier New" w:hAnsi="Courier New" w:cs="Courier New"/>
                <w:szCs w:val="24"/>
              </w:rPr>
              <w:t xml:space="preserve"> is not a number.</w:t>
            </w:r>
          </w:p>
        </w:tc>
      </w:tr>
      <w:tr w:rsidR="00880E3F" w:rsidRPr="006210DD" w14:paraId="438D8645" w14:textId="77777777" w:rsidTr="00880E3F">
        <w:tc>
          <w:tcPr>
            <w:tcW w:w="918" w:type="dxa"/>
          </w:tcPr>
          <w:p w14:paraId="66C75B90"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09108399" w14:textId="2E9C0535" w:rsidR="00880E3F" w:rsidRPr="006210DD" w:rsidRDefault="00880E3F" w:rsidP="007F7B0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Click on </w:t>
            </w:r>
            <w:r w:rsidR="007F7B00" w:rsidRPr="006210DD">
              <w:rPr>
                <w:rFonts w:ascii="Courier New" w:hAnsi="Courier New" w:cs="Courier New"/>
                <w:szCs w:val="24"/>
              </w:rPr>
              <w:t>search</w:t>
            </w:r>
            <w:r w:rsidRPr="006210DD">
              <w:rPr>
                <w:rFonts w:ascii="Courier New" w:hAnsi="Courier New" w:cs="Courier New"/>
                <w:szCs w:val="24"/>
              </w:rPr>
              <w:t xml:space="preserve"> button without giving details</w:t>
            </w:r>
          </w:p>
        </w:tc>
        <w:tc>
          <w:tcPr>
            <w:tcW w:w="2573" w:type="dxa"/>
          </w:tcPr>
          <w:p w14:paraId="599547B7" w14:textId="125850B5"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w:t>
            </w:r>
            <w:r w:rsidR="007F7B00" w:rsidRPr="006210DD">
              <w:rPr>
                <w:rFonts w:ascii="Courier New" w:hAnsi="Courier New" w:cs="Courier New"/>
                <w:szCs w:val="24"/>
              </w:rPr>
              <w:t>ing</w:t>
            </w:r>
            <w:r w:rsidRPr="006210DD">
              <w:rPr>
                <w:rFonts w:ascii="Courier New" w:hAnsi="Courier New" w:cs="Courier New"/>
                <w:szCs w:val="24"/>
              </w:rPr>
              <w:t xml:space="preserve"> for enter details</w:t>
            </w:r>
          </w:p>
        </w:tc>
        <w:tc>
          <w:tcPr>
            <w:tcW w:w="3420" w:type="dxa"/>
          </w:tcPr>
          <w:p w14:paraId="7C0E16CC" w14:textId="1C2F7F0E" w:rsidR="00880E3F" w:rsidRPr="006210DD" w:rsidRDefault="007F7B00" w:rsidP="007F7B00">
            <w:pPr>
              <w:pStyle w:val="BodyText2"/>
              <w:spacing w:line="360" w:lineRule="auto"/>
              <w:jc w:val="both"/>
              <w:rPr>
                <w:rFonts w:ascii="Courier New" w:hAnsi="Courier New" w:cs="Courier New"/>
                <w:szCs w:val="24"/>
              </w:rPr>
            </w:pPr>
            <w:r w:rsidRPr="006210DD">
              <w:rPr>
                <w:rFonts w:ascii="Courier New" w:hAnsi="Courier New" w:cs="Courier New"/>
                <w:szCs w:val="24"/>
              </w:rPr>
              <w:t>It shows</w:t>
            </w:r>
            <w:r w:rsidR="00880E3F" w:rsidRPr="006210DD">
              <w:rPr>
                <w:rFonts w:ascii="Courier New" w:hAnsi="Courier New" w:cs="Courier New"/>
                <w:szCs w:val="24"/>
              </w:rPr>
              <w:t xml:space="preserve"> </w:t>
            </w:r>
            <w:r w:rsidRPr="006210DD">
              <w:rPr>
                <w:rFonts w:ascii="Courier New" w:hAnsi="Courier New" w:cs="Courier New"/>
                <w:szCs w:val="24"/>
              </w:rPr>
              <w:t xml:space="preserve">red border around the input </w:t>
            </w:r>
            <w:proofErr w:type="spellStart"/>
            <w:r w:rsidRPr="006210DD">
              <w:rPr>
                <w:rFonts w:ascii="Courier New" w:hAnsi="Courier New" w:cs="Courier New"/>
                <w:szCs w:val="24"/>
              </w:rPr>
              <w:t>fileds</w:t>
            </w:r>
            <w:proofErr w:type="spellEnd"/>
            <w:r w:rsidRPr="006210DD">
              <w:rPr>
                <w:rFonts w:ascii="Courier New" w:hAnsi="Courier New" w:cs="Courier New"/>
                <w:szCs w:val="24"/>
              </w:rPr>
              <w:t>.</w:t>
            </w:r>
          </w:p>
        </w:tc>
      </w:tr>
      <w:tr w:rsidR="00880E3F" w:rsidRPr="006210DD" w14:paraId="5F00CE57" w14:textId="77777777" w:rsidTr="00880E3F">
        <w:tc>
          <w:tcPr>
            <w:tcW w:w="918" w:type="dxa"/>
          </w:tcPr>
          <w:p w14:paraId="2764F024"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665D5E35" w14:textId="32495230" w:rsidR="00880E3F" w:rsidRPr="006210DD" w:rsidRDefault="00B65843" w:rsidP="00B65843">
            <w:pPr>
              <w:pStyle w:val="BodyText2"/>
              <w:spacing w:line="360" w:lineRule="auto"/>
              <w:jc w:val="both"/>
              <w:rPr>
                <w:rFonts w:ascii="Courier New" w:hAnsi="Courier New" w:cs="Courier New"/>
                <w:szCs w:val="24"/>
              </w:rPr>
            </w:pPr>
            <w:r w:rsidRPr="006210DD">
              <w:rPr>
                <w:rFonts w:ascii="Courier New" w:hAnsi="Courier New" w:cs="Courier New"/>
                <w:szCs w:val="24"/>
              </w:rPr>
              <w:t>Enter grades (number) for school placement</w:t>
            </w:r>
          </w:p>
        </w:tc>
        <w:tc>
          <w:tcPr>
            <w:tcW w:w="2573" w:type="dxa"/>
          </w:tcPr>
          <w:p w14:paraId="26F3FBE2" w14:textId="41E2BE80"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w:t>
            </w:r>
            <w:r w:rsidR="00B65843" w:rsidRPr="006210DD">
              <w:rPr>
                <w:rFonts w:ascii="Courier New" w:hAnsi="Courier New" w:cs="Courier New"/>
                <w:szCs w:val="24"/>
              </w:rPr>
              <w:t>should take you to placement result page</w:t>
            </w:r>
          </w:p>
        </w:tc>
        <w:tc>
          <w:tcPr>
            <w:tcW w:w="3420" w:type="dxa"/>
          </w:tcPr>
          <w:p w14:paraId="64DF20F9" w14:textId="74CE182D" w:rsidR="00880E3F" w:rsidRPr="006210DD" w:rsidRDefault="00B65843" w:rsidP="00991A80">
            <w:pPr>
              <w:pStyle w:val="BodyText2"/>
              <w:spacing w:line="360" w:lineRule="auto"/>
              <w:jc w:val="both"/>
              <w:rPr>
                <w:rFonts w:ascii="Courier New" w:hAnsi="Courier New" w:cs="Courier New"/>
                <w:szCs w:val="24"/>
              </w:rPr>
            </w:pPr>
            <w:r w:rsidRPr="006210DD">
              <w:rPr>
                <w:rFonts w:ascii="Courier New" w:hAnsi="Courier New" w:cs="Courier New"/>
                <w:szCs w:val="24"/>
              </w:rPr>
              <w:t>Redirect to placement result page showing accepted inputs with results.</w:t>
            </w:r>
          </w:p>
        </w:tc>
      </w:tr>
    </w:tbl>
    <w:p w14:paraId="747C7EB5" w14:textId="77777777" w:rsidR="0057735C" w:rsidRPr="006210DD" w:rsidRDefault="0057735C" w:rsidP="0057735C">
      <w:pPr>
        <w:spacing w:line="360" w:lineRule="auto"/>
        <w:rPr>
          <w:rFonts w:cs="Courier New"/>
          <w:b/>
          <w:bCs/>
          <w:szCs w:val="24"/>
        </w:rPr>
      </w:pPr>
    </w:p>
    <w:p w14:paraId="6715CE94" w14:textId="1FCC89CF" w:rsidR="0057735C" w:rsidRPr="006210DD" w:rsidRDefault="0057735C" w:rsidP="00B5166C">
      <w:pPr>
        <w:pStyle w:val="BodyText2"/>
        <w:numPr>
          <w:ilvl w:val="0"/>
          <w:numId w:val="46"/>
        </w:numPr>
        <w:spacing w:line="360" w:lineRule="auto"/>
        <w:jc w:val="both"/>
        <w:rPr>
          <w:rFonts w:ascii="Courier New" w:hAnsi="Courier New" w:cs="Courier New"/>
          <w:szCs w:val="24"/>
        </w:rPr>
      </w:pPr>
      <w:r w:rsidRPr="006210DD">
        <w:rPr>
          <w:rFonts w:ascii="Courier New" w:hAnsi="Courier New" w:cs="Courier New"/>
          <w:szCs w:val="24"/>
        </w:rPr>
        <w:t>Career Guidance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57735C" w:rsidRPr="006210DD" w14:paraId="2D071162" w14:textId="77777777" w:rsidTr="00681F59">
        <w:trPr>
          <w:trHeight w:val="593"/>
        </w:trPr>
        <w:tc>
          <w:tcPr>
            <w:tcW w:w="918" w:type="dxa"/>
          </w:tcPr>
          <w:p w14:paraId="4AA2E21A"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w:t>
            </w:r>
          </w:p>
        </w:tc>
        <w:tc>
          <w:tcPr>
            <w:tcW w:w="2624" w:type="dxa"/>
          </w:tcPr>
          <w:p w14:paraId="65C8CD38"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6375CC03"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392073CB"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57735C" w:rsidRPr="006210DD" w14:paraId="7B17F654" w14:textId="77777777" w:rsidTr="00681F59">
        <w:tc>
          <w:tcPr>
            <w:tcW w:w="918" w:type="dxa"/>
          </w:tcPr>
          <w:p w14:paraId="03329FE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482CA5A6" w14:textId="4892F62B"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np</w:t>
            </w:r>
            <w:r w:rsidR="0022479A" w:rsidRPr="006210DD">
              <w:rPr>
                <w:rFonts w:ascii="Courier New" w:hAnsi="Courier New" w:cs="Courier New"/>
                <w:szCs w:val="24"/>
              </w:rPr>
              <w:t>ut fields to accept text</w:t>
            </w:r>
            <w:r w:rsidRPr="006210DD">
              <w:rPr>
                <w:rFonts w:ascii="Courier New" w:hAnsi="Courier New" w:cs="Courier New"/>
                <w:szCs w:val="24"/>
              </w:rPr>
              <w:t>.</w:t>
            </w:r>
          </w:p>
        </w:tc>
        <w:tc>
          <w:tcPr>
            <w:tcW w:w="2573" w:type="dxa"/>
          </w:tcPr>
          <w:p w14:paraId="73DBB782" w14:textId="5185416B" w:rsidR="0057735C" w:rsidRPr="006210DD" w:rsidRDefault="0057735C" w:rsidP="0022479A">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nput should accepts </w:t>
            </w:r>
            <w:r w:rsidR="0022479A" w:rsidRPr="006210DD">
              <w:rPr>
                <w:rFonts w:ascii="Courier New" w:hAnsi="Courier New" w:cs="Courier New"/>
                <w:szCs w:val="24"/>
              </w:rPr>
              <w:t>text</w:t>
            </w:r>
            <w:r w:rsidRPr="006210DD">
              <w:rPr>
                <w:rFonts w:ascii="Courier New" w:hAnsi="Courier New" w:cs="Courier New"/>
                <w:szCs w:val="24"/>
              </w:rPr>
              <w:t>.</w:t>
            </w:r>
          </w:p>
        </w:tc>
        <w:tc>
          <w:tcPr>
            <w:tcW w:w="3420" w:type="dxa"/>
          </w:tcPr>
          <w:p w14:paraId="4F1BDDC7" w14:textId="06296831" w:rsidR="0057735C" w:rsidRPr="006210DD" w:rsidRDefault="0022479A" w:rsidP="0022479A">
            <w:pPr>
              <w:pStyle w:val="BodyText2"/>
              <w:spacing w:line="360" w:lineRule="auto"/>
              <w:jc w:val="both"/>
              <w:rPr>
                <w:rFonts w:ascii="Courier New" w:hAnsi="Courier New" w:cs="Courier New"/>
                <w:szCs w:val="24"/>
              </w:rPr>
            </w:pPr>
            <w:r w:rsidRPr="006210DD">
              <w:rPr>
                <w:rFonts w:ascii="Courier New" w:hAnsi="Courier New" w:cs="Courier New"/>
                <w:szCs w:val="24"/>
              </w:rPr>
              <w:t>Successful input field with text</w:t>
            </w:r>
            <w:r w:rsidR="0057735C" w:rsidRPr="006210DD">
              <w:rPr>
                <w:rFonts w:ascii="Courier New" w:hAnsi="Courier New" w:cs="Courier New"/>
                <w:szCs w:val="24"/>
              </w:rPr>
              <w:t>.</w:t>
            </w:r>
          </w:p>
        </w:tc>
      </w:tr>
      <w:tr w:rsidR="0057735C" w:rsidRPr="006210DD" w14:paraId="36A7AC64" w14:textId="77777777" w:rsidTr="00681F59">
        <w:tc>
          <w:tcPr>
            <w:tcW w:w="918" w:type="dxa"/>
          </w:tcPr>
          <w:p w14:paraId="6151E8F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1E62BCF9"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Click on search button without giving details</w:t>
            </w:r>
          </w:p>
        </w:tc>
        <w:tc>
          <w:tcPr>
            <w:tcW w:w="2573" w:type="dxa"/>
          </w:tcPr>
          <w:p w14:paraId="4CF85840"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ing for enter details</w:t>
            </w:r>
          </w:p>
        </w:tc>
        <w:tc>
          <w:tcPr>
            <w:tcW w:w="3420" w:type="dxa"/>
          </w:tcPr>
          <w:p w14:paraId="6E5E6723" w14:textId="6D968214"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shows red border around the input </w:t>
            </w:r>
            <w:r w:rsidR="0022479A" w:rsidRPr="006210DD">
              <w:rPr>
                <w:rFonts w:ascii="Courier New" w:hAnsi="Courier New" w:cs="Courier New"/>
                <w:szCs w:val="24"/>
              </w:rPr>
              <w:t>fields</w:t>
            </w:r>
            <w:r w:rsidRPr="006210DD">
              <w:rPr>
                <w:rFonts w:ascii="Courier New" w:hAnsi="Courier New" w:cs="Courier New"/>
                <w:szCs w:val="24"/>
              </w:rPr>
              <w:t>.</w:t>
            </w:r>
          </w:p>
        </w:tc>
      </w:tr>
      <w:tr w:rsidR="0057735C" w:rsidRPr="006210DD" w14:paraId="1545777B" w14:textId="77777777" w:rsidTr="00681F59">
        <w:tc>
          <w:tcPr>
            <w:tcW w:w="918" w:type="dxa"/>
          </w:tcPr>
          <w:p w14:paraId="598D49C6"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1C541BC8" w14:textId="1D14159C" w:rsidR="0057735C" w:rsidRPr="006210DD" w:rsidRDefault="0057735C" w:rsidP="00D97F81">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Enter </w:t>
            </w:r>
            <w:r w:rsidR="00D97F81" w:rsidRPr="006210DD">
              <w:rPr>
                <w:rFonts w:ascii="Courier New" w:hAnsi="Courier New" w:cs="Courier New"/>
                <w:szCs w:val="24"/>
              </w:rPr>
              <w:t>details for career guidance.</w:t>
            </w:r>
          </w:p>
        </w:tc>
        <w:tc>
          <w:tcPr>
            <w:tcW w:w="2573" w:type="dxa"/>
          </w:tcPr>
          <w:p w14:paraId="61BA7BE1" w14:textId="470BAC23" w:rsidR="0057735C" w:rsidRPr="006210DD" w:rsidRDefault="00965D7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Should submit forms after fields input</w:t>
            </w:r>
          </w:p>
        </w:tc>
        <w:tc>
          <w:tcPr>
            <w:tcW w:w="3420" w:type="dxa"/>
          </w:tcPr>
          <w:p w14:paraId="4A2F57BB" w14:textId="4B7B2E42" w:rsidR="0057735C" w:rsidRPr="006210DD" w:rsidRDefault="0057735C" w:rsidP="00965D7C">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direct to </w:t>
            </w:r>
            <w:r w:rsidR="00965D7C" w:rsidRPr="006210DD">
              <w:rPr>
                <w:rFonts w:ascii="Courier New" w:hAnsi="Courier New" w:cs="Courier New"/>
                <w:szCs w:val="24"/>
              </w:rPr>
              <w:t>career guidance page showing</w:t>
            </w:r>
            <w:r w:rsidRPr="006210DD">
              <w:rPr>
                <w:rFonts w:ascii="Courier New" w:hAnsi="Courier New" w:cs="Courier New"/>
                <w:szCs w:val="24"/>
              </w:rPr>
              <w:t xml:space="preserve"> result</w:t>
            </w:r>
            <w:r w:rsidR="00965D7C" w:rsidRPr="006210DD">
              <w:rPr>
                <w:rFonts w:ascii="Courier New" w:hAnsi="Courier New" w:cs="Courier New"/>
                <w:szCs w:val="24"/>
              </w:rPr>
              <w:t>s and input details.</w:t>
            </w:r>
          </w:p>
        </w:tc>
      </w:tr>
    </w:tbl>
    <w:p w14:paraId="4BEA3EEA" w14:textId="77777777" w:rsidR="0057735C" w:rsidRPr="006210DD" w:rsidRDefault="0057735C" w:rsidP="00463580">
      <w:pPr>
        <w:spacing w:line="360" w:lineRule="auto"/>
        <w:rPr>
          <w:rFonts w:cs="Courier New"/>
          <w:szCs w:val="24"/>
        </w:rPr>
      </w:pPr>
    </w:p>
    <w:p w14:paraId="39200E6A" w14:textId="1DD5BE45" w:rsidR="00971967" w:rsidRPr="006210DD" w:rsidRDefault="00971967" w:rsidP="00663F93">
      <w:pPr>
        <w:spacing w:line="360" w:lineRule="auto"/>
        <w:rPr>
          <w:rFonts w:cs="Courier New"/>
          <w:szCs w:val="24"/>
        </w:rPr>
      </w:pPr>
    </w:p>
    <w:p w14:paraId="2BF114AA" w14:textId="35782A26" w:rsidR="00971967" w:rsidRPr="006210DD" w:rsidRDefault="00681F59" w:rsidP="00663F93">
      <w:pPr>
        <w:spacing w:line="360" w:lineRule="auto"/>
        <w:rPr>
          <w:rFonts w:cs="Courier New"/>
          <w:szCs w:val="24"/>
        </w:rPr>
      </w:pPr>
      <w:r w:rsidRPr="006210DD">
        <w:rPr>
          <w:rFonts w:cs="Courier New"/>
          <w:szCs w:val="24"/>
        </w:rPr>
        <w:t>6.2 Sample Code</w:t>
      </w:r>
    </w:p>
    <w:p w14:paraId="4DADFE7F" w14:textId="30416205" w:rsidR="007F3EFA" w:rsidRPr="006210DD" w:rsidRDefault="0008258E" w:rsidP="00663F93">
      <w:pPr>
        <w:spacing w:line="360" w:lineRule="auto"/>
        <w:rPr>
          <w:rFonts w:cs="Courier New"/>
          <w:szCs w:val="24"/>
        </w:rPr>
      </w:pPr>
      <w:proofErr w:type="spellStart"/>
      <w:r w:rsidRPr="006210DD">
        <w:rPr>
          <w:rFonts w:cs="Courier New"/>
          <w:szCs w:val="24"/>
        </w:rPr>
        <w:t>i</w:t>
      </w:r>
      <w:proofErr w:type="spellEnd"/>
      <w:r w:rsidRPr="006210DD">
        <w:rPr>
          <w:rFonts w:cs="Courier New"/>
          <w:szCs w:val="24"/>
        </w:rPr>
        <w:t>. Schools placement form</w:t>
      </w:r>
    </w:p>
    <w:p w14:paraId="03966E1B" w14:textId="77777777" w:rsidR="0008258E" w:rsidRPr="006210DD" w:rsidRDefault="0008258E" w:rsidP="0008258E">
      <w:pPr>
        <w:spacing w:after="0" w:line="360" w:lineRule="auto"/>
        <w:rPr>
          <w:rFonts w:cs="Courier New"/>
          <w:sz w:val="20"/>
          <w:szCs w:val="20"/>
        </w:rPr>
      </w:pPr>
      <w:r w:rsidRPr="006210DD">
        <w:rPr>
          <w:rFonts w:cs="Courier New"/>
          <w:szCs w:val="24"/>
        </w:rPr>
        <w:t xml:space="preserve">         </w:t>
      </w:r>
      <w:r w:rsidRPr="006210DD">
        <w:rPr>
          <w:rFonts w:cs="Courier New"/>
          <w:sz w:val="20"/>
          <w:szCs w:val="20"/>
        </w:rPr>
        <w:t>&lt;form method="post" action="</w:t>
      </w:r>
      <w:proofErr w:type="spellStart"/>
      <w:r w:rsidRPr="006210DD">
        <w:rPr>
          <w:rFonts w:cs="Courier New"/>
          <w:sz w:val="20"/>
          <w:szCs w:val="20"/>
        </w:rPr>
        <w:t>shs-result.php</w:t>
      </w:r>
      <w:proofErr w:type="spellEnd"/>
      <w:r w:rsidRPr="006210DD">
        <w:rPr>
          <w:rFonts w:cs="Courier New"/>
          <w:sz w:val="20"/>
          <w:szCs w:val="20"/>
        </w:rPr>
        <w:t>"&gt;</w:t>
      </w:r>
    </w:p>
    <w:p w14:paraId="3D0AAA7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5D3B95D0" w14:textId="0DF7F65D"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English Language&lt;/label&gt;</w:t>
      </w:r>
    </w:p>
    <w:p w14:paraId="51EF37E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6141B0D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w:t>
      </w:r>
      <w:proofErr w:type="spellStart"/>
      <w:r w:rsidRPr="006210DD">
        <w:rPr>
          <w:rFonts w:cs="Courier New"/>
          <w:sz w:val="20"/>
          <w:szCs w:val="20"/>
        </w:rPr>
        <w:t>english</w:t>
      </w:r>
      <w:proofErr w:type="spellEnd"/>
      <w:r w:rsidRPr="006210DD">
        <w:rPr>
          <w:rFonts w:cs="Courier New"/>
          <w:sz w:val="20"/>
          <w:szCs w:val="20"/>
        </w:rPr>
        <w:t>" required&gt;</w:t>
      </w:r>
    </w:p>
    <w:p w14:paraId="3029892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447FC30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46AF62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6714E7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Mathematics&lt;/label&gt;</w:t>
      </w:r>
    </w:p>
    <w:p w14:paraId="03DC1C7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2E3C2C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w:t>
      </w:r>
      <w:proofErr w:type="spellStart"/>
      <w:r w:rsidRPr="006210DD">
        <w:rPr>
          <w:rFonts w:cs="Courier New"/>
          <w:sz w:val="20"/>
          <w:szCs w:val="20"/>
        </w:rPr>
        <w:t>maths</w:t>
      </w:r>
      <w:proofErr w:type="spellEnd"/>
      <w:r w:rsidRPr="006210DD">
        <w:rPr>
          <w:rFonts w:cs="Courier New"/>
          <w:sz w:val="20"/>
          <w:szCs w:val="20"/>
        </w:rPr>
        <w:t>" required&gt;</w:t>
      </w:r>
    </w:p>
    <w:p w14:paraId="5591DFE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5847243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C452B8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4A3697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cience&lt;/label&gt;</w:t>
      </w:r>
    </w:p>
    <w:p w14:paraId="4C12573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6A7E5E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cience" required&gt;</w:t>
      </w:r>
    </w:p>
    <w:p w14:paraId="222B35A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EB6B2D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1F8CF0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712A49F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ocial Studies&lt;/label&gt;</w:t>
      </w:r>
    </w:p>
    <w:p w14:paraId="7E64FC5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0330C36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ocial" required&gt;</w:t>
      </w:r>
    </w:p>
    <w:p w14:paraId="00C5631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F77624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1202A82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p&gt;Select additional best two subjects&lt;/p&gt;</w:t>
      </w:r>
    </w:p>
    <w:p w14:paraId="0AFA208D" w14:textId="77777777" w:rsidR="0008258E" w:rsidRPr="006210DD" w:rsidRDefault="0008258E" w:rsidP="0008258E">
      <w:pPr>
        <w:spacing w:after="0" w:line="360" w:lineRule="auto"/>
        <w:rPr>
          <w:rFonts w:cs="Courier New"/>
          <w:sz w:val="20"/>
          <w:szCs w:val="20"/>
        </w:rPr>
      </w:pPr>
      <w:r w:rsidRPr="006210DD">
        <w:rPr>
          <w:rFonts w:cs="Courier New"/>
          <w:sz w:val="20"/>
          <w:szCs w:val="20"/>
        </w:rPr>
        <w:lastRenderedPageBreak/>
        <w:t xml:space="preserve">              &lt;p&gt;Select first best subject&lt;/p&gt;</w:t>
      </w:r>
    </w:p>
    <w:p w14:paraId="38BF6F6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232221D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1" required&gt;</w:t>
      </w:r>
    </w:p>
    <w:p w14:paraId="6F782B1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1st </w:t>
      </w:r>
      <w:proofErr w:type="spellStart"/>
      <w:r w:rsidRPr="006210DD">
        <w:rPr>
          <w:rFonts w:cs="Courier New"/>
          <w:sz w:val="20"/>
          <w:szCs w:val="20"/>
        </w:rPr>
        <w:t>BestSubject</w:t>
      </w:r>
      <w:proofErr w:type="spellEnd"/>
      <w:r w:rsidRPr="006210DD">
        <w:rPr>
          <w:rFonts w:cs="Courier New"/>
          <w:sz w:val="20"/>
          <w:szCs w:val="20"/>
        </w:rPr>
        <w:t>&lt;/option&gt;</w:t>
      </w:r>
    </w:p>
    <w:p w14:paraId="7019D4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2A08157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132BBDA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1017D0E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7CB676A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EF2AFB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1g" required&gt;</w:t>
      </w:r>
    </w:p>
    <w:p w14:paraId="3F4D0C8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9E65E4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5BC7FD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B8173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2" required&gt;</w:t>
      </w:r>
    </w:p>
    <w:p w14:paraId="00364D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2nd Subject&lt;/option&gt;</w:t>
      </w:r>
    </w:p>
    <w:p w14:paraId="3E50C1B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3B239D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605B966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34A5903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4E993FB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class="" value=""&gt;&lt;/option&gt;</w:t>
      </w:r>
    </w:p>
    <w:p w14:paraId="682DB40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3C616AD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2g" required&gt;</w:t>
      </w:r>
    </w:p>
    <w:p w14:paraId="004D315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C6BCCE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E9F6C2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50577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submit" name="</w:t>
      </w:r>
      <w:proofErr w:type="spellStart"/>
      <w:r w:rsidRPr="006210DD">
        <w:rPr>
          <w:rFonts w:cs="Courier New"/>
          <w:sz w:val="20"/>
          <w:szCs w:val="20"/>
        </w:rPr>
        <w:t>shs_submit</w:t>
      </w:r>
      <w:proofErr w:type="spellEnd"/>
      <w:r w:rsidRPr="006210DD">
        <w:rPr>
          <w:rFonts w:cs="Courier New"/>
          <w:sz w:val="20"/>
          <w:szCs w:val="20"/>
        </w:rPr>
        <w:t>" value="Search" class="</w:t>
      </w:r>
      <w:proofErr w:type="spellStart"/>
      <w:r w:rsidRPr="006210DD">
        <w:rPr>
          <w:rFonts w:cs="Courier New"/>
          <w:sz w:val="20"/>
          <w:szCs w:val="20"/>
        </w:rPr>
        <w:t>btn</w:t>
      </w:r>
      <w:proofErr w:type="spellEnd"/>
      <w:r w:rsidRPr="006210DD">
        <w:rPr>
          <w:rFonts w:cs="Courier New"/>
          <w:sz w:val="20"/>
          <w:szCs w:val="20"/>
        </w:rPr>
        <w:t xml:space="preserve"> </w:t>
      </w:r>
      <w:proofErr w:type="spellStart"/>
      <w:r w:rsidRPr="006210DD">
        <w:rPr>
          <w:rFonts w:cs="Courier New"/>
          <w:sz w:val="20"/>
          <w:szCs w:val="20"/>
        </w:rPr>
        <w:t>btn</w:t>
      </w:r>
      <w:proofErr w:type="spellEnd"/>
      <w:r w:rsidRPr="006210DD">
        <w:rPr>
          <w:rFonts w:cs="Courier New"/>
          <w:sz w:val="20"/>
          <w:szCs w:val="20"/>
        </w:rPr>
        <w:t>-primary mt-3"&gt;</w:t>
      </w:r>
    </w:p>
    <w:p w14:paraId="3DCEE6B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5824C3F" w14:textId="12104264" w:rsidR="00A04A09" w:rsidRPr="006210DD" w:rsidRDefault="0008258E" w:rsidP="0008258E">
      <w:pPr>
        <w:spacing w:after="0" w:line="360" w:lineRule="auto"/>
        <w:rPr>
          <w:rFonts w:cs="Courier New"/>
          <w:sz w:val="20"/>
          <w:szCs w:val="20"/>
        </w:rPr>
      </w:pPr>
      <w:r w:rsidRPr="006210DD">
        <w:rPr>
          <w:rFonts w:cs="Courier New"/>
          <w:sz w:val="20"/>
          <w:szCs w:val="20"/>
        </w:rPr>
        <w:t xml:space="preserve">            &lt;/form&gt;</w:t>
      </w:r>
    </w:p>
    <w:p w14:paraId="14CFBB1E" w14:textId="77777777" w:rsidR="0008258E" w:rsidRPr="006210DD" w:rsidRDefault="0008258E" w:rsidP="0008258E">
      <w:pPr>
        <w:spacing w:after="0" w:line="360" w:lineRule="auto"/>
        <w:rPr>
          <w:rFonts w:cs="Courier New"/>
          <w:sz w:val="20"/>
          <w:szCs w:val="20"/>
        </w:rPr>
      </w:pPr>
    </w:p>
    <w:p w14:paraId="118ADB78" w14:textId="0CC99686" w:rsidR="0008258E" w:rsidRPr="006210DD" w:rsidRDefault="0008258E" w:rsidP="0008258E">
      <w:pPr>
        <w:pStyle w:val="ListParagraph"/>
        <w:numPr>
          <w:ilvl w:val="0"/>
          <w:numId w:val="46"/>
        </w:numPr>
        <w:spacing w:after="0" w:line="360" w:lineRule="auto"/>
        <w:rPr>
          <w:rFonts w:cs="Courier New"/>
          <w:sz w:val="20"/>
          <w:szCs w:val="20"/>
        </w:rPr>
      </w:pPr>
      <w:r w:rsidRPr="006210DD">
        <w:rPr>
          <w:rFonts w:cs="Courier New"/>
          <w:sz w:val="20"/>
          <w:szCs w:val="20"/>
        </w:rPr>
        <w:t>Career guidance form</w:t>
      </w:r>
    </w:p>
    <w:p w14:paraId="033488C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lt;form method="post" action="career-</w:t>
      </w:r>
      <w:proofErr w:type="spellStart"/>
      <w:r w:rsidRPr="006210DD">
        <w:rPr>
          <w:rFonts w:cs="Courier New"/>
          <w:sz w:val="20"/>
          <w:szCs w:val="20"/>
        </w:rPr>
        <w:t>result.php</w:t>
      </w:r>
      <w:proofErr w:type="spellEnd"/>
      <w:r w:rsidRPr="006210DD">
        <w:rPr>
          <w:rFonts w:cs="Courier New"/>
          <w:sz w:val="20"/>
          <w:szCs w:val="20"/>
        </w:rPr>
        <w:t>"&gt;</w:t>
      </w:r>
    </w:p>
    <w:p w14:paraId="116EDF3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6575A33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sm-6 col-form-label"&gt;Select your SHS Course&lt;/label&gt;</w:t>
      </w:r>
    </w:p>
    <w:p w14:paraId="6D04215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 class="form-control" name="</w:t>
      </w:r>
      <w:proofErr w:type="spellStart"/>
      <w:r w:rsidRPr="006210DD">
        <w:rPr>
          <w:rFonts w:cs="Courier New"/>
          <w:sz w:val="20"/>
          <w:szCs w:val="20"/>
        </w:rPr>
        <w:t>shsCourse</w:t>
      </w:r>
      <w:proofErr w:type="spellEnd"/>
      <w:r w:rsidRPr="006210DD">
        <w:rPr>
          <w:rFonts w:cs="Courier New"/>
          <w:sz w:val="20"/>
          <w:szCs w:val="20"/>
        </w:rPr>
        <w:t>"&gt;</w:t>
      </w:r>
    </w:p>
    <w:p w14:paraId="5280F4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lastRenderedPageBreak/>
        <w:t xml:space="preserve">                  &lt;option value=""&gt;Select Course&lt;/option&gt;</w:t>
      </w:r>
    </w:p>
    <w:p w14:paraId="3832CA8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Science"&gt;Gen. Science&lt;/option&gt;</w:t>
      </w:r>
    </w:p>
    <w:p w14:paraId="0F902F7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Business"&gt;Business&lt;/option&gt;</w:t>
      </w:r>
    </w:p>
    <w:p w14:paraId="297A290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Arts"&gt;Gen. Arts&lt;/option&gt;</w:t>
      </w:r>
    </w:p>
    <w:p w14:paraId="4E848C8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w:t>
      </w:r>
      <w:proofErr w:type="spellStart"/>
      <w:r w:rsidRPr="006210DD">
        <w:rPr>
          <w:rFonts w:cs="Courier New"/>
          <w:sz w:val="20"/>
          <w:szCs w:val="20"/>
        </w:rPr>
        <w:t>Visula</w:t>
      </w:r>
      <w:proofErr w:type="spellEnd"/>
      <w:r w:rsidRPr="006210DD">
        <w:rPr>
          <w:rFonts w:cs="Courier New"/>
          <w:sz w:val="20"/>
          <w:szCs w:val="20"/>
        </w:rPr>
        <w:t xml:space="preserve"> Arts"&gt;</w:t>
      </w:r>
      <w:proofErr w:type="spellStart"/>
      <w:r w:rsidRPr="006210DD">
        <w:rPr>
          <w:rFonts w:cs="Courier New"/>
          <w:sz w:val="20"/>
          <w:szCs w:val="20"/>
        </w:rPr>
        <w:t>Visula</w:t>
      </w:r>
      <w:proofErr w:type="spellEnd"/>
      <w:r w:rsidRPr="006210DD">
        <w:rPr>
          <w:rFonts w:cs="Courier New"/>
          <w:sz w:val="20"/>
          <w:szCs w:val="20"/>
        </w:rPr>
        <w:t xml:space="preserve"> Arts&lt;/option&gt;</w:t>
      </w:r>
    </w:p>
    <w:p w14:paraId="4E0F8CC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Home Economics"&gt;Home Economics&lt;/option&gt;</w:t>
      </w:r>
    </w:p>
    <w:p w14:paraId="45988C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gt;</w:t>
      </w:r>
    </w:p>
    <w:p w14:paraId="0854EA6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B0F11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6B1EF03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Total Aggregate Obtain from WASSCE/SSCE&lt;/label&gt;</w:t>
      </w:r>
    </w:p>
    <w:p w14:paraId="1CF2C33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838601D"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wassce</w:t>
      </w:r>
      <w:proofErr w:type="spellEnd"/>
      <w:r w:rsidRPr="006210DD">
        <w:rPr>
          <w:rFonts w:cs="Courier New"/>
          <w:sz w:val="20"/>
          <w:szCs w:val="20"/>
        </w:rPr>
        <w:t>" required&gt;</w:t>
      </w:r>
    </w:p>
    <w:p w14:paraId="15CBFC6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D9F847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BA8A84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gt;</w:t>
      </w:r>
    </w:p>
    <w:p w14:paraId="104CCC1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University to study&lt;/label&gt;</w:t>
      </w:r>
    </w:p>
    <w:p w14:paraId="6D3D700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68FFC42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uni</w:t>
      </w:r>
      <w:proofErr w:type="spellEnd"/>
      <w:r w:rsidRPr="006210DD">
        <w:rPr>
          <w:rFonts w:cs="Courier New"/>
          <w:sz w:val="20"/>
          <w:szCs w:val="20"/>
        </w:rPr>
        <w:t>" required&gt;</w:t>
      </w:r>
    </w:p>
    <w:p w14:paraId="3715506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7BA74C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571DFB2F"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43A2992"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Programme </w:t>
      </w:r>
      <w:proofErr w:type="gramStart"/>
      <w:r w:rsidRPr="006210DD">
        <w:rPr>
          <w:rFonts w:cs="Courier New"/>
          <w:sz w:val="20"/>
          <w:szCs w:val="20"/>
        </w:rPr>
        <w:t>To</w:t>
      </w:r>
      <w:proofErr w:type="gramEnd"/>
      <w:r w:rsidRPr="006210DD">
        <w:rPr>
          <w:rFonts w:cs="Courier New"/>
          <w:sz w:val="20"/>
          <w:szCs w:val="20"/>
        </w:rPr>
        <w:t xml:space="preserve"> Study&lt;/label&gt;</w:t>
      </w:r>
    </w:p>
    <w:p w14:paraId="3659844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3357C0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programme</w:t>
      </w:r>
      <w:proofErr w:type="spellEnd"/>
      <w:r w:rsidRPr="006210DD">
        <w:rPr>
          <w:rFonts w:cs="Courier New"/>
          <w:sz w:val="20"/>
          <w:szCs w:val="20"/>
        </w:rPr>
        <w:t>" required&gt;</w:t>
      </w:r>
    </w:p>
    <w:p w14:paraId="55E2F9C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F94D86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0C3DC49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8AC06D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Hobby&lt;/label&gt;</w:t>
      </w:r>
    </w:p>
    <w:p w14:paraId="3A8E1C4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78DE900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hobby" required&gt;</w:t>
      </w:r>
    </w:p>
    <w:p w14:paraId="0D49238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9E4E5F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lastRenderedPageBreak/>
        <w:t xml:space="preserve">              &lt;/div&gt;</w:t>
      </w:r>
    </w:p>
    <w:p w14:paraId="6D56C1C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34546D4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submit" name="</w:t>
      </w:r>
      <w:proofErr w:type="spellStart"/>
      <w:r w:rsidRPr="006210DD">
        <w:rPr>
          <w:rFonts w:cs="Courier New"/>
          <w:sz w:val="20"/>
          <w:szCs w:val="20"/>
        </w:rPr>
        <w:t>career_submit</w:t>
      </w:r>
      <w:proofErr w:type="spellEnd"/>
      <w:r w:rsidRPr="006210DD">
        <w:rPr>
          <w:rFonts w:cs="Courier New"/>
          <w:sz w:val="20"/>
          <w:szCs w:val="20"/>
        </w:rPr>
        <w:t>" value="Search" class="</w:t>
      </w:r>
      <w:proofErr w:type="spellStart"/>
      <w:r w:rsidRPr="006210DD">
        <w:rPr>
          <w:rFonts w:cs="Courier New"/>
          <w:sz w:val="20"/>
          <w:szCs w:val="20"/>
        </w:rPr>
        <w:t>btn</w:t>
      </w:r>
      <w:proofErr w:type="spellEnd"/>
      <w:r w:rsidRPr="006210DD">
        <w:rPr>
          <w:rFonts w:cs="Courier New"/>
          <w:sz w:val="20"/>
          <w:szCs w:val="20"/>
        </w:rPr>
        <w:t xml:space="preserve"> </w:t>
      </w:r>
      <w:proofErr w:type="spellStart"/>
      <w:r w:rsidRPr="006210DD">
        <w:rPr>
          <w:rFonts w:cs="Courier New"/>
          <w:sz w:val="20"/>
          <w:szCs w:val="20"/>
        </w:rPr>
        <w:t>btn</w:t>
      </w:r>
      <w:proofErr w:type="spellEnd"/>
      <w:r w:rsidRPr="006210DD">
        <w:rPr>
          <w:rFonts w:cs="Courier New"/>
          <w:sz w:val="20"/>
          <w:szCs w:val="20"/>
        </w:rPr>
        <w:t>-primary mt-3"&gt;</w:t>
      </w:r>
    </w:p>
    <w:p w14:paraId="25F0CDA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F48CC8" w14:textId="220E547D"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form&gt;</w:t>
      </w:r>
    </w:p>
    <w:p w14:paraId="0593C1DD" w14:textId="77777777" w:rsidR="006210DD" w:rsidRDefault="006210DD" w:rsidP="00EE504B">
      <w:bookmarkStart w:id="51" w:name="_Toc426417108"/>
    </w:p>
    <w:p w14:paraId="78371E05" w14:textId="77777777" w:rsidR="00EE504B" w:rsidRDefault="00EE504B" w:rsidP="00EE504B"/>
    <w:p w14:paraId="75879635" w14:textId="77777777" w:rsidR="00EE504B" w:rsidRDefault="00EE504B" w:rsidP="00EE504B"/>
    <w:p w14:paraId="6D9A5AC6" w14:textId="191B67C5" w:rsidR="00EE504B" w:rsidRDefault="005219EC" w:rsidP="005219EC">
      <w:pPr>
        <w:pStyle w:val="Heading1"/>
      </w:pPr>
      <w:r>
        <w:t>Chapter 7: System Documentation</w:t>
      </w:r>
    </w:p>
    <w:p w14:paraId="7B30C5A6" w14:textId="71463A10" w:rsidR="005219EC" w:rsidRDefault="005219EC" w:rsidP="005219EC">
      <w:pPr>
        <w:pStyle w:val="Heading2"/>
      </w:pPr>
      <w:r>
        <w:t>User Manuel for the system</w:t>
      </w:r>
    </w:p>
    <w:p w14:paraId="213F9B6B" w14:textId="6FDC2337" w:rsidR="004A5B75" w:rsidRDefault="004A5B75" w:rsidP="004A5B75">
      <w:r>
        <w:t>Home Page</w:t>
      </w:r>
    </w:p>
    <w:p w14:paraId="451FCBD9" w14:textId="0B3E70D5" w:rsidR="004A5B75" w:rsidRPr="004A5B75" w:rsidRDefault="004A5B75" w:rsidP="004A5B75">
      <w:r>
        <w:rPr>
          <w:noProof/>
        </w:rPr>
        <w:drawing>
          <wp:inline distT="0" distB="0" distL="0" distR="0" wp14:anchorId="757B5F09" wp14:editId="021B496C">
            <wp:extent cx="5943600" cy="40773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_2020-05-12 Decision Support Syste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77335"/>
                    </a:xfrm>
                    <a:prstGeom prst="rect">
                      <a:avLst/>
                    </a:prstGeom>
                  </pic:spPr>
                </pic:pic>
              </a:graphicData>
            </a:graphic>
          </wp:inline>
        </w:drawing>
      </w:r>
    </w:p>
    <w:p w14:paraId="662E820A" w14:textId="42C3A53F" w:rsidR="004A5B75" w:rsidRPr="004A5B75" w:rsidRDefault="00E85F50" w:rsidP="004A5B75">
      <w:r w:rsidRPr="00D661DC">
        <w:rPr>
          <w:b/>
          <w:i/>
        </w:rPr>
        <w:t>Hint</w:t>
      </w:r>
      <w:r>
        <w:t xml:space="preserve">: </w:t>
      </w:r>
      <w:r w:rsidR="00B62FD7">
        <w:t>The home page as no navigation bar but rather have three different cards display for each for the major components of the system.</w:t>
      </w:r>
    </w:p>
    <w:p w14:paraId="559950F2" w14:textId="2977891E" w:rsidR="00EE504B" w:rsidRDefault="00DB7F26" w:rsidP="00EE504B">
      <w:r>
        <w:lastRenderedPageBreak/>
        <w:t>SHS Selection Analysis</w:t>
      </w:r>
    </w:p>
    <w:p w14:paraId="75C326DB" w14:textId="0A7F5C92" w:rsidR="00EE504B" w:rsidRDefault="00DB7F26" w:rsidP="00EE504B">
      <w:r>
        <w:rPr>
          <w:noProof/>
        </w:rPr>
        <w:drawing>
          <wp:inline distT="0" distB="0" distL="0" distR="0" wp14:anchorId="19B66979" wp14:editId="59D0341E">
            <wp:extent cx="5943600" cy="7922260"/>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_2020-05-12 Decision Support System(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922260"/>
                    </a:xfrm>
                    <a:prstGeom prst="rect">
                      <a:avLst/>
                    </a:prstGeom>
                  </pic:spPr>
                </pic:pic>
              </a:graphicData>
            </a:graphic>
          </wp:inline>
        </w:drawing>
      </w:r>
    </w:p>
    <w:p w14:paraId="530F1592" w14:textId="0D9691D5" w:rsidR="003A44BF" w:rsidRDefault="003A44BF" w:rsidP="00EE504B">
      <w:r w:rsidRPr="00D661DC">
        <w:rPr>
          <w:b/>
          <w:i/>
        </w:rPr>
        <w:lastRenderedPageBreak/>
        <w:t>Hint</w:t>
      </w:r>
      <w:r>
        <w:t xml:space="preserve">: The first card at the home page takes you to the analytical page. Data-table with live query is available. </w:t>
      </w:r>
    </w:p>
    <w:p w14:paraId="4E75E634" w14:textId="77777777" w:rsidR="00232CA4" w:rsidRDefault="00232CA4" w:rsidP="00EE504B"/>
    <w:p w14:paraId="5AB6A2AF" w14:textId="74D32A4D" w:rsidR="00EE504B" w:rsidRDefault="00DB7F26" w:rsidP="00EE504B">
      <w:r>
        <w:t>SHS Placement</w:t>
      </w:r>
    </w:p>
    <w:p w14:paraId="0C069D74" w14:textId="0DFCC406" w:rsidR="00DB7F26" w:rsidRDefault="00DB7F26" w:rsidP="00EE504B">
      <w:r>
        <w:rPr>
          <w:noProof/>
        </w:rPr>
        <w:drawing>
          <wp:inline distT="0" distB="0" distL="0" distR="0" wp14:anchorId="34F8E40F" wp14:editId="010E5830">
            <wp:extent cx="5943600" cy="3998595"/>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_2020-05-12 Decision Support System(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98595"/>
                    </a:xfrm>
                    <a:prstGeom prst="rect">
                      <a:avLst/>
                    </a:prstGeom>
                  </pic:spPr>
                </pic:pic>
              </a:graphicData>
            </a:graphic>
          </wp:inline>
        </w:drawing>
      </w:r>
    </w:p>
    <w:p w14:paraId="2B8BE89F" w14:textId="11CF6454" w:rsidR="00EE504B" w:rsidRDefault="00232CA4" w:rsidP="00EE504B">
      <w:r w:rsidRPr="00B44F29">
        <w:rPr>
          <w:b/>
          <w:i/>
        </w:rPr>
        <w:t>Hint</w:t>
      </w:r>
      <w:r>
        <w:t>: The second card lead you to the SHS Placement page where students have to fill all compulsory fields to generate their suggested schools.</w:t>
      </w:r>
    </w:p>
    <w:p w14:paraId="290DCF1D" w14:textId="77777777" w:rsidR="00232CA4" w:rsidRDefault="00232CA4" w:rsidP="00EE504B"/>
    <w:p w14:paraId="3167D575" w14:textId="7EDE3F8B" w:rsidR="00EE504B" w:rsidRDefault="00DB7F26" w:rsidP="00EE504B">
      <w:r>
        <w:t>SHS Placement Results Result</w:t>
      </w:r>
    </w:p>
    <w:p w14:paraId="005E011F" w14:textId="2496B382" w:rsidR="00DB7F26" w:rsidRDefault="00D50875" w:rsidP="00EE504B">
      <w:r>
        <w:rPr>
          <w:noProof/>
        </w:rPr>
        <w:lastRenderedPageBreak/>
        <w:drawing>
          <wp:inline distT="0" distB="0" distL="0" distR="0" wp14:anchorId="44713986" wp14:editId="79E7E274">
            <wp:extent cx="5943600" cy="762190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_2020-05-12 Decision Support System(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21905"/>
                    </a:xfrm>
                    <a:prstGeom prst="rect">
                      <a:avLst/>
                    </a:prstGeom>
                  </pic:spPr>
                </pic:pic>
              </a:graphicData>
            </a:graphic>
          </wp:inline>
        </w:drawing>
      </w:r>
    </w:p>
    <w:p w14:paraId="7774BE18" w14:textId="68EF394E" w:rsidR="00EE504B" w:rsidRDefault="008E2D13" w:rsidP="00EE504B">
      <w:r w:rsidRPr="008E2D13">
        <w:rPr>
          <w:b/>
          <w:i/>
        </w:rPr>
        <w:t>Hint</w:t>
      </w:r>
      <w:r>
        <w:t>: SHS generated page with input summery.</w:t>
      </w:r>
    </w:p>
    <w:p w14:paraId="54ADA1B1" w14:textId="77777777" w:rsidR="00EE504B" w:rsidRDefault="00EE504B" w:rsidP="00EE504B"/>
    <w:p w14:paraId="2420F0A0" w14:textId="77777777" w:rsidR="00EE504B" w:rsidRDefault="00EE504B" w:rsidP="00EE504B"/>
    <w:p w14:paraId="1EBBDE21" w14:textId="4CBD72E3" w:rsidR="00EE504B" w:rsidRDefault="00D64A2D" w:rsidP="00EE504B">
      <w:r>
        <w:t>Career Advisor</w:t>
      </w:r>
    </w:p>
    <w:p w14:paraId="5CA8A48C" w14:textId="1ECD298D" w:rsidR="00D64A2D" w:rsidRDefault="00D64A2D" w:rsidP="00EE504B">
      <w:r>
        <w:rPr>
          <w:noProof/>
        </w:rPr>
        <w:drawing>
          <wp:inline distT="0" distB="0" distL="0" distR="0" wp14:anchorId="3FBFBAAC" wp14:editId="7D9CDEA1">
            <wp:extent cx="5943600" cy="4208780"/>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_2020-05-12 Decision Support System(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208780"/>
                    </a:xfrm>
                    <a:prstGeom prst="rect">
                      <a:avLst/>
                    </a:prstGeom>
                  </pic:spPr>
                </pic:pic>
              </a:graphicData>
            </a:graphic>
          </wp:inline>
        </w:drawing>
      </w:r>
    </w:p>
    <w:p w14:paraId="28454DB7" w14:textId="29E48350" w:rsidR="00EE504B" w:rsidRDefault="000D59AE" w:rsidP="00EE504B">
      <w:r w:rsidRPr="00BA60C1">
        <w:rPr>
          <w:b/>
          <w:i/>
        </w:rPr>
        <w:t>Hint</w:t>
      </w:r>
      <w:r>
        <w:t>: the last card on the home page brings you to the career advisor page with compulsory fields to generate career guidance.</w:t>
      </w:r>
    </w:p>
    <w:p w14:paraId="13474DF7" w14:textId="7D54C339" w:rsidR="00D64A2D" w:rsidRDefault="00D64A2D" w:rsidP="00EE504B">
      <w:r>
        <w:t>Career Advisor Results</w:t>
      </w:r>
    </w:p>
    <w:p w14:paraId="2F1CC23F" w14:textId="50312644" w:rsidR="00D64A2D" w:rsidRDefault="001A387D" w:rsidP="00EE504B">
      <w:r>
        <w:rPr>
          <w:noProof/>
        </w:rPr>
        <w:lastRenderedPageBreak/>
        <w:drawing>
          <wp:inline distT="0" distB="0" distL="0" distR="0" wp14:anchorId="0895E2A9" wp14:editId="4A7B97FE">
            <wp:extent cx="5943600" cy="3705860"/>
            <wp:effectExtent l="0" t="0" r="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shot_2020-05-12 Decision Support System(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705860"/>
                    </a:xfrm>
                    <a:prstGeom prst="rect">
                      <a:avLst/>
                    </a:prstGeom>
                  </pic:spPr>
                </pic:pic>
              </a:graphicData>
            </a:graphic>
          </wp:inline>
        </w:drawing>
      </w:r>
    </w:p>
    <w:p w14:paraId="05C32207" w14:textId="16667445" w:rsidR="00EE504B" w:rsidRDefault="002B636B" w:rsidP="00EE504B">
      <w:r w:rsidRPr="002F016D">
        <w:rPr>
          <w:b/>
          <w:i/>
        </w:rPr>
        <w:t>Hint</w:t>
      </w:r>
      <w:r>
        <w:t>:</w:t>
      </w:r>
      <w:r w:rsidR="002F016D">
        <w:t xml:space="preserve"> Display of career guidance with input summery.</w:t>
      </w:r>
    </w:p>
    <w:p w14:paraId="5E1459B7" w14:textId="77777777" w:rsidR="006E6243" w:rsidRDefault="006E6243" w:rsidP="00EE504B"/>
    <w:p w14:paraId="0615B982" w14:textId="38BDB9A3" w:rsidR="00D64A2D" w:rsidRDefault="00DD6FEC" w:rsidP="00EE504B">
      <w:r>
        <w:t>Admin Login</w:t>
      </w:r>
    </w:p>
    <w:p w14:paraId="0E6E4E47" w14:textId="21FD414F" w:rsidR="00DD6FEC" w:rsidRDefault="00DD6FEC" w:rsidP="00EE504B">
      <w:r>
        <w:rPr>
          <w:noProof/>
        </w:rPr>
        <w:drawing>
          <wp:inline distT="0" distB="0" distL="0" distR="0" wp14:anchorId="0BBF33D7" wp14:editId="347492CC">
            <wp:extent cx="5943600" cy="33680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_2020-05-12 DSS Log i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0A7A5CD0" w14:textId="5284DCE1" w:rsidR="00D64A2D" w:rsidRDefault="006E6243" w:rsidP="00EE504B">
      <w:r w:rsidRPr="006E6243">
        <w:rPr>
          <w:b/>
          <w:i/>
        </w:rPr>
        <w:lastRenderedPageBreak/>
        <w:t>Hint</w:t>
      </w:r>
      <w:r>
        <w:t>: Admin login page</w:t>
      </w:r>
    </w:p>
    <w:p w14:paraId="634E6BA7" w14:textId="77777777" w:rsidR="006E6243" w:rsidRDefault="006E6243" w:rsidP="00EE504B"/>
    <w:p w14:paraId="773070DA" w14:textId="2617B984" w:rsidR="00DD6FEC" w:rsidRDefault="00BF3BDF" w:rsidP="00EE504B">
      <w:r>
        <w:t>Admin Dashboard</w:t>
      </w:r>
    </w:p>
    <w:p w14:paraId="61BCE12F" w14:textId="4126BB29" w:rsidR="00BF3BDF" w:rsidRDefault="00BF3BDF" w:rsidP="00EE504B">
      <w:r>
        <w:rPr>
          <w:noProof/>
        </w:rPr>
        <w:drawing>
          <wp:inline distT="0" distB="0" distL="0" distR="0" wp14:anchorId="05E6E50C" wp14:editId="20CA68C1">
            <wp:extent cx="5943600" cy="291973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_2020-05-12 DSS Adm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29FD1107" w14:textId="17DC094E" w:rsidR="00EE504B" w:rsidRDefault="001611E4" w:rsidP="00EE504B">
      <w:r w:rsidRPr="00B40F4A">
        <w:rPr>
          <w:b/>
          <w:i/>
        </w:rPr>
        <w:t>Hint</w:t>
      </w:r>
      <w:r>
        <w:t>: Dashboard after login</w:t>
      </w:r>
    </w:p>
    <w:p w14:paraId="30B40F5A" w14:textId="77777777" w:rsidR="00B40F4A" w:rsidRDefault="00B40F4A" w:rsidP="00EE504B"/>
    <w:p w14:paraId="6C831301" w14:textId="35F2A654" w:rsidR="00EE504B" w:rsidRDefault="00BF3BDF" w:rsidP="00EE504B">
      <w:r>
        <w:t>Add New School</w:t>
      </w:r>
    </w:p>
    <w:p w14:paraId="3BCCAC16" w14:textId="123BAF8E" w:rsidR="00BF3BDF" w:rsidRDefault="00BF3BDF" w:rsidP="00EE504B">
      <w:r>
        <w:rPr>
          <w:noProof/>
        </w:rPr>
        <w:lastRenderedPageBreak/>
        <w:drawing>
          <wp:inline distT="0" distB="0" distL="0" distR="0" wp14:anchorId="16CA98EE" wp14:editId="45FA7602">
            <wp:extent cx="5943600" cy="33680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_2020-05-12 DSS Admin(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7B7D08EB" w14:textId="065AE150" w:rsidR="00EE504B" w:rsidRDefault="00062064" w:rsidP="00EE504B">
      <w:r w:rsidRPr="00A55FDC">
        <w:rPr>
          <w:b/>
          <w:i/>
        </w:rPr>
        <w:t>Hint</w:t>
      </w:r>
      <w:r>
        <w:t>: Input form for adding new school.</w:t>
      </w:r>
    </w:p>
    <w:p w14:paraId="500E5042" w14:textId="77777777" w:rsidR="00A55FDC" w:rsidRDefault="00A55FDC" w:rsidP="00EE504B"/>
    <w:p w14:paraId="348DF309" w14:textId="02AFA331" w:rsidR="00BF3BDF" w:rsidRDefault="00863466" w:rsidP="00EE504B">
      <w:r>
        <w:t>Add New Career Guide</w:t>
      </w:r>
    </w:p>
    <w:p w14:paraId="5A301C04" w14:textId="6DCABF69" w:rsidR="00863466" w:rsidRDefault="00863466" w:rsidP="00EE504B">
      <w:r>
        <w:rPr>
          <w:noProof/>
        </w:rPr>
        <w:drawing>
          <wp:inline distT="0" distB="0" distL="0" distR="0" wp14:anchorId="161E1502" wp14:editId="76BF8E3F">
            <wp:extent cx="5943600" cy="291973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_2020-05-12 DSS Admin(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2DC0ECA4" w14:textId="2FC908E7" w:rsidR="00863466" w:rsidRDefault="00A55FDC" w:rsidP="00EE504B">
      <w:r w:rsidRPr="00FA2F83">
        <w:rPr>
          <w:b/>
          <w:i/>
        </w:rPr>
        <w:t>Hint</w:t>
      </w:r>
      <w:r>
        <w:t>:</w:t>
      </w:r>
      <w:r w:rsidR="00FA2F83">
        <w:t xml:space="preserve"> I</w:t>
      </w:r>
      <w:r>
        <w:t>nput form for adding new career.</w:t>
      </w:r>
    </w:p>
    <w:p w14:paraId="1DF500B4" w14:textId="3DEC2D37" w:rsidR="00863466" w:rsidRDefault="004F5483" w:rsidP="00EE504B">
      <w:r>
        <w:t>All Users</w:t>
      </w:r>
    </w:p>
    <w:p w14:paraId="3F01AA39" w14:textId="21A2FD11" w:rsidR="004F5483" w:rsidRDefault="004F5483" w:rsidP="00EE504B">
      <w:r>
        <w:rPr>
          <w:noProof/>
        </w:rPr>
        <w:lastRenderedPageBreak/>
        <w:drawing>
          <wp:inline distT="0" distB="0" distL="0" distR="0" wp14:anchorId="04D33E62" wp14:editId="782759A9">
            <wp:extent cx="5943600" cy="291973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_2020-05-12 DSS Admin(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5F4E39F2" w14:textId="4BAC29C5" w:rsidR="00863466" w:rsidRDefault="00A31DE3" w:rsidP="00EE504B">
      <w:r w:rsidRPr="00D9286E">
        <w:rPr>
          <w:b/>
          <w:i/>
        </w:rPr>
        <w:t>Hint</w:t>
      </w:r>
      <w:r>
        <w:t>: Display of users for login.</w:t>
      </w:r>
      <w:bookmarkStart w:id="52" w:name="_GoBack"/>
      <w:bookmarkEnd w:id="52"/>
    </w:p>
    <w:p w14:paraId="27643E06" w14:textId="77777777" w:rsidR="00A31DE3" w:rsidRDefault="00A31DE3" w:rsidP="00EE504B"/>
    <w:p w14:paraId="26CB503F" w14:textId="77777777" w:rsidR="00A31DE3" w:rsidRDefault="00A31DE3" w:rsidP="00EE504B"/>
    <w:p w14:paraId="306851AB" w14:textId="77777777" w:rsidR="00A31DE3" w:rsidRDefault="00A31DE3" w:rsidP="00EE504B"/>
    <w:p w14:paraId="5AA4A296" w14:textId="77777777" w:rsidR="00A31DE3" w:rsidRDefault="00A31DE3" w:rsidP="00EE504B"/>
    <w:p w14:paraId="78FE3C31" w14:textId="77777777" w:rsidR="00A31DE3" w:rsidRDefault="00A31DE3" w:rsidP="00EE504B"/>
    <w:p w14:paraId="4C580CA0" w14:textId="77777777" w:rsidR="00A31DE3" w:rsidRDefault="00A31DE3" w:rsidP="00EE504B"/>
    <w:p w14:paraId="68E93475" w14:textId="77777777" w:rsidR="00A31DE3" w:rsidRDefault="00A31DE3" w:rsidP="00EE504B"/>
    <w:p w14:paraId="558E60A4" w14:textId="77777777" w:rsidR="00A31DE3" w:rsidRDefault="00A31DE3" w:rsidP="00EE504B"/>
    <w:p w14:paraId="521E623F" w14:textId="77777777" w:rsidR="00A31DE3" w:rsidRDefault="00A31DE3" w:rsidP="00EE504B"/>
    <w:p w14:paraId="72ABEF96" w14:textId="77777777" w:rsidR="00A31DE3" w:rsidRDefault="00A31DE3" w:rsidP="00EE504B"/>
    <w:p w14:paraId="4913527D" w14:textId="77777777" w:rsidR="00A31DE3" w:rsidRPr="006210DD" w:rsidRDefault="00A31DE3" w:rsidP="00EE504B"/>
    <w:p w14:paraId="588BDDD0" w14:textId="77777777" w:rsidR="006210DD" w:rsidRPr="006210DD" w:rsidRDefault="006210DD" w:rsidP="006210DD">
      <w:pPr>
        <w:pStyle w:val="Heading1"/>
        <w:jc w:val="center"/>
        <w:rPr>
          <w:rFonts w:eastAsiaTheme="minorHAnsi" w:cs="Courier New"/>
        </w:rPr>
      </w:pPr>
      <w:bookmarkStart w:id="53" w:name="_Toc39797105"/>
      <w:r w:rsidRPr="006210DD">
        <w:rPr>
          <w:rFonts w:eastAsiaTheme="minorHAnsi" w:cs="Courier New"/>
        </w:rPr>
        <w:lastRenderedPageBreak/>
        <w:t>Chapter 8:</w:t>
      </w:r>
      <w:bookmarkEnd w:id="53"/>
    </w:p>
    <w:p w14:paraId="7357A101" w14:textId="07238914" w:rsidR="00681F59" w:rsidRPr="00EE504B" w:rsidRDefault="00505F51" w:rsidP="00EE504B">
      <w:pPr>
        <w:pStyle w:val="Heading1"/>
        <w:jc w:val="center"/>
        <w:rPr>
          <w:rFonts w:eastAsiaTheme="minorHAnsi" w:cs="Courier New"/>
        </w:rPr>
      </w:pPr>
      <w:bookmarkStart w:id="54" w:name="_Toc39797106"/>
      <w:r w:rsidRPr="006210DD">
        <w:rPr>
          <w:rFonts w:eastAsiaTheme="minorHAnsi" w:cs="Courier New"/>
        </w:rPr>
        <w:t>Conclusion and Recommendation</w:t>
      </w:r>
      <w:bookmarkEnd w:id="51"/>
      <w:bookmarkEnd w:id="54"/>
    </w:p>
    <w:p w14:paraId="3FFBE8AB" w14:textId="0FDC2400" w:rsidR="00681F59" w:rsidRDefault="00EE504B" w:rsidP="00681F59">
      <w:pPr>
        <w:pStyle w:val="Heading2"/>
        <w:rPr>
          <w:rFonts w:cs="Courier New"/>
        </w:rPr>
      </w:pPr>
      <w:bookmarkStart w:id="55" w:name="_Toc426417109"/>
      <w:bookmarkStart w:id="56" w:name="_Toc39797107"/>
      <w:r>
        <w:rPr>
          <w:rFonts w:cs="Courier New"/>
        </w:rPr>
        <w:t>8.0</w:t>
      </w:r>
      <w:r w:rsidR="00681F59" w:rsidRPr="006210DD">
        <w:rPr>
          <w:rFonts w:cs="Courier New"/>
        </w:rPr>
        <w:t xml:space="preserve"> Conclusion</w:t>
      </w:r>
      <w:bookmarkEnd w:id="55"/>
      <w:bookmarkEnd w:id="56"/>
    </w:p>
    <w:p w14:paraId="3E19C615" w14:textId="6F1B77DA" w:rsidR="00681F59" w:rsidRDefault="00EE504B" w:rsidP="00EE504B">
      <w:pPr>
        <w:spacing w:after="0" w:line="360" w:lineRule="auto"/>
        <w:ind w:right="-187"/>
        <w:rPr>
          <w:rFonts w:cs="Courier New"/>
          <w:color w:val="000000"/>
          <w:szCs w:val="24"/>
        </w:rPr>
      </w:pPr>
      <w:r w:rsidRPr="006210DD">
        <w:rPr>
          <w:rFonts w:cs="Courier New"/>
          <w:szCs w:val="24"/>
        </w:rPr>
        <w:t>This chapter discuss and summarizes what is b</w:t>
      </w:r>
      <w:r>
        <w:rPr>
          <w:rFonts w:cs="Courier New"/>
          <w:szCs w:val="24"/>
        </w:rPr>
        <w:t>een carried out in this project</w:t>
      </w:r>
      <w:r w:rsidRPr="006210DD">
        <w:rPr>
          <w:rFonts w:cs="Courier New"/>
          <w:szCs w:val="24"/>
        </w:rPr>
        <w:t xml:space="preserve">. The design, implementation, limitation, conclusion and </w:t>
      </w:r>
      <w:r>
        <w:rPr>
          <w:rFonts w:cs="Courier New"/>
          <w:szCs w:val="24"/>
        </w:rPr>
        <w:t xml:space="preserve">recommendations for future enhancement. Key notes where taken </w:t>
      </w:r>
      <w:r w:rsidR="00681F59" w:rsidRPr="006210DD">
        <w:rPr>
          <w:rFonts w:cs="Courier New"/>
          <w:szCs w:val="24"/>
        </w:rPr>
        <w:t>on the problems faced when developing the system, the strength and weaknesses and suggestion for the future enhancements.</w:t>
      </w:r>
      <w:r w:rsidR="00681F59" w:rsidRPr="006210DD">
        <w:rPr>
          <w:rFonts w:cs="Courier New"/>
          <w:color w:val="000000"/>
          <w:szCs w:val="24"/>
        </w:rPr>
        <w:t xml:space="preserve"> This system serves as a convenie</w:t>
      </w:r>
      <w:r>
        <w:rPr>
          <w:rFonts w:cs="Courier New"/>
          <w:color w:val="000000"/>
          <w:szCs w:val="24"/>
        </w:rPr>
        <w:t>nt and easy way for the users</w:t>
      </w:r>
      <w:r w:rsidR="00681F59" w:rsidRPr="006210DD">
        <w:rPr>
          <w:rFonts w:cs="Courier New"/>
          <w:color w:val="000000"/>
          <w:szCs w:val="24"/>
        </w:rPr>
        <w:t xml:space="preserve"> to check for thei</w:t>
      </w:r>
      <w:r>
        <w:rPr>
          <w:rFonts w:cs="Courier New"/>
          <w:color w:val="000000"/>
          <w:szCs w:val="24"/>
        </w:rPr>
        <w:t>r educational information and guide them in the choice of career</w:t>
      </w:r>
      <w:r w:rsidR="00681F59" w:rsidRPr="006210DD">
        <w:rPr>
          <w:rFonts w:cs="Courier New"/>
          <w:color w:val="000000"/>
          <w:szCs w:val="24"/>
        </w:rPr>
        <w:t>. The basic information provided to users</w:t>
      </w:r>
      <w:r w:rsidR="00064C8A">
        <w:rPr>
          <w:rFonts w:cs="Courier New"/>
          <w:color w:val="000000"/>
          <w:szCs w:val="24"/>
        </w:rPr>
        <w:t xml:space="preserve"> is sufficient on how to select their schools for placement and career guidance</w:t>
      </w:r>
      <w:r w:rsidR="00681F59" w:rsidRPr="006210DD">
        <w:rPr>
          <w:rFonts w:cs="Courier New"/>
          <w:color w:val="000000"/>
          <w:szCs w:val="24"/>
        </w:rPr>
        <w:t xml:space="preserve">. </w:t>
      </w:r>
    </w:p>
    <w:p w14:paraId="38687A13" w14:textId="33213B25" w:rsidR="00681F59" w:rsidRPr="00830C30" w:rsidRDefault="00681F59" w:rsidP="00830C30">
      <w:pPr>
        <w:spacing w:after="0" w:line="360" w:lineRule="auto"/>
        <w:ind w:right="-187"/>
        <w:rPr>
          <w:rFonts w:cs="Courier New"/>
          <w:szCs w:val="24"/>
        </w:rPr>
      </w:pPr>
    </w:p>
    <w:p w14:paraId="1B1FF65C" w14:textId="18BFBB55" w:rsidR="00681F59" w:rsidRPr="006210DD" w:rsidRDefault="00830C30" w:rsidP="00681F59">
      <w:pPr>
        <w:pStyle w:val="Heading2"/>
        <w:rPr>
          <w:rFonts w:cs="Courier New"/>
        </w:rPr>
      </w:pPr>
      <w:bookmarkStart w:id="57" w:name="_Toc426417110"/>
      <w:bookmarkStart w:id="58" w:name="_Toc39797108"/>
      <w:r>
        <w:rPr>
          <w:rFonts w:cs="Courier New"/>
        </w:rPr>
        <w:t>8.1</w:t>
      </w:r>
      <w:r w:rsidR="00681F59" w:rsidRPr="006210DD">
        <w:rPr>
          <w:rFonts w:cs="Courier New"/>
        </w:rPr>
        <w:t xml:space="preserve"> Recommendation</w:t>
      </w:r>
      <w:bookmarkEnd w:id="57"/>
      <w:bookmarkEnd w:id="58"/>
    </w:p>
    <w:p w14:paraId="506B210C" w14:textId="221019CA" w:rsidR="00681F59" w:rsidRDefault="00681F59" w:rsidP="00A401B6">
      <w:pPr>
        <w:spacing w:after="0" w:line="360" w:lineRule="auto"/>
        <w:ind w:right="-446"/>
        <w:rPr>
          <w:rFonts w:cs="Courier New"/>
          <w:szCs w:val="24"/>
        </w:rPr>
      </w:pPr>
      <w:r w:rsidRPr="006210DD">
        <w:rPr>
          <w:rFonts w:cs="Courier New"/>
          <w:szCs w:val="24"/>
        </w:rPr>
        <w:t>I therefore recommended that the</w:t>
      </w:r>
      <w:r w:rsidR="00A401B6">
        <w:rPr>
          <w:rFonts w:cs="Courier New"/>
          <w:szCs w:val="24"/>
        </w:rPr>
        <w:t xml:space="preserve"> system will be made available to all students does hosting it online. All students must see this system as their frontline guide in schools placement and career guidance.</w:t>
      </w:r>
    </w:p>
    <w:p w14:paraId="5EBA29BB" w14:textId="77777777" w:rsidR="00A401B6" w:rsidRPr="00A401B6" w:rsidRDefault="00A401B6" w:rsidP="00A401B6">
      <w:pPr>
        <w:spacing w:after="0" w:line="360" w:lineRule="auto"/>
        <w:ind w:right="-446"/>
        <w:rPr>
          <w:rFonts w:cs="Courier New"/>
          <w:szCs w:val="24"/>
        </w:rPr>
      </w:pPr>
    </w:p>
    <w:p w14:paraId="38DF9C61" w14:textId="797BEBC0" w:rsidR="00681F59" w:rsidRPr="006210DD" w:rsidRDefault="00A401B6" w:rsidP="00681F59">
      <w:pPr>
        <w:spacing w:line="360" w:lineRule="auto"/>
        <w:rPr>
          <w:rFonts w:cs="Courier New"/>
          <w:b/>
          <w:szCs w:val="24"/>
        </w:rPr>
      </w:pPr>
      <w:r>
        <w:rPr>
          <w:rFonts w:cs="Courier New"/>
          <w:b/>
          <w:szCs w:val="24"/>
        </w:rPr>
        <w:t>8.2</w:t>
      </w:r>
      <w:r w:rsidR="00681F59" w:rsidRPr="006210DD">
        <w:rPr>
          <w:rFonts w:cs="Courier New"/>
          <w:b/>
          <w:szCs w:val="24"/>
        </w:rPr>
        <w:t xml:space="preserve"> Future Enhancements</w:t>
      </w:r>
    </w:p>
    <w:p w14:paraId="757F18F7" w14:textId="50E0B786" w:rsidR="00681F59" w:rsidRPr="006210DD" w:rsidRDefault="00681F59" w:rsidP="00681F59">
      <w:pPr>
        <w:spacing w:line="360" w:lineRule="auto"/>
        <w:rPr>
          <w:rFonts w:cs="Courier New"/>
          <w:b/>
          <w:szCs w:val="24"/>
        </w:rPr>
      </w:pPr>
      <w:r w:rsidRPr="006210DD">
        <w:rPr>
          <w:rFonts w:cs="Courier New"/>
          <w:szCs w:val="24"/>
        </w:rPr>
        <w:t xml:space="preserve">The system captures only certain aspects of </w:t>
      </w:r>
      <w:r w:rsidR="00A401B6">
        <w:rPr>
          <w:rFonts w:cs="Courier New"/>
          <w:szCs w:val="24"/>
        </w:rPr>
        <w:t xml:space="preserve">schools placement and career guidance, student login was not captured use to </w:t>
      </w:r>
      <w:r w:rsidRPr="006210DD">
        <w:rPr>
          <w:rFonts w:cs="Courier New"/>
          <w:szCs w:val="24"/>
        </w:rPr>
        <w:t>time constraints. Those areas that are not tackled in this study can be given attention in order to have a full functioning</w:t>
      </w:r>
      <w:r w:rsidR="00A401B6">
        <w:rPr>
          <w:rFonts w:cs="Courier New"/>
          <w:szCs w:val="24"/>
        </w:rPr>
        <w:t xml:space="preserve"> school guidance advisor system.</w:t>
      </w:r>
      <w:r w:rsidRPr="006210DD">
        <w:rPr>
          <w:rFonts w:cs="Courier New"/>
          <w:szCs w:val="24"/>
        </w:rPr>
        <w:t xml:space="preserve"> </w:t>
      </w:r>
    </w:p>
    <w:p w14:paraId="21FABAA7" w14:textId="77777777" w:rsidR="00681F59" w:rsidRPr="006210DD" w:rsidRDefault="00681F59" w:rsidP="00681F59">
      <w:pPr>
        <w:spacing w:line="360" w:lineRule="auto"/>
        <w:ind w:right="-450"/>
        <w:rPr>
          <w:rFonts w:cs="Courier New"/>
          <w:color w:val="000000"/>
          <w:szCs w:val="24"/>
        </w:rPr>
      </w:pPr>
    </w:p>
    <w:p w14:paraId="06102C17" w14:textId="77777777" w:rsidR="00681F59" w:rsidRPr="006210DD" w:rsidRDefault="00681F59" w:rsidP="00663F93">
      <w:pPr>
        <w:spacing w:line="360" w:lineRule="auto"/>
        <w:rPr>
          <w:rFonts w:cs="Courier New"/>
          <w:szCs w:val="24"/>
        </w:rPr>
      </w:pPr>
    </w:p>
    <w:p w14:paraId="49390279" w14:textId="01AF9495" w:rsidR="00971967" w:rsidRPr="006210DD" w:rsidRDefault="00971967" w:rsidP="00663F93">
      <w:pPr>
        <w:spacing w:line="360" w:lineRule="auto"/>
        <w:rPr>
          <w:rFonts w:cs="Courier New"/>
          <w:szCs w:val="24"/>
        </w:rPr>
      </w:pPr>
    </w:p>
    <w:p w14:paraId="47E3D2B9" w14:textId="77777777" w:rsidR="00971967" w:rsidRPr="006210DD" w:rsidRDefault="00971967" w:rsidP="00663F93">
      <w:pPr>
        <w:spacing w:line="360" w:lineRule="auto"/>
        <w:rPr>
          <w:rFonts w:cs="Courier New"/>
          <w:szCs w:val="24"/>
        </w:rPr>
      </w:pPr>
    </w:p>
    <w:p w14:paraId="4AA8D706" w14:textId="77777777" w:rsidR="00DD4601" w:rsidRPr="006210DD" w:rsidRDefault="00DD4601" w:rsidP="00663F93">
      <w:pPr>
        <w:pStyle w:val="Heading1"/>
        <w:spacing w:line="360" w:lineRule="auto"/>
        <w:rPr>
          <w:rFonts w:cs="Courier New"/>
          <w:szCs w:val="24"/>
        </w:rPr>
      </w:pPr>
      <w:bookmarkStart w:id="59" w:name="_Toc39797110"/>
      <w:r w:rsidRPr="006210DD">
        <w:rPr>
          <w:rFonts w:cs="Courier New"/>
          <w:szCs w:val="24"/>
        </w:rPr>
        <w:lastRenderedPageBreak/>
        <w:t>Reference</w:t>
      </w:r>
      <w:bookmarkEnd w:id="59"/>
    </w:p>
    <w:p w14:paraId="4A4DE236" w14:textId="77777777" w:rsidR="007F4E3F" w:rsidRPr="006210DD" w:rsidRDefault="00FA17A4" w:rsidP="007F4E3F">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7F4E3F" w:rsidRPr="006210DD">
        <w:rPr>
          <w:rFonts w:cs="Courier New"/>
          <w:noProof/>
          <w:szCs w:val="24"/>
        </w:rPr>
        <w:t xml:space="preserve">Ashraf, N. A. and I. (2014). Significance of Decision Support Systems. </w:t>
      </w:r>
      <w:r w:rsidR="007F4E3F" w:rsidRPr="006210DD">
        <w:rPr>
          <w:rFonts w:cs="Courier New"/>
          <w:i/>
          <w:iCs/>
          <w:noProof/>
          <w:szCs w:val="24"/>
        </w:rPr>
        <w:t>International Journal of Current Engineering and Technology</w:t>
      </w:r>
      <w:r w:rsidR="007F4E3F" w:rsidRPr="006210DD">
        <w:rPr>
          <w:rFonts w:cs="Courier New"/>
          <w:noProof/>
          <w:szCs w:val="24"/>
        </w:rPr>
        <w:t xml:space="preserve">, </w:t>
      </w:r>
      <w:r w:rsidR="007F4E3F" w:rsidRPr="006210DD">
        <w:rPr>
          <w:rFonts w:cs="Courier New"/>
          <w:i/>
          <w:iCs/>
          <w:noProof/>
          <w:szCs w:val="24"/>
        </w:rPr>
        <w:t>4</w:t>
      </w:r>
      <w:r w:rsidR="007F4E3F" w:rsidRPr="006210DD">
        <w:rPr>
          <w:rFonts w:cs="Courier New"/>
          <w:noProof/>
          <w:szCs w:val="24"/>
        </w:rPr>
        <w:t>(4), 2740–2743.</w:t>
      </w:r>
    </w:p>
    <w:p w14:paraId="28EC141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Balogun, V. F., Thompson, A. F., &amp; State, O. (2009). Career Master</w:t>
      </w:r>
      <w:r w:rsidRPr="006210DD">
        <w:rPr>
          <w:rFonts w:ascii="Cambria Math" w:hAnsi="Cambria Math" w:cs="Cambria Math"/>
          <w:noProof/>
          <w:szCs w:val="24"/>
        </w:rPr>
        <w:t> </w:t>
      </w:r>
      <w:r w:rsidRPr="006210DD">
        <w:rPr>
          <w:rFonts w:cs="Courier New"/>
          <w:noProof/>
          <w:szCs w:val="24"/>
        </w:rPr>
        <w:t xml:space="preserve">: A Decision Support System ( DSS ) for Guidance and Counseling in. </w:t>
      </w:r>
      <w:r w:rsidRPr="006210DD">
        <w:rPr>
          <w:rFonts w:cs="Courier New"/>
          <w:i/>
          <w:iCs/>
          <w:noProof/>
          <w:szCs w:val="24"/>
        </w:rPr>
        <w:t>The Pacific Journal of Science and Technology.</w:t>
      </w:r>
      <w:r w:rsidRPr="006210DD">
        <w:rPr>
          <w:rFonts w:cs="Courier New"/>
          <w:noProof/>
          <w:szCs w:val="24"/>
        </w:rPr>
        <w:t xml:space="preserve">, </w:t>
      </w:r>
      <w:r w:rsidRPr="006210DD">
        <w:rPr>
          <w:rFonts w:cs="Courier New"/>
          <w:i/>
          <w:iCs/>
          <w:noProof/>
          <w:szCs w:val="24"/>
        </w:rPr>
        <w:t>10</w:t>
      </w:r>
      <w:r w:rsidRPr="006210DD">
        <w:rPr>
          <w:rFonts w:cs="Courier New"/>
          <w:noProof/>
          <w:szCs w:val="24"/>
        </w:rPr>
        <w:t>(2), 337–354.</w:t>
      </w:r>
    </w:p>
    <w:p w14:paraId="03CAEA4F"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Bresfelean, V., &amp; Ghisoiu, N. (2010). Higher Education Decision Making And Decision Support Systems. </w:t>
      </w:r>
      <w:r w:rsidRPr="006210DD">
        <w:rPr>
          <w:rFonts w:cs="Courier New"/>
          <w:i/>
          <w:iCs/>
          <w:noProof/>
          <w:szCs w:val="24"/>
        </w:rPr>
        <w:t>WSEAS Transactions on Advances in Engineering Education</w:t>
      </w:r>
      <w:r w:rsidRPr="006210DD">
        <w:rPr>
          <w:rFonts w:cs="Courier New"/>
          <w:noProof/>
          <w:szCs w:val="24"/>
        </w:rPr>
        <w:t xml:space="preserve">, </w:t>
      </w:r>
      <w:r w:rsidRPr="006210DD">
        <w:rPr>
          <w:rFonts w:cs="Courier New"/>
          <w:i/>
          <w:iCs/>
          <w:noProof/>
          <w:szCs w:val="24"/>
        </w:rPr>
        <w:t>7</w:t>
      </w:r>
      <w:r w:rsidRPr="006210DD">
        <w:rPr>
          <w:rFonts w:cs="Courier New"/>
          <w:noProof/>
          <w:szCs w:val="24"/>
        </w:rPr>
        <w:t>(2), 43–52. https://doi.org/10.1016/S0167-9236(99)00030-5</w:t>
      </w:r>
    </w:p>
    <w:p w14:paraId="1A8B7E2A"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Decision Lens. (n.d.). Decision Lens | Enterprise Prioritization and Resource Optimization Solution for the Public Sector. Retrieved August 9, 2019, from https://www.decisionlens.com/</w:t>
      </w:r>
    </w:p>
    <w:p w14:paraId="7473E43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Dss, A. (2012). </w:t>
      </w:r>
      <w:r w:rsidRPr="006210DD">
        <w:rPr>
          <w:rFonts w:cs="Courier New"/>
          <w:i/>
          <w:iCs/>
          <w:noProof/>
          <w:szCs w:val="24"/>
        </w:rPr>
        <w:t>PROCESS TO BUILD AN EFFICIENT DECISION – I DENTIFYING IMPORTANT ASPECTS OF</w:t>
      </w:r>
      <w:r w:rsidRPr="006210DD">
        <w:rPr>
          <w:rFonts w:cs="Courier New"/>
          <w:noProof/>
          <w:szCs w:val="24"/>
        </w:rPr>
        <w:t>.</w:t>
      </w:r>
    </w:p>
    <w:p w14:paraId="1D067BA8"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Information Builders. (n.d.). Information Builders WebFOCUS Reviews and Pricing - 2019. Retrieved August 9, 2019, from https://www.capterra.com/p/118/WebFOCUS/</w:t>
      </w:r>
    </w:p>
    <w:p w14:paraId="1CC28AB7"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Making, D. (1970). Decision support systems. </w:t>
      </w:r>
      <w:r w:rsidRPr="006210DD">
        <w:rPr>
          <w:rFonts w:cs="Courier New"/>
          <w:i/>
          <w:iCs/>
          <w:noProof/>
          <w:szCs w:val="24"/>
        </w:rPr>
        <w:t>International Encyclopedia of Business and Management, 2nd Edition</w:t>
      </w:r>
      <w:r w:rsidRPr="006210DD">
        <w:rPr>
          <w:rFonts w:cs="Courier New"/>
          <w:noProof/>
          <w:szCs w:val="24"/>
        </w:rPr>
        <w:t>.</w:t>
      </w:r>
    </w:p>
    <w:p w14:paraId="6E50482C"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Nagy, H. M., Aly, W. M., &amp; Hegazy, O. F. (2013). An Educational Data Mining System for Advising Higher Education Students. </w:t>
      </w:r>
      <w:r w:rsidRPr="006210DD">
        <w:rPr>
          <w:rFonts w:cs="Courier New"/>
          <w:i/>
          <w:iCs/>
          <w:noProof/>
          <w:szCs w:val="24"/>
        </w:rPr>
        <w:t>International Journal of Computer, Electrical, Automation, Control and Information Engineering</w:t>
      </w:r>
      <w:r w:rsidRPr="006210DD">
        <w:rPr>
          <w:rFonts w:cs="Courier New"/>
          <w:noProof/>
          <w:szCs w:val="24"/>
        </w:rPr>
        <w:t xml:space="preserve">, </w:t>
      </w:r>
      <w:r w:rsidRPr="006210DD">
        <w:rPr>
          <w:rFonts w:cs="Courier New"/>
          <w:i/>
          <w:iCs/>
          <w:noProof/>
          <w:szCs w:val="24"/>
        </w:rPr>
        <w:t>7</w:t>
      </w:r>
      <w:r w:rsidRPr="006210DD">
        <w:rPr>
          <w:rFonts w:cs="Courier New"/>
          <w:noProof/>
          <w:szCs w:val="24"/>
        </w:rPr>
        <w:t>(10), 1266–1270. https://doi.org/http://scholar.waset.org/1999.4/16952</w:t>
      </w:r>
    </w:p>
    <w:p w14:paraId="18EDBAF2"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Provost, F., &amp; Fawcett, T. (2013). Data Science and its </w:t>
      </w:r>
      <w:r w:rsidRPr="006210DD">
        <w:rPr>
          <w:rFonts w:cs="Courier New"/>
          <w:noProof/>
          <w:szCs w:val="24"/>
        </w:rPr>
        <w:lastRenderedPageBreak/>
        <w:t xml:space="preserve">Relationship to Big Data and Data-Driven Decision Making. </w:t>
      </w:r>
      <w:r w:rsidRPr="006210DD">
        <w:rPr>
          <w:rFonts w:cs="Courier New"/>
          <w:i/>
          <w:iCs/>
          <w:noProof/>
          <w:szCs w:val="24"/>
        </w:rPr>
        <w:t>Big Data</w:t>
      </w:r>
      <w:r w:rsidRPr="006210DD">
        <w:rPr>
          <w:rFonts w:cs="Courier New"/>
          <w:noProof/>
          <w:szCs w:val="24"/>
        </w:rPr>
        <w:t xml:space="preserve">, </w:t>
      </w:r>
      <w:r w:rsidRPr="006210DD">
        <w:rPr>
          <w:rFonts w:cs="Courier New"/>
          <w:i/>
          <w:iCs/>
          <w:noProof/>
          <w:szCs w:val="24"/>
        </w:rPr>
        <w:t>1</w:t>
      </w:r>
      <w:r w:rsidRPr="006210DD">
        <w:rPr>
          <w:rFonts w:cs="Courier New"/>
          <w:noProof/>
          <w:szCs w:val="24"/>
        </w:rPr>
        <w:t>(1), 51–59. https://doi.org/10.1089/big.2013.1508</w:t>
      </w:r>
    </w:p>
    <w:p w14:paraId="73298C3C"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RISKTURN. (n.d.). Risk-Based Investment Valuation and Capital Budgeting | RISKTURN. Retrieved August 9, 2019, from https://www.riskturn.com/</w:t>
      </w:r>
    </w:p>
    <w:p w14:paraId="1BF5CE17"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TURBAN, E., CAMERON FISHER, J., &amp; ALTMAN, S. (1988). DECISION SUPPORT SYSTEMS IN ACADEMIC ADMINISTRATION. </w:t>
      </w:r>
      <w:r w:rsidRPr="006210DD">
        <w:rPr>
          <w:rFonts w:cs="Courier New"/>
          <w:i/>
          <w:iCs/>
          <w:noProof/>
          <w:szCs w:val="24"/>
        </w:rPr>
        <w:t>Journal of Educational Administration</w:t>
      </w:r>
      <w:r w:rsidRPr="006210DD">
        <w:rPr>
          <w:rFonts w:cs="Courier New"/>
          <w:noProof/>
          <w:szCs w:val="24"/>
        </w:rPr>
        <w:t xml:space="preserve">, </w:t>
      </w:r>
      <w:r w:rsidRPr="006210DD">
        <w:rPr>
          <w:rFonts w:cs="Courier New"/>
          <w:i/>
          <w:iCs/>
          <w:noProof/>
          <w:szCs w:val="24"/>
        </w:rPr>
        <w:t>26</w:t>
      </w:r>
      <w:r w:rsidRPr="006210DD">
        <w:rPr>
          <w:rFonts w:cs="Courier New"/>
          <w:noProof/>
          <w:szCs w:val="24"/>
        </w:rPr>
        <w:t>(1), 97–113. https://doi.org/10.1108/eb009943</w:t>
      </w:r>
    </w:p>
    <w:p w14:paraId="3FEFF83C" w14:textId="77777777" w:rsidR="007F4E3F" w:rsidRPr="006210DD" w:rsidRDefault="007F4E3F" w:rsidP="007F4E3F">
      <w:pPr>
        <w:widowControl w:val="0"/>
        <w:autoSpaceDE w:val="0"/>
        <w:autoSpaceDN w:val="0"/>
        <w:adjustRightInd w:val="0"/>
        <w:spacing w:line="360" w:lineRule="auto"/>
        <w:ind w:left="480" w:hanging="480"/>
        <w:rPr>
          <w:rFonts w:cs="Courier New"/>
          <w:noProof/>
        </w:rPr>
      </w:pPr>
      <w:r w:rsidRPr="006210DD">
        <w:rPr>
          <w:rFonts w:cs="Courier New"/>
          <w:noProof/>
          <w:szCs w:val="24"/>
        </w:rPr>
        <w:t xml:space="preserve">Vinnik, S., &amp; Scholl, M. H. (2005). Decision support system for managing educational capacity utilization in universities. </w:t>
      </w:r>
      <w:r w:rsidRPr="006210DD">
        <w:rPr>
          <w:rFonts w:cs="Courier New"/>
          <w:i/>
          <w:iCs/>
          <w:noProof/>
          <w:szCs w:val="24"/>
        </w:rPr>
        <w:t>Proc. IEEE Conference on Engineering and Computer Education</w:t>
      </w:r>
      <w:r w:rsidRPr="006210DD">
        <w:rPr>
          <w:rFonts w:cs="Courier New"/>
          <w:noProof/>
          <w:szCs w:val="24"/>
        </w:rPr>
        <w:t xml:space="preserve">, </w:t>
      </w:r>
      <w:r w:rsidRPr="006210DD">
        <w:rPr>
          <w:rFonts w:cs="Courier New"/>
          <w:i/>
          <w:iCs/>
          <w:noProof/>
          <w:szCs w:val="24"/>
        </w:rPr>
        <w:t>50</w:t>
      </w:r>
      <w:r w:rsidRPr="006210DD">
        <w:rPr>
          <w:rFonts w:cs="Courier New"/>
          <w:noProof/>
          <w:szCs w:val="24"/>
        </w:rPr>
        <w:t>(2), 143–150.</w:t>
      </w:r>
    </w:p>
    <w:p w14:paraId="7412F241" w14:textId="77777777" w:rsidR="00DD4601" w:rsidRPr="006210DD" w:rsidRDefault="00FA17A4" w:rsidP="00663F93">
      <w:pPr>
        <w:spacing w:line="360" w:lineRule="auto"/>
        <w:rPr>
          <w:rFonts w:cs="Courier New"/>
          <w:szCs w:val="24"/>
        </w:rPr>
      </w:pPr>
      <w:r w:rsidRPr="006210DD">
        <w:rPr>
          <w:rFonts w:cs="Courier New"/>
          <w:szCs w:val="24"/>
        </w:rPr>
        <w:fldChar w:fldCharType="end"/>
      </w:r>
    </w:p>
    <w:p w14:paraId="15E4AD5D" w14:textId="77777777" w:rsidR="007F4E3F" w:rsidRPr="006210DD" w:rsidRDefault="002B0378" w:rsidP="007F4E3F">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7F4E3F" w:rsidRPr="006210DD">
        <w:rPr>
          <w:rFonts w:cs="Courier New"/>
          <w:noProof/>
          <w:szCs w:val="24"/>
        </w:rPr>
        <w:t xml:space="preserve">Ashraf, N. A. and I. (2014). Significance of Decision Support Systems. </w:t>
      </w:r>
      <w:r w:rsidR="007F4E3F" w:rsidRPr="006210DD">
        <w:rPr>
          <w:rFonts w:cs="Courier New"/>
          <w:i/>
          <w:iCs/>
          <w:noProof/>
          <w:szCs w:val="24"/>
        </w:rPr>
        <w:t>International Journal of Current Engineering and Technology</w:t>
      </w:r>
      <w:r w:rsidR="007F4E3F" w:rsidRPr="006210DD">
        <w:rPr>
          <w:rFonts w:cs="Courier New"/>
          <w:noProof/>
          <w:szCs w:val="24"/>
        </w:rPr>
        <w:t xml:space="preserve">, </w:t>
      </w:r>
      <w:r w:rsidR="007F4E3F" w:rsidRPr="006210DD">
        <w:rPr>
          <w:rFonts w:cs="Courier New"/>
          <w:i/>
          <w:iCs/>
          <w:noProof/>
          <w:szCs w:val="24"/>
        </w:rPr>
        <w:t>4</w:t>
      </w:r>
      <w:r w:rsidR="007F4E3F" w:rsidRPr="006210DD">
        <w:rPr>
          <w:rFonts w:cs="Courier New"/>
          <w:noProof/>
          <w:szCs w:val="24"/>
        </w:rPr>
        <w:t>(4), 2740–2743.</w:t>
      </w:r>
    </w:p>
    <w:p w14:paraId="00DB851B"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Balogun, V. F., Thompson, A. F., &amp; State, O. (2009). Career Master</w:t>
      </w:r>
      <w:r w:rsidRPr="006210DD">
        <w:rPr>
          <w:rFonts w:ascii="Cambria Math" w:hAnsi="Cambria Math" w:cs="Cambria Math"/>
          <w:noProof/>
          <w:szCs w:val="24"/>
        </w:rPr>
        <w:t> </w:t>
      </w:r>
      <w:r w:rsidRPr="006210DD">
        <w:rPr>
          <w:rFonts w:cs="Courier New"/>
          <w:noProof/>
          <w:szCs w:val="24"/>
        </w:rPr>
        <w:t xml:space="preserve">: A Decision Support System ( DSS ) for Guidance and Counseling in. </w:t>
      </w:r>
      <w:r w:rsidRPr="006210DD">
        <w:rPr>
          <w:rFonts w:cs="Courier New"/>
          <w:i/>
          <w:iCs/>
          <w:noProof/>
          <w:szCs w:val="24"/>
        </w:rPr>
        <w:t>The Pacific Journal of Science and Technology.</w:t>
      </w:r>
      <w:r w:rsidRPr="006210DD">
        <w:rPr>
          <w:rFonts w:cs="Courier New"/>
          <w:noProof/>
          <w:szCs w:val="24"/>
        </w:rPr>
        <w:t xml:space="preserve">, </w:t>
      </w:r>
      <w:r w:rsidRPr="006210DD">
        <w:rPr>
          <w:rFonts w:cs="Courier New"/>
          <w:i/>
          <w:iCs/>
          <w:noProof/>
          <w:szCs w:val="24"/>
        </w:rPr>
        <w:t>10</w:t>
      </w:r>
      <w:r w:rsidRPr="006210DD">
        <w:rPr>
          <w:rFonts w:cs="Courier New"/>
          <w:noProof/>
          <w:szCs w:val="24"/>
        </w:rPr>
        <w:t>(2), 337–354.</w:t>
      </w:r>
    </w:p>
    <w:p w14:paraId="008E18C1"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Bresfelean, V., &amp; Ghisoiu, N. (2010). Higher Education Decision Making And Decision Support Systems. </w:t>
      </w:r>
      <w:r w:rsidRPr="006210DD">
        <w:rPr>
          <w:rFonts w:cs="Courier New"/>
          <w:i/>
          <w:iCs/>
          <w:noProof/>
          <w:szCs w:val="24"/>
        </w:rPr>
        <w:t>WSEAS Transactions on Advances in Engineering Education</w:t>
      </w:r>
      <w:r w:rsidRPr="006210DD">
        <w:rPr>
          <w:rFonts w:cs="Courier New"/>
          <w:noProof/>
          <w:szCs w:val="24"/>
        </w:rPr>
        <w:t xml:space="preserve">, </w:t>
      </w:r>
      <w:r w:rsidRPr="006210DD">
        <w:rPr>
          <w:rFonts w:cs="Courier New"/>
          <w:i/>
          <w:iCs/>
          <w:noProof/>
          <w:szCs w:val="24"/>
        </w:rPr>
        <w:t>7</w:t>
      </w:r>
      <w:r w:rsidRPr="006210DD">
        <w:rPr>
          <w:rFonts w:cs="Courier New"/>
          <w:noProof/>
          <w:szCs w:val="24"/>
        </w:rPr>
        <w:t>(2), 43–52. https://doi.org/10.1016/S0167-9236(99)00030-5</w:t>
      </w:r>
    </w:p>
    <w:p w14:paraId="66586394"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Decision Lens. (n.d.). Decision Lens | Enterprise Prioritization and Resource Optimization Solution for the Public Sector. Retrieved August 9, 2019, from https://www.decisionlens.com/</w:t>
      </w:r>
    </w:p>
    <w:p w14:paraId="67F10455"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lastRenderedPageBreak/>
        <w:t xml:space="preserve">Dss, A. (2012). </w:t>
      </w:r>
      <w:r w:rsidRPr="006210DD">
        <w:rPr>
          <w:rFonts w:cs="Courier New"/>
          <w:i/>
          <w:iCs/>
          <w:noProof/>
          <w:szCs w:val="24"/>
        </w:rPr>
        <w:t>PROCESS TO BUILD AN EFFICIENT DECISION – I DENTIFYING IMPORTANT ASPECTS OF</w:t>
      </w:r>
      <w:r w:rsidRPr="006210DD">
        <w:rPr>
          <w:rFonts w:cs="Courier New"/>
          <w:noProof/>
          <w:szCs w:val="24"/>
        </w:rPr>
        <w:t>.</w:t>
      </w:r>
    </w:p>
    <w:p w14:paraId="24402120"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Information Builders. (n.d.). Information Builders WebFOCUS Reviews and Pricing - 2019. Retrieved August 9, 2019, from https://www.capterra.com/p/118/WebFOCUS/</w:t>
      </w:r>
    </w:p>
    <w:p w14:paraId="4B437FD9"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Making, D. (1970). Decision support systems. </w:t>
      </w:r>
      <w:r w:rsidRPr="006210DD">
        <w:rPr>
          <w:rFonts w:cs="Courier New"/>
          <w:i/>
          <w:iCs/>
          <w:noProof/>
          <w:szCs w:val="24"/>
        </w:rPr>
        <w:t>International Encyclopedia of Business and Management, 2nd Edition</w:t>
      </w:r>
      <w:r w:rsidRPr="006210DD">
        <w:rPr>
          <w:rFonts w:cs="Courier New"/>
          <w:noProof/>
          <w:szCs w:val="24"/>
        </w:rPr>
        <w:t>.</w:t>
      </w:r>
    </w:p>
    <w:p w14:paraId="778C7CA6"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Nagy, H. M., Aly, W. M., &amp; Hegazy, O. F. (2013). An Educational Data Mining System for Advising Higher Education Students. </w:t>
      </w:r>
      <w:r w:rsidRPr="006210DD">
        <w:rPr>
          <w:rFonts w:cs="Courier New"/>
          <w:i/>
          <w:iCs/>
          <w:noProof/>
          <w:szCs w:val="24"/>
        </w:rPr>
        <w:t>International Journal of Computer, Electrical, Automation, Control and Information Engineering</w:t>
      </w:r>
      <w:r w:rsidRPr="006210DD">
        <w:rPr>
          <w:rFonts w:cs="Courier New"/>
          <w:noProof/>
          <w:szCs w:val="24"/>
        </w:rPr>
        <w:t xml:space="preserve">, </w:t>
      </w:r>
      <w:r w:rsidRPr="006210DD">
        <w:rPr>
          <w:rFonts w:cs="Courier New"/>
          <w:i/>
          <w:iCs/>
          <w:noProof/>
          <w:szCs w:val="24"/>
        </w:rPr>
        <w:t>7</w:t>
      </w:r>
      <w:r w:rsidRPr="006210DD">
        <w:rPr>
          <w:rFonts w:cs="Courier New"/>
          <w:noProof/>
          <w:szCs w:val="24"/>
        </w:rPr>
        <w:t>(10), 1266–1270. https://doi.org/http://scholar.waset.org/1999.4/16952</w:t>
      </w:r>
    </w:p>
    <w:p w14:paraId="6396DDD2"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Provost, F., &amp; Fawcett, T. (2013). Data Science and its Relationship to Big Data and Data-Driven Decision Making. </w:t>
      </w:r>
      <w:r w:rsidRPr="006210DD">
        <w:rPr>
          <w:rFonts w:cs="Courier New"/>
          <w:i/>
          <w:iCs/>
          <w:noProof/>
          <w:szCs w:val="24"/>
        </w:rPr>
        <w:t>Big Data</w:t>
      </w:r>
      <w:r w:rsidRPr="006210DD">
        <w:rPr>
          <w:rFonts w:cs="Courier New"/>
          <w:noProof/>
          <w:szCs w:val="24"/>
        </w:rPr>
        <w:t xml:space="preserve">, </w:t>
      </w:r>
      <w:r w:rsidRPr="006210DD">
        <w:rPr>
          <w:rFonts w:cs="Courier New"/>
          <w:i/>
          <w:iCs/>
          <w:noProof/>
          <w:szCs w:val="24"/>
        </w:rPr>
        <w:t>1</w:t>
      </w:r>
      <w:r w:rsidRPr="006210DD">
        <w:rPr>
          <w:rFonts w:cs="Courier New"/>
          <w:noProof/>
          <w:szCs w:val="24"/>
        </w:rPr>
        <w:t>(1), 51–59. https://doi.org/10.1089/big.2013.1508</w:t>
      </w:r>
    </w:p>
    <w:p w14:paraId="2DC8A25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RISKTURN. (n.d.). Risk-Based Investment Valuation and Capital Budgeting | RISKTURN. Retrieved August 9, 2019, from https://www.riskturn.com/</w:t>
      </w:r>
    </w:p>
    <w:p w14:paraId="05080640"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TURBAN, E., CAMERON FISHER, J., &amp; ALTMAN, S. (1988). DECISION SUPPORT SYSTEMS IN ACADEMIC ADMINISTRATION. </w:t>
      </w:r>
      <w:r w:rsidRPr="006210DD">
        <w:rPr>
          <w:rFonts w:cs="Courier New"/>
          <w:i/>
          <w:iCs/>
          <w:noProof/>
          <w:szCs w:val="24"/>
        </w:rPr>
        <w:t>Journal of Educational Administration</w:t>
      </w:r>
      <w:r w:rsidRPr="006210DD">
        <w:rPr>
          <w:rFonts w:cs="Courier New"/>
          <w:noProof/>
          <w:szCs w:val="24"/>
        </w:rPr>
        <w:t xml:space="preserve">, </w:t>
      </w:r>
      <w:r w:rsidRPr="006210DD">
        <w:rPr>
          <w:rFonts w:cs="Courier New"/>
          <w:i/>
          <w:iCs/>
          <w:noProof/>
          <w:szCs w:val="24"/>
        </w:rPr>
        <w:t>26</w:t>
      </w:r>
      <w:r w:rsidRPr="006210DD">
        <w:rPr>
          <w:rFonts w:cs="Courier New"/>
          <w:noProof/>
          <w:szCs w:val="24"/>
        </w:rPr>
        <w:t>(1), 97–113. https://doi.org/10.1108/eb009943</w:t>
      </w:r>
    </w:p>
    <w:p w14:paraId="1FE46C4A" w14:textId="77777777" w:rsidR="007F4E3F" w:rsidRPr="006210DD" w:rsidRDefault="007F4E3F" w:rsidP="007F4E3F">
      <w:pPr>
        <w:widowControl w:val="0"/>
        <w:autoSpaceDE w:val="0"/>
        <w:autoSpaceDN w:val="0"/>
        <w:adjustRightInd w:val="0"/>
        <w:spacing w:line="360" w:lineRule="auto"/>
        <w:ind w:left="480" w:hanging="480"/>
        <w:rPr>
          <w:rFonts w:cs="Courier New"/>
          <w:noProof/>
        </w:rPr>
      </w:pPr>
      <w:r w:rsidRPr="006210DD">
        <w:rPr>
          <w:rFonts w:cs="Courier New"/>
          <w:noProof/>
          <w:szCs w:val="24"/>
        </w:rPr>
        <w:t xml:space="preserve">Vinnik, S., &amp; Scholl, M. H. (2005). Decision support system for managing educational capacity utilization in universities. </w:t>
      </w:r>
      <w:r w:rsidRPr="006210DD">
        <w:rPr>
          <w:rFonts w:cs="Courier New"/>
          <w:i/>
          <w:iCs/>
          <w:noProof/>
          <w:szCs w:val="24"/>
        </w:rPr>
        <w:t>Proc. IEEE Conference on Engineering and Computer Education</w:t>
      </w:r>
      <w:r w:rsidRPr="006210DD">
        <w:rPr>
          <w:rFonts w:cs="Courier New"/>
          <w:noProof/>
          <w:szCs w:val="24"/>
        </w:rPr>
        <w:t xml:space="preserve">, </w:t>
      </w:r>
      <w:r w:rsidRPr="006210DD">
        <w:rPr>
          <w:rFonts w:cs="Courier New"/>
          <w:i/>
          <w:iCs/>
          <w:noProof/>
          <w:szCs w:val="24"/>
        </w:rPr>
        <w:t>50</w:t>
      </w:r>
      <w:r w:rsidRPr="006210DD">
        <w:rPr>
          <w:rFonts w:cs="Courier New"/>
          <w:noProof/>
          <w:szCs w:val="24"/>
        </w:rPr>
        <w:t>(2), 143–150.</w:t>
      </w:r>
    </w:p>
    <w:p w14:paraId="191B1EB7" w14:textId="77777777" w:rsidR="00E950C0" w:rsidRPr="006210DD" w:rsidRDefault="002B0378" w:rsidP="00663F93">
      <w:pPr>
        <w:spacing w:line="360" w:lineRule="auto"/>
        <w:rPr>
          <w:rFonts w:cs="Courier New"/>
          <w:szCs w:val="24"/>
        </w:rPr>
      </w:pPr>
      <w:r w:rsidRPr="006210DD">
        <w:rPr>
          <w:rFonts w:cs="Courier New"/>
          <w:szCs w:val="24"/>
        </w:rPr>
        <w:fldChar w:fldCharType="end"/>
      </w:r>
    </w:p>
    <w:sectPr w:rsidR="00E950C0" w:rsidRPr="006210DD" w:rsidSect="00000591">
      <w:footerReference w:type="default" r:id="rId31"/>
      <w:pgSz w:w="12240" w:h="15840"/>
      <w:pgMar w:top="1440" w:right="1440" w:bottom="135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4728F4" w14:textId="77777777" w:rsidR="00E34A40" w:rsidRDefault="00E34A40" w:rsidP="003674BE">
      <w:pPr>
        <w:spacing w:after="0" w:line="240" w:lineRule="auto"/>
      </w:pPr>
      <w:r>
        <w:separator/>
      </w:r>
    </w:p>
  </w:endnote>
  <w:endnote w:type="continuationSeparator" w:id="0">
    <w:p w14:paraId="7286ABCB" w14:textId="77777777" w:rsidR="00E34A40" w:rsidRDefault="00E34A40" w:rsidP="00367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6869332"/>
      <w:docPartObj>
        <w:docPartGallery w:val="Page Numbers (Bottom of Page)"/>
        <w:docPartUnique/>
      </w:docPartObj>
    </w:sdtPr>
    <w:sdtEndPr>
      <w:rPr>
        <w:noProof/>
      </w:rPr>
    </w:sdtEndPr>
    <w:sdtContent>
      <w:p w14:paraId="5FE4BB1A" w14:textId="77777777" w:rsidR="000E1227" w:rsidRDefault="000E1227">
        <w:pPr>
          <w:pStyle w:val="Footer"/>
          <w:jc w:val="center"/>
        </w:pPr>
        <w:r>
          <w:fldChar w:fldCharType="begin"/>
        </w:r>
        <w:r>
          <w:instrText xml:space="preserve"> PAGE   \* MERGEFORMAT </w:instrText>
        </w:r>
        <w:r>
          <w:fldChar w:fldCharType="separate"/>
        </w:r>
        <w:r w:rsidR="00D9286E">
          <w:rPr>
            <w:noProof/>
          </w:rPr>
          <w:t>66</w:t>
        </w:r>
        <w:r>
          <w:rPr>
            <w:noProof/>
          </w:rPr>
          <w:fldChar w:fldCharType="end"/>
        </w:r>
      </w:p>
    </w:sdtContent>
  </w:sdt>
  <w:p w14:paraId="64EAC0A4" w14:textId="77777777" w:rsidR="000E1227" w:rsidRDefault="000E12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2AC30A" w14:textId="77777777" w:rsidR="00E34A40" w:rsidRDefault="00E34A40" w:rsidP="003674BE">
      <w:pPr>
        <w:spacing w:after="0" w:line="240" w:lineRule="auto"/>
      </w:pPr>
      <w:r>
        <w:separator/>
      </w:r>
    </w:p>
  </w:footnote>
  <w:footnote w:type="continuationSeparator" w:id="0">
    <w:p w14:paraId="5B974056" w14:textId="77777777" w:rsidR="00E34A40" w:rsidRDefault="00E34A40" w:rsidP="003674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0773F"/>
    <w:multiLevelType w:val="hybridMultilevel"/>
    <w:tmpl w:val="DE1A4DD8"/>
    <w:lvl w:ilvl="0" w:tplc="C60E96D4">
      <w:start w:val="1"/>
      <w:numFmt w:val="bullet"/>
      <w:lvlText w:val="•"/>
      <w:lvlJc w:val="left"/>
      <w:pPr>
        <w:tabs>
          <w:tab w:val="num" w:pos="630"/>
        </w:tabs>
        <w:ind w:left="630" w:hanging="360"/>
      </w:pPr>
      <w:rPr>
        <w:rFonts w:ascii="Arial" w:hAnsi="Arial" w:hint="default"/>
      </w:rPr>
    </w:lvl>
    <w:lvl w:ilvl="1" w:tplc="E48691F4" w:tentative="1">
      <w:start w:val="1"/>
      <w:numFmt w:val="bullet"/>
      <w:lvlText w:val="•"/>
      <w:lvlJc w:val="left"/>
      <w:pPr>
        <w:tabs>
          <w:tab w:val="num" w:pos="1350"/>
        </w:tabs>
        <w:ind w:left="1350" w:hanging="360"/>
      </w:pPr>
      <w:rPr>
        <w:rFonts w:ascii="Arial" w:hAnsi="Arial" w:hint="default"/>
      </w:rPr>
    </w:lvl>
    <w:lvl w:ilvl="2" w:tplc="E9C010EA" w:tentative="1">
      <w:start w:val="1"/>
      <w:numFmt w:val="bullet"/>
      <w:lvlText w:val="•"/>
      <w:lvlJc w:val="left"/>
      <w:pPr>
        <w:tabs>
          <w:tab w:val="num" w:pos="2070"/>
        </w:tabs>
        <w:ind w:left="2070" w:hanging="360"/>
      </w:pPr>
      <w:rPr>
        <w:rFonts w:ascii="Arial" w:hAnsi="Arial" w:hint="default"/>
      </w:rPr>
    </w:lvl>
    <w:lvl w:ilvl="3" w:tplc="5EA8D22A" w:tentative="1">
      <w:start w:val="1"/>
      <w:numFmt w:val="bullet"/>
      <w:lvlText w:val="•"/>
      <w:lvlJc w:val="left"/>
      <w:pPr>
        <w:tabs>
          <w:tab w:val="num" w:pos="2790"/>
        </w:tabs>
        <w:ind w:left="2790" w:hanging="360"/>
      </w:pPr>
      <w:rPr>
        <w:rFonts w:ascii="Arial" w:hAnsi="Arial" w:hint="default"/>
      </w:rPr>
    </w:lvl>
    <w:lvl w:ilvl="4" w:tplc="55D090D6" w:tentative="1">
      <w:start w:val="1"/>
      <w:numFmt w:val="bullet"/>
      <w:lvlText w:val="•"/>
      <w:lvlJc w:val="left"/>
      <w:pPr>
        <w:tabs>
          <w:tab w:val="num" w:pos="3510"/>
        </w:tabs>
        <w:ind w:left="3510" w:hanging="360"/>
      </w:pPr>
      <w:rPr>
        <w:rFonts w:ascii="Arial" w:hAnsi="Arial" w:hint="default"/>
      </w:rPr>
    </w:lvl>
    <w:lvl w:ilvl="5" w:tplc="E5BAB41C" w:tentative="1">
      <w:start w:val="1"/>
      <w:numFmt w:val="bullet"/>
      <w:lvlText w:val="•"/>
      <w:lvlJc w:val="left"/>
      <w:pPr>
        <w:tabs>
          <w:tab w:val="num" w:pos="4230"/>
        </w:tabs>
        <w:ind w:left="4230" w:hanging="360"/>
      </w:pPr>
      <w:rPr>
        <w:rFonts w:ascii="Arial" w:hAnsi="Arial" w:hint="default"/>
      </w:rPr>
    </w:lvl>
    <w:lvl w:ilvl="6" w:tplc="4EF8E0D8" w:tentative="1">
      <w:start w:val="1"/>
      <w:numFmt w:val="bullet"/>
      <w:lvlText w:val="•"/>
      <w:lvlJc w:val="left"/>
      <w:pPr>
        <w:tabs>
          <w:tab w:val="num" w:pos="4950"/>
        </w:tabs>
        <w:ind w:left="4950" w:hanging="360"/>
      </w:pPr>
      <w:rPr>
        <w:rFonts w:ascii="Arial" w:hAnsi="Arial" w:hint="default"/>
      </w:rPr>
    </w:lvl>
    <w:lvl w:ilvl="7" w:tplc="3F948776" w:tentative="1">
      <w:start w:val="1"/>
      <w:numFmt w:val="bullet"/>
      <w:lvlText w:val="•"/>
      <w:lvlJc w:val="left"/>
      <w:pPr>
        <w:tabs>
          <w:tab w:val="num" w:pos="5670"/>
        </w:tabs>
        <w:ind w:left="5670" w:hanging="360"/>
      </w:pPr>
      <w:rPr>
        <w:rFonts w:ascii="Arial" w:hAnsi="Arial" w:hint="default"/>
      </w:rPr>
    </w:lvl>
    <w:lvl w:ilvl="8" w:tplc="469415C6" w:tentative="1">
      <w:start w:val="1"/>
      <w:numFmt w:val="bullet"/>
      <w:lvlText w:val="•"/>
      <w:lvlJc w:val="left"/>
      <w:pPr>
        <w:tabs>
          <w:tab w:val="num" w:pos="6390"/>
        </w:tabs>
        <w:ind w:left="6390" w:hanging="360"/>
      </w:pPr>
      <w:rPr>
        <w:rFonts w:ascii="Arial" w:hAnsi="Arial" w:hint="default"/>
      </w:rPr>
    </w:lvl>
  </w:abstractNum>
  <w:abstractNum w:abstractNumId="1">
    <w:nsid w:val="04782F3A"/>
    <w:multiLevelType w:val="multilevel"/>
    <w:tmpl w:val="D732273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
    <w:nsid w:val="075D2CCF"/>
    <w:multiLevelType w:val="multilevel"/>
    <w:tmpl w:val="39EEC7E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93532A"/>
    <w:multiLevelType w:val="hybridMultilevel"/>
    <w:tmpl w:val="FB408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A20099"/>
    <w:multiLevelType w:val="hybridMultilevel"/>
    <w:tmpl w:val="9F2CF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AC44DA"/>
    <w:multiLevelType w:val="hybridMultilevel"/>
    <w:tmpl w:val="D2687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F66797"/>
    <w:multiLevelType w:val="hybridMultilevel"/>
    <w:tmpl w:val="8EB05BFC"/>
    <w:lvl w:ilvl="0" w:tplc="4F362E26">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37E7A38"/>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7F6648"/>
    <w:multiLevelType w:val="hybridMultilevel"/>
    <w:tmpl w:val="E63407E0"/>
    <w:lvl w:ilvl="0" w:tplc="648A5F0C">
      <w:start w:val="1"/>
      <w:numFmt w:val="decimal"/>
      <w:lvlText w:val="%1."/>
      <w:lvlJc w:val="left"/>
      <w:pPr>
        <w:ind w:left="720" w:hanging="360"/>
      </w:pPr>
      <w:rPr>
        <w:rFonts w:ascii="Times New Roman" w:eastAsia="Calibr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16543F6D"/>
    <w:multiLevelType w:val="hybridMultilevel"/>
    <w:tmpl w:val="F4B80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92E79"/>
    <w:multiLevelType w:val="hybridMultilevel"/>
    <w:tmpl w:val="277876B6"/>
    <w:lvl w:ilvl="0" w:tplc="C4C2CB58">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D66482E">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A8AAB58">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E502CC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F4A84D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1D4B158">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401A5E">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A124BF2">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ACEFA2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nsid w:val="1D737C64"/>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177647"/>
    <w:multiLevelType w:val="hybridMultilevel"/>
    <w:tmpl w:val="CB4CAA3A"/>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894C27"/>
    <w:multiLevelType w:val="hybridMultilevel"/>
    <w:tmpl w:val="6722EBD2"/>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14">
    <w:nsid w:val="23221689"/>
    <w:multiLevelType w:val="multilevel"/>
    <w:tmpl w:val="50040A92"/>
    <w:lvl w:ilvl="0">
      <w:start w:val="4"/>
      <w:numFmt w:val="decimal"/>
      <w:lvlText w:val="%1.0"/>
      <w:lvlJc w:val="left"/>
      <w:pPr>
        <w:ind w:left="720" w:hanging="720"/>
      </w:pPr>
      <w:rPr>
        <w:rFonts w:hint="default"/>
        <w:sz w:val="22"/>
        <w:szCs w:val="28"/>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sz w:val="20"/>
      </w:rPr>
    </w:lvl>
    <w:lvl w:ilvl="3">
      <w:start w:val="1"/>
      <w:numFmt w:val="decimal"/>
      <w:lvlText w:val="%1.%2.%3.%4"/>
      <w:lvlJc w:val="left"/>
      <w:pPr>
        <w:ind w:left="3240" w:hanging="1080"/>
      </w:pPr>
      <w:rPr>
        <w:rFonts w:hint="default"/>
        <w:sz w:val="20"/>
      </w:rPr>
    </w:lvl>
    <w:lvl w:ilvl="4">
      <w:start w:val="1"/>
      <w:numFmt w:val="decimal"/>
      <w:lvlText w:val="%1.%2.%3.%4.%5"/>
      <w:lvlJc w:val="left"/>
      <w:pPr>
        <w:ind w:left="4320" w:hanging="1440"/>
      </w:pPr>
      <w:rPr>
        <w:rFonts w:hint="default"/>
        <w:sz w:val="20"/>
      </w:rPr>
    </w:lvl>
    <w:lvl w:ilvl="5">
      <w:start w:val="1"/>
      <w:numFmt w:val="decimal"/>
      <w:lvlText w:val="%1.%2.%3.%4.%5.%6"/>
      <w:lvlJc w:val="left"/>
      <w:pPr>
        <w:ind w:left="5400" w:hanging="1800"/>
      </w:pPr>
      <w:rPr>
        <w:rFonts w:hint="default"/>
        <w:sz w:val="20"/>
      </w:rPr>
    </w:lvl>
    <w:lvl w:ilvl="6">
      <w:start w:val="1"/>
      <w:numFmt w:val="decimal"/>
      <w:lvlText w:val="%1.%2.%3.%4.%5.%6.%7"/>
      <w:lvlJc w:val="left"/>
      <w:pPr>
        <w:ind w:left="6480" w:hanging="2160"/>
      </w:pPr>
      <w:rPr>
        <w:rFonts w:hint="default"/>
        <w:sz w:val="20"/>
      </w:rPr>
    </w:lvl>
    <w:lvl w:ilvl="7">
      <w:start w:val="1"/>
      <w:numFmt w:val="decimal"/>
      <w:lvlText w:val="%1.%2.%3.%4.%5.%6.%7.%8"/>
      <w:lvlJc w:val="left"/>
      <w:pPr>
        <w:ind w:left="7200" w:hanging="2160"/>
      </w:pPr>
      <w:rPr>
        <w:rFonts w:hint="default"/>
        <w:sz w:val="20"/>
      </w:rPr>
    </w:lvl>
    <w:lvl w:ilvl="8">
      <w:start w:val="1"/>
      <w:numFmt w:val="decimal"/>
      <w:lvlText w:val="%1.%2.%3.%4.%5.%6.%7.%8.%9"/>
      <w:lvlJc w:val="left"/>
      <w:pPr>
        <w:ind w:left="8280" w:hanging="2520"/>
      </w:pPr>
      <w:rPr>
        <w:rFonts w:hint="default"/>
        <w:sz w:val="20"/>
      </w:rPr>
    </w:lvl>
  </w:abstractNum>
  <w:abstractNum w:abstractNumId="15">
    <w:nsid w:val="2364761D"/>
    <w:multiLevelType w:val="hybridMultilevel"/>
    <w:tmpl w:val="9C54B0B8"/>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C56716"/>
    <w:multiLevelType w:val="hybridMultilevel"/>
    <w:tmpl w:val="FFF63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8E4EC0"/>
    <w:multiLevelType w:val="singleLevel"/>
    <w:tmpl w:val="D95E7C28"/>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18">
    <w:nsid w:val="2EBA5815"/>
    <w:multiLevelType w:val="hybridMultilevel"/>
    <w:tmpl w:val="337EB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0035E5"/>
    <w:multiLevelType w:val="hybridMultilevel"/>
    <w:tmpl w:val="016262D2"/>
    <w:lvl w:ilvl="0" w:tplc="DDB29D20">
      <w:start w:val="1"/>
      <w:numFmt w:val="bullet"/>
      <w:lvlText w:val="•"/>
      <w:lvlJc w:val="left"/>
      <w:pPr>
        <w:tabs>
          <w:tab w:val="num" w:pos="720"/>
        </w:tabs>
        <w:ind w:left="720" w:hanging="360"/>
      </w:pPr>
      <w:rPr>
        <w:rFonts w:ascii="Arial" w:hAnsi="Arial" w:hint="default"/>
      </w:rPr>
    </w:lvl>
    <w:lvl w:ilvl="1" w:tplc="5682098A" w:tentative="1">
      <w:start w:val="1"/>
      <w:numFmt w:val="bullet"/>
      <w:lvlText w:val="•"/>
      <w:lvlJc w:val="left"/>
      <w:pPr>
        <w:tabs>
          <w:tab w:val="num" w:pos="1440"/>
        </w:tabs>
        <w:ind w:left="1440" w:hanging="360"/>
      </w:pPr>
      <w:rPr>
        <w:rFonts w:ascii="Arial" w:hAnsi="Arial" w:hint="default"/>
      </w:rPr>
    </w:lvl>
    <w:lvl w:ilvl="2" w:tplc="45842CC4" w:tentative="1">
      <w:start w:val="1"/>
      <w:numFmt w:val="bullet"/>
      <w:lvlText w:val="•"/>
      <w:lvlJc w:val="left"/>
      <w:pPr>
        <w:tabs>
          <w:tab w:val="num" w:pos="2160"/>
        </w:tabs>
        <w:ind w:left="2160" w:hanging="360"/>
      </w:pPr>
      <w:rPr>
        <w:rFonts w:ascii="Arial" w:hAnsi="Arial" w:hint="default"/>
      </w:rPr>
    </w:lvl>
    <w:lvl w:ilvl="3" w:tplc="E506CB6C" w:tentative="1">
      <w:start w:val="1"/>
      <w:numFmt w:val="bullet"/>
      <w:lvlText w:val="•"/>
      <w:lvlJc w:val="left"/>
      <w:pPr>
        <w:tabs>
          <w:tab w:val="num" w:pos="2880"/>
        </w:tabs>
        <w:ind w:left="2880" w:hanging="360"/>
      </w:pPr>
      <w:rPr>
        <w:rFonts w:ascii="Arial" w:hAnsi="Arial" w:hint="default"/>
      </w:rPr>
    </w:lvl>
    <w:lvl w:ilvl="4" w:tplc="71C61B38" w:tentative="1">
      <w:start w:val="1"/>
      <w:numFmt w:val="bullet"/>
      <w:lvlText w:val="•"/>
      <w:lvlJc w:val="left"/>
      <w:pPr>
        <w:tabs>
          <w:tab w:val="num" w:pos="3600"/>
        </w:tabs>
        <w:ind w:left="3600" w:hanging="360"/>
      </w:pPr>
      <w:rPr>
        <w:rFonts w:ascii="Arial" w:hAnsi="Arial" w:hint="default"/>
      </w:rPr>
    </w:lvl>
    <w:lvl w:ilvl="5" w:tplc="BA3C479E" w:tentative="1">
      <w:start w:val="1"/>
      <w:numFmt w:val="bullet"/>
      <w:lvlText w:val="•"/>
      <w:lvlJc w:val="left"/>
      <w:pPr>
        <w:tabs>
          <w:tab w:val="num" w:pos="4320"/>
        </w:tabs>
        <w:ind w:left="4320" w:hanging="360"/>
      </w:pPr>
      <w:rPr>
        <w:rFonts w:ascii="Arial" w:hAnsi="Arial" w:hint="default"/>
      </w:rPr>
    </w:lvl>
    <w:lvl w:ilvl="6" w:tplc="CF44FF68" w:tentative="1">
      <w:start w:val="1"/>
      <w:numFmt w:val="bullet"/>
      <w:lvlText w:val="•"/>
      <w:lvlJc w:val="left"/>
      <w:pPr>
        <w:tabs>
          <w:tab w:val="num" w:pos="5040"/>
        </w:tabs>
        <w:ind w:left="5040" w:hanging="360"/>
      </w:pPr>
      <w:rPr>
        <w:rFonts w:ascii="Arial" w:hAnsi="Arial" w:hint="default"/>
      </w:rPr>
    </w:lvl>
    <w:lvl w:ilvl="7" w:tplc="E22C3A92" w:tentative="1">
      <w:start w:val="1"/>
      <w:numFmt w:val="bullet"/>
      <w:lvlText w:val="•"/>
      <w:lvlJc w:val="left"/>
      <w:pPr>
        <w:tabs>
          <w:tab w:val="num" w:pos="5760"/>
        </w:tabs>
        <w:ind w:left="5760" w:hanging="360"/>
      </w:pPr>
      <w:rPr>
        <w:rFonts w:ascii="Arial" w:hAnsi="Arial" w:hint="default"/>
      </w:rPr>
    </w:lvl>
    <w:lvl w:ilvl="8" w:tplc="75721FFC" w:tentative="1">
      <w:start w:val="1"/>
      <w:numFmt w:val="bullet"/>
      <w:lvlText w:val="•"/>
      <w:lvlJc w:val="left"/>
      <w:pPr>
        <w:tabs>
          <w:tab w:val="num" w:pos="6480"/>
        </w:tabs>
        <w:ind w:left="6480" w:hanging="360"/>
      </w:pPr>
      <w:rPr>
        <w:rFonts w:ascii="Arial" w:hAnsi="Arial" w:hint="default"/>
      </w:rPr>
    </w:lvl>
  </w:abstractNum>
  <w:abstractNum w:abstractNumId="20">
    <w:nsid w:val="3B0D1588"/>
    <w:multiLevelType w:val="hybridMultilevel"/>
    <w:tmpl w:val="34D2D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CA7198"/>
    <w:multiLevelType w:val="hybridMultilevel"/>
    <w:tmpl w:val="374CD118"/>
    <w:lvl w:ilvl="0" w:tplc="FCD05B98">
      <w:start w:val="1"/>
      <w:numFmt w:val="bullet"/>
      <w:lvlText w:val="•"/>
      <w:lvlJc w:val="left"/>
      <w:pPr>
        <w:tabs>
          <w:tab w:val="num" w:pos="720"/>
        </w:tabs>
        <w:ind w:left="720" w:hanging="360"/>
      </w:pPr>
      <w:rPr>
        <w:rFonts w:ascii="Arial" w:hAnsi="Arial" w:hint="default"/>
      </w:rPr>
    </w:lvl>
    <w:lvl w:ilvl="1" w:tplc="42C634DE" w:tentative="1">
      <w:start w:val="1"/>
      <w:numFmt w:val="bullet"/>
      <w:lvlText w:val="•"/>
      <w:lvlJc w:val="left"/>
      <w:pPr>
        <w:tabs>
          <w:tab w:val="num" w:pos="1440"/>
        </w:tabs>
        <w:ind w:left="1440" w:hanging="360"/>
      </w:pPr>
      <w:rPr>
        <w:rFonts w:ascii="Arial" w:hAnsi="Arial" w:hint="default"/>
      </w:rPr>
    </w:lvl>
    <w:lvl w:ilvl="2" w:tplc="B90A6A62" w:tentative="1">
      <w:start w:val="1"/>
      <w:numFmt w:val="bullet"/>
      <w:lvlText w:val="•"/>
      <w:lvlJc w:val="left"/>
      <w:pPr>
        <w:tabs>
          <w:tab w:val="num" w:pos="2160"/>
        </w:tabs>
        <w:ind w:left="2160" w:hanging="360"/>
      </w:pPr>
      <w:rPr>
        <w:rFonts w:ascii="Arial" w:hAnsi="Arial" w:hint="default"/>
      </w:rPr>
    </w:lvl>
    <w:lvl w:ilvl="3" w:tplc="ADC61144" w:tentative="1">
      <w:start w:val="1"/>
      <w:numFmt w:val="bullet"/>
      <w:lvlText w:val="•"/>
      <w:lvlJc w:val="left"/>
      <w:pPr>
        <w:tabs>
          <w:tab w:val="num" w:pos="2880"/>
        </w:tabs>
        <w:ind w:left="2880" w:hanging="360"/>
      </w:pPr>
      <w:rPr>
        <w:rFonts w:ascii="Arial" w:hAnsi="Arial" w:hint="default"/>
      </w:rPr>
    </w:lvl>
    <w:lvl w:ilvl="4" w:tplc="B7EEB2EC" w:tentative="1">
      <w:start w:val="1"/>
      <w:numFmt w:val="bullet"/>
      <w:lvlText w:val="•"/>
      <w:lvlJc w:val="left"/>
      <w:pPr>
        <w:tabs>
          <w:tab w:val="num" w:pos="3600"/>
        </w:tabs>
        <w:ind w:left="3600" w:hanging="360"/>
      </w:pPr>
      <w:rPr>
        <w:rFonts w:ascii="Arial" w:hAnsi="Arial" w:hint="default"/>
      </w:rPr>
    </w:lvl>
    <w:lvl w:ilvl="5" w:tplc="BC0CB3A4" w:tentative="1">
      <w:start w:val="1"/>
      <w:numFmt w:val="bullet"/>
      <w:lvlText w:val="•"/>
      <w:lvlJc w:val="left"/>
      <w:pPr>
        <w:tabs>
          <w:tab w:val="num" w:pos="4320"/>
        </w:tabs>
        <w:ind w:left="4320" w:hanging="360"/>
      </w:pPr>
      <w:rPr>
        <w:rFonts w:ascii="Arial" w:hAnsi="Arial" w:hint="default"/>
      </w:rPr>
    </w:lvl>
    <w:lvl w:ilvl="6" w:tplc="4DE8312C" w:tentative="1">
      <w:start w:val="1"/>
      <w:numFmt w:val="bullet"/>
      <w:lvlText w:val="•"/>
      <w:lvlJc w:val="left"/>
      <w:pPr>
        <w:tabs>
          <w:tab w:val="num" w:pos="5040"/>
        </w:tabs>
        <w:ind w:left="5040" w:hanging="360"/>
      </w:pPr>
      <w:rPr>
        <w:rFonts w:ascii="Arial" w:hAnsi="Arial" w:hint="default"/>
      </w:rPr>
    </w:lvl>
    <w:lvl w:ilvl="7" w:tplc="D426635E" w:tentative="1">
      <w:start w:val="1"/>
      <w:numFmt w:val="bullet"/>
      <w:lvlText w:val="•"/>
      <w:lvlJc w:val="left"/>
      <w:pPr>
        <w:tabs>
          <w:tab w:val="num" w:pos="5760"/>
        </w:tabs>
        <w:ind w:left="5760" w:hanging="360"/>
      </w:pPr>
      <w:rPr>
        <w:rFonts w:ascii="Arial" w:hAnsi="Arial" w:hint="default"/>
      </w:rPr>
    </w:lvl>
    <w:lvl w:ilvl="8" w:tplc="6A0CA4BA" w:tentative="1">
      <w:start w:val="1"/>
      <w:numFmt w:val="bullet"/>
      <w:lvlText w:val="•"/>
      <w:lvlJc w:val="left"/>
      <w:pPr>
        <w:tabs>
          <w:tab w:val="num" w:pos="6480"/>
        </w:tabs>
        <w:ind w:left="6480" w:hanging="360"/>
      </w:pPr>
      <w:rPr>
        <w:rFonts w:ascii="Arial" w:hAnsi="Arial" w:hint="default"/>
      </w:rPr>
    </w:lvl>
  </w:abstractNum>
  <w:abstractNum w:abstractNumId="22">
    <w:nsid w:val="3CF539B1"/>
    <w:multiLevelType w:val="hybridMultilevel"/>
    <w:tmpl w:val="D3B44E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3D731776"/>
    <w:multiLevelType w:val="hybridMultilevel"/>
    <w:tmpl w:val="AA74BEF4"/>
    <w:lvl w:ilvl="0" w:tplc="6C92A7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230016"/>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04029C4"/>
    <w:multiLevelType w:val="hybridMultilevel"/>
    <w:tmpl w:val="D98A46F2"/>
    <w:lvl w:ilvl="0" w:tplc="03588A0E">
      <w:start w:val="1"/>
      <w:numFmt w:val="bullet"/>
      <w:lvlText w:val="•"/>
      <w:lvlJc w:val="left"/>
      <w:pPr>
        <w:tabs>
          <w:tab w:val="num" w:pos="720"/>
        </w:tabs>
        <w:ind w:left="720" w:hanging="360"/>
      </w:pPr>
      <w:rPr>
        <w:rFonts w:ascii="Arial" w:hAnsi="Arial" w:hint="default"/>
      </w:rPr>
    </w:lvl>
    <w:lvl w:ilvl="1" w:tplc="D4147F1A" w:tentative="1">
      <w:start w:val="1"/>
      <w:numFmt w:val="bullet"/>
      <w:lvlText w:val="•"/>
      <w:lvlJc w:val="left"/>
      <w:pPr>
        <w:tabs>
          <w:tab w:val="num" w:pos="1440"/>
        </w:tabs>
        <w:ind w:left="1440" w:hanging="360"/>
      </w:pPr>
      <w:rPr>
        <w:rFonts w:ascii="Arial" w:hAnsi="Arial" w:hint="default"/>
      </w:rPr>
    </w:lvl>
    <w:lvl w:ilvl="2" w:tplc="76F4D384" w:tentative="1">
      <w:start w:val="1"/>
      <w:numFmt w:val="bullet"/>
      <w:lvlText w:val="•"/>
      <w:lvlJc w:val="left"/>
      <w:pPr>
        <w:tabs>
          <w:tab w:val="num" w:pos="2160"/>
        </w:tabs>
        <w:ind w:left="2160" w:hanging="360"/>
      </w:pPr>
      <w:rPr>
        <w:rFonts w:ascii="Arial" w:hAnsi="Arial" w:hint="default"/>
      </w:rPr>
    </w:lvl>
    <w:lvl w:ilvl="3" w:tplc="F1B8D102" w:tentative="1">
      <w:start w:val="1"/>
      <w:numFmt w:val="bullet"/>
      <w:lvlText w:val="•"/>
      <w:lvlJc w:val="left"/>
      <w:pPr>
        <w:tabs>
          <w:tab w:val="num" w:pos="2880"/>
        </w:tabs>
        <w:ind w:left="2880" w:hanging="360"/>
      </w:pPr>
      <w:rPr>
        <w:rFonts w:ascii="Arial" w:hAnsi="Arial" w:hint="default"/>
      </w:rPr>
    </w:lvl>
    <w:lvl w:ilvl="4" w:tplc="E500BB6A" w:tentative="1">
      <w:start w:val="1"/>
      <w:numFmt w:val="bullet"/>
      <w:lvlText w:val="•"/>
      <w:lvlJc w:val="left"/>
      <w:pPr>
        <w:tabs>
          <w:tab w:val="num" w:pos="3600"/>
        </w:tabs>
        <w:ind w:left="3600" w:hanging="360"/>
      </w:pPr>
      <w:rPr>
        <w:rFonts w:ascii="Arial" w:hAnsi="Arial" w:hint="default"/>
      </w:rPr>
    </w:lvl>
    <w:lvl w:ilvl="5" w:tplc="4042822C" w:tentative="1">
      <w:start w:val="1"/>
      <w:numFmt w:val="bullet"/>
      <w:lvlText w:val="•"/>
      <w:lvlJc w:val="left"/>
      <w:pPr>
        <w:tabs>
          <w:tab w:val="num" w:pos="4320"/>
        </w:tabs>
        <w:ind w:left="4320" w:hanging="360"/>
      </w:pPr>
      <w:rPr>
        <w:rFonts w:ascii="Arial" w:hAnsi="Arial" w:hint="default"/>
      </w:rPr>
    </w:lvl>
    <w:lvl w:ilvl="6" w:tplc="2FE49CEC" w:tentative="1">
      <w:start w:val="1"/>
      <w:numFmt w:val="bullet"/>
      <w:lvlText w:val="•"/>
      <w:lvlJc w:val="left"/>
      <w:pPr>
        <w:tabs>
          <w:tab w:val="num" w:pos="5040"/>
        </w:tabs>
        <w:ind w:left="5040" w:hanging="360"/>
      </w:pPr>
      <w:rPr>
        <w:rFonts w:ascii="Arial" w:hAnsi="Arial" w:hint="default"/>
      </w:rPr>
    </w:lvl>
    <w:lvl w:ilvl="7" w:tplc="B27CCA66" w:tentative="1">
      <w:start w:val="1"/>
      <w:numFmt w:val="bullet"/>
      <w:lvlText w:val="•"/>
      <w:lvlJc w:val="left"/>
      <w:pPr>
        <w:tabs>
          <w:tab w:val="num" w:pos="5760"/>
        </w:tabs>
        <w:ind w:left="5760" w:hanging="360"/>
      </w:pPr>
      <w:rPr>
        <w:rFonts w:ascii="Arial" w:hAnsi="Arial" w:hint="default"/>
      </w:rPr>
    </w:lvl>
    <w:lvl w:ilvl="8" w:tplc="3E466632" w:tentative="1">
      <w:start w:val="1"/>
      <w:numFmt w:val="bullet"/>
      <w:lvlText w:val="•"/>
      <w:lvlJc w:val="left"/>
      <w:pPr>
        <w:tabs>
          <w:tab w:val="num" w:pos="6480"/>
        </w:tabs>
        <w:ind w:left="6480" w:hanging="360"/>
      </w:pPr>
      <w:rPr>
        <w:rFonts w:ascii="Arial" w:hAnsi="Arial" w:hint="default"/>
      </w:rPr>
    </w:lvl>
  </w:abstractNum>
  <w:abstractNum w:abstractNumId="26">
    <w:nsid w:val="429E582E"/>
    <w:multiLevelType w:val="hybridMultilevel"/>
    <w:tmpl w:val="40CEB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4646176"/>
    <w:multiLevelType w:val="hybridMultilevel"/>
    <w:tmpl w:val="DA4ACD78"/>
    <w:lvl w:ilvl="0" w:tplc="50E6ED18">
      <w:start w:val="1"/>
      <w:numFmt w:val="bullet"/>
      <w:lvlText w:val="•"/>
      <w:lvlJc w:val="left"/>
      <w:pPr>
        <w:tabs>
          <w:tab w:val="num" w:pos="720"/>
        </w:tabs>
        <w:ind w:left="720" w:hanging="360"/>
      </w:pPr>
      <w:rPr>
        <w:rFonts w:ascii="Arial" w:hAnsi="Arial" w:hint="default"/>
      </w:rPr>
    </w:lvl>
    <w:lvl w:ilvl="1" w:tplc="30220102" w:tentative="1">
      <w:start w:val="1"/>
      <w:numFmt w:val="bullet"/>
      <w:lvlText w:val="•"/>
      <w:lvlJc w:val="left"/>
      <w:pPr>
        <w:tabs>
          <w:tab w:val="num" w:pos="1440"/>
        </w:tabs>
        <w:ind w:left="1440" w:hanging="360"/>
      </w:pPr>
      <w:rPr>
        <w:rFonts w:ascii="Arial" w:hAnsi="Arial" w:hint="default"/>
      </w:rPr>
    </w:lvl>
    <w:lvl w:ilvl="2" w:tplc="0A4687B0" w:tentative="1">
      <w:start w:val="1"/>
      <w:numFmt w:val="bullet"/>
      <w:lvlText w:val="•"/>
      <w:lvlJc w:val="left"/>
      <w:pPr>
        <w:tabs>
          <w:tab w:val="num" w:pos="2160"/>
        </w:tabs>
        <w:ind w:left="2160" w:hanging="360"/>
      </w:pPr>
      <w:rPr>
        <w:rFonts w:ascii="Arial" w:hAnsi="Arial" w:hint="default"/>
      </w:rPr>
    </w:lvl>
    <w:lvl w:ilvl="3" w:tplc="162E4958" w:tentative="1">
      <w:start w:val="1"/>
      <w:numFmt w:val="bullet"/>
      <w:lvlText w:val="•"/>
      <w:lvlJc w:val="left"/>
      <w:pPr>
        <w:tabs>
          <w:tab w:val="num" w:pos="2880"/>
        </w:tabs>
        <w:ind w:left="2880" w:hanging="360"/>
      </w:pPr>
      <w:rPr>
        <w:rFonts w:ascii="Arial" w:hAnsi="Arial" w:hint="default"/>
      </w:rPr>
    </w:lvl>
    <w:lvl w:ilvl="4" w:tplc="47866E02" w:tentative="1">
      <w:start w:val="1"/>
      <w:numFmt w:val="bullet"/>
      <w:lvlText w:val="•"/>
      <w:lvlJc w:val="left"/>
      <w:pPr>
        <w:tabs>
          <w:tab w:val="num" w:pos="3600"/>
        </w:tabs>
        <w:ind w:left="3600" w:hanging="360"/>
      </w:pPr>
      <w:rPr>
        <w:rFonts w:ascii="Arial" w:hAnsi="Arial" w:hint="default"/>
      </w:rPr>
    </w:lvl>
    <w:lvl w:ilvl="5" w:tplc="DE70EABE" w:tentative="1">
      <w:start w:val="1"/>
      <w:numFmt w:val="bullet"/>
      <w:lvlText w:val="•"/>
      <w:lvlJc w:val="left"/>
      <w:pPr>
        <w:tabs>
          <w:tab w:val="num" w:pos="4320"/>
        </w:tabs>
        <w:ind w:left="4320" w:hanging="360"/>
      </w:pPr>
      <w:rPr>
        <w:rFonts w:ascii="Arial" w:hAnsi="Arial" w:hint="default"/>
      </w:rPr>
    </w:lvl>
    <w:lvl w:ilvl="6" w:tplc="2D56860C" w:tentative="1">
      <w:start w:val="1"/>
      <w:numFmt w:val="bullet"/>
      <w:lvlText w:val="•"/>
      <w:lvlJc w:val="left"/>
      <w:pPr>
        <w:tabs>
          <w:tab w:val="num" w:pos="5040"/>
        </w:tabs>
        <w:ind w:left="5040" w:hanging="360"/>
      </w:pPr>
      <w:rPr>
        <w:rFonts w:ascii="Arial" w:hAnsi="Arial" w:hint="default"/>
      </w:rPr>
    </w:lvl>
    <w:lvl w:ilvl="7" w:tplc="02920EF0" w:tentative="1">
      <w:start w:val="1"/>
      <w:numFmt w:val="bullet"/>
      <w:lvlText w:val="•"/>
      <w:lvlJc w:val="left"/>
      <w:pPr>
        <w:tabs>
          <w:tab w:val="num" w:pos="5760"/>
        </w:tabs>
        <w:ind w:left="5760" w:hanging="360"/>
      </w:pPr>
      <w:rPr>
        <w:rFonts w:ascii="Arial" w:hAnsi="Arial" w:hint="default"/>
      </w:rPr>
    </w:lvl>
    <w:lvl w:ilvl="8" w:tplc="74263D10" w:tentative="1">
      <w:start w:val="1"/>
      <w:numFmt w:val="bullet"/>
      <w:lvlText w:val="•"/>
      <w:lvlJc w:val="left"/>
      <w:pPr>
        <w:tabs>
          <w:tab w:val="num" w:pos="6480"/>
        </w:tabs>
        <w:ind w:left="6480" w:hanging="360"/>
      </w:pPr>
      <w:rPr>
        <w:rFonts w:ascii="Arial" w:hAnsi="Arial" w:hint="default"/>
      </w:rPr>
    </w:lvl>
  </w:abstractNum>
  <w:abstractNum w:abstractNumId="28">
    <w:nsid w:val="4AF4467E"/>
    <w:multiLevelType w:val="hybridMultilevel"/>
    <w:tmpl w:val="AE663178"/>
    <w:lvl w:ilvl="0" w:tplc="278A3802">
      <w:start w:val="1"/>
      <w:numFmt w:val="lowerRoman"/>
      <w:lvlText w:val="%1."/>
      <w:lvlJc w:val="left"/>
      <w:pPr>
        <w:ind w:left="720" w:hanging="360"/>
      </w:pPr>
      <w:rPr>
        <w:rFonts w:ascii="Times New Roman" w:eastAsiaTheme="minorHAnsi" w:hAnsi="Times New Roman" w:cstheme="minorBid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4C214398"/>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2B0E9D"/>
    <w:multiLevelType w:val="multilevel"/>
    <w:tmpl w:val="8F8EC9AA"/>
    <w:lvl w:ilvl="0">
      <w:start w:val="1"/>
      <w:numFmt w:val="bullet"/>
      <w:lvlText w:val=""/>
      <w:lvlJc w:val="left"/>
      <w:pPr>
        <w:ind w:left="720" w:hanging="360"/>
      </w:pPr>
      <w:rPr>
        <w:rFonts w:ascii="Symbol" w:hAnsi="Symbol" w:hint="default"/>
      </w:rPr>
    </w:lvl>
    <w:lvl w:ilvl="1">
      <w:start w:val="2"/>
      <w:numFmt w:val="decimal"/>
      <w:isLgl/>
      <w:lvlText w:val="%1.%2"/>
      <w:lvlJc w:val="left"/>
      <w:pPr>
        <w:ind w:left="1230" w:hanging="870"/>
      </w:pPr>
      <w:rPr>
        <w:rFonts w:hint="default"/>
      </w:rPr>
    </w:lvl>
    <w:lvl w:ilvl="2">
      <w:start w:val="2"/>
      <w:numFmt w:val="decimal"/>
      <w:isLgl/>
      <w:lvlText w:val="%1.%2.%3"/>
      <w:lvlJc w:val="left"/>
      <w:pPr>
        <w:ind w:left="1230" w:hanging="87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1">
    <w:nsid w:val="54405444"/>
    <w:multiLevelType w:val="multilevel"/>
    <w:tmpl w:val="0A68A55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6C04E6A"/>
    <w:multiLevelType w:val="hybridMultilevel"/>
    <w:tmpl w:val="06A07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7E5A10"/>
    <w:multiLevelType w:val="hybridMultilevel"/>
    <w:tmpl w:val="9ECC7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E76D87"/>
    <w:multiLevelType w:val="hybridMultilevel"/>
    <w:tmpl w:val="32F091AA"/>
    <w:lvl w:ilvl="0" w:tplc="C6F42EA8">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nsid w:val="64432494"/>
    <w:multiLevelType w:val="hybridMultilevel"/>
    <w:tmpl w:val="F86AB4A8"/>
    <w:lvl w:ilvl="0" w:tplc="040C90E6">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8EA934">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E9E472C">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AD286F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5488E0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D923C7A">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0CEA66">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9C7954">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A9C18F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6">
    <w:nsid w:val="69A110AF"/>
    <w:multiLevelType w:val="hybridMultilevel"/>
    <w:tmpl w:val="6426A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E517EF"/>
    <w:multiLevelType w:val="hybridMultilevel"/>
    <w:tmpl w:val="C936C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0861A8D"/>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2D0A82"/>
    <w:multiLevelType w:val="singleLevel"/>
    <w:tmpl w:val="C9DA4266"/>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40">
    <w:nsid w:val="719249A2"/>
    <w:multiLevelType w:val="hybridMultilevel"/>
    <w:tmpl w:val="C694B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1A52126"/>
    <w:multiLevelType w:val="multilevel"/>
    <w:tmpl w:val="97AE579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5"/>
      <w:numFmt w:val="bullet"/>
      <w:lvlText w:val="-"/>
      <w:lvlJc w:val="left"/>
      <w:pPr>
        <w:ind w:left="2160" w:hanging="360"/>
      </w:pPr>
      <w:rPr>
        <w:rFonts w:ascii="Courier New" w:eastAsiaTheme="minorHAnsi" w:hAnsi="Courier New" w:cs="Courier New"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22F3B16"/>
    <w:multiLevelType w:val="multilevel"/>
    <w:tmpl w:val="D3EA574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43">
    <w:nsid w:val="728A680A"/>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7D28B4"/>
    <w:multiLevelType w:val="hybridMultilevel"/>
    <w:tmpl w:val="6EB8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B041121"/>
    <w:multiLevelType w:val="multilevel"/>
    <w:tmpl w:val="F6444DC0"/>
    <w:lvl w:ilvl="0">
      <w:start w:val="3"/>
      <w:numFmt w:val="decimal"/>
      <w:lvlText w:val="%1."/>
      <w:lvlJc w:val="left"/>
      <w:pPr>
        <w:ind w:left="720" w:hanging="360"/>
      </w:pPr>
      <w:rPr>
        <w:rFonts w:hint="default"/>
      </w:r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6">
    <w:nsid w:val="7C6A2FAF"/>
    <w:multiLevelType w:val="hybridMultilevel"/>
    <w:tmpl w:val="2D30F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DBB390C"/>
    <w:multiLevelType w:val="hybridMultilevel"/>
    <w:tmpl w:val="03E49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5"/>
  </w:num>
  <w:num w:numId="3">
    <w:abstractNumId w:val="19"/>
  </w:num>
  <w:num w:numId="4">
    <w:abstractNumId w:val="15"/>
  </w:num>
  <w:num w:numId="5">
    <w:abstractNumId w:val="12"/>
  </w:num>
  <w:num w:numId="6">
    <w:abstractNumId w:val="27"/>
  </w:num>
  <w:num w:numId="7">
    <w:abstractNumId w:val="21"/>
  </w:num>
  <w:num w:numId="8">
    <w:abstractNumId w:val="42"/>
  </w:num>
  <w:num w:numId="9">
    <w:abstractNumId w:val="22"/>
  </w:num>
  <w:num w:numId="10">
    <w:abstractNumId w:val="30"/>
  </w:num>
  <w:num w:numId="11">
    <w:abstractNumId w:val="1"/>
  </w:num>
  <w:num w:numId="12">
    <w:abstractNumId w:val="10"/>
  </w:num>
  <w:num w:numId="13">
    <w:abstractNumId w:val="35"/>
  </w:num>
  <w:num w:numId="14">
    <w:abstractNumId w:val="13"/>
  </w:num>
  <w:num w:numId="15">
    <w:abstractNumId w:val="4"/>
  </w:num>
  <w:num w:numId="16">
    <w:abstractNumId w:val="3"/>
  </w:num>
  <w:num w:numId="17">
    <w:abstractNumId w:val="33"/>
  </w:num>
  <w:num w:numId="18">
    <w:abstractNumId w:val="2"/>
  </w:num>
  <w:num w:numId="19">
    <w:abstractNumId w:val="24"/>
  </w:num>
  <w:num w:numId="20">
    <w:abstractNumId w:val="45"/>
  </w:num>
  <w:num w:numId="21">
    <w:abstractNumId w:val="7"/>
  </w:num>
  <w:num w:numId="22">
    <w:abstractNumId w:val="41"/>
  </w:num>
  <w:num w:numId="23">
    <w:abstractNumId w:val="34"/>
  </w:num>
  <w:num w:numId="24">
    <w:abstractNumId w:val="6"/>
  </w:num>
  <w:num w:numId="25">
    <w:abstractNumId w:val="14"/>
  </w:num>
  <w:num w:numId="26">
    <w:abstractNumId w:val="32"/>
  </w:num>
  <w:num w:numId="27">
    <w:abstractNumId w:val="44"/>
  </w:num>
  <w:num w:numId="28">
    <w:abstractNumId w:val="9"/>
  </w:num>
  <w:num w:numId="29">
    <w:abstractNumId w:val="29"/>
  </w:num>
  <w:num w:numId="30">
    <w:abstractNumId w:val="5"/>
  </w:num>
  <w:num w:numId="31">
    <w:abstractNumId w:val="43"/>
  </w:num>
  <w:num w:numId="32">
    <w:abstractNumId w:val="47"/>
  </w:num>
  <w:num w:numId="33">
    <w:abstractNumId w:val="36"/>
  </w:num>
  <w:num w:numId="34">
    <w:abstractNumId w:val="26"/>
  </w:num>
  <w:num w:numId="35">
    <w:abstractNumId w:val="20"/>
  </w:num>
  <w:num w:numId="36">
    <w:abstractNumId w:val="37"/>
  </w:num>
  <w:num w:numId="37">
    <w:abstractNumId w:val="18"/>
  </w:num>
  <w:num w:numId="38">
    <w:abstractNumId w:val="46"/>
  </w:num>
  <w:num w:numId="39">
    <w:abstractNumId w:val="16"/>
  </w:num>
  <w:num w:numId="40">
    <w:abstractNumId w:val="17"/>
  </w:num>
  <w:num w:numId="41">
    <w:abstractNumId w:val="39"/>
  </w:num>
  <w:num w:numId="42">
    <w:abstractNumId w:val="31"/>
  </w:num>
  <w:num w:numId="43">
    <w:abstractNumId w:val="23"/>
  </w:num>
  <w:num w:numId="44">
    <w:abstractNumId w:val="11"/>
  </w:num>
  <w:num w:numId="45">
    <w:abstractNumId w:val="40"/>
  </w:num>
  <w:num w:numId="46">
    <w:abstractNumId w:val="38"/>
  </w:num>
  <w:num w:numId="47">
    <w:abstractNumId w:val="8"/>
  </w:num>
  <w:num w:numId="48">
    <w:abstractNumId w:val="2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zNbc0tDQxtjAxNzZQ0lEKTi0uzszPAykwrAUAuFcGCywAAAA="/>
  </w:docVars>
  <w:rsids>
    <w:rsidRoot w:val="00E950C0"/>
    <w:rsid w:val="00000591"/>
    <w:rsid w:val="0000408C"/>
    <w:rsid w:val="00007727"/>
    <w:rsid w:val="000144DF"/>
    <w:rsid w:val="00014870"/>
    <w:rsid w:val="000164C5"/>
    <w:rsid w:val="00016974"/>
    <w:rsid w:val="000212CA"/>
    <w:rsid w:val="000254EE"/>
    <w:rsid w:val="000266F2"/>
    <w:rsid w:val="00027AAF"/>
    <w:rsid w:val="00030813"/>
    <w:rsid w:val="00031609"/>
    <w:rsid w:val="0003463C"/>
    <w:rsid w:val="00034F92"/>
    <w:rsid w:val="000352AC"/>
    <w:rsid w:val="00036D90"/>
    <w:rsid w:val="00042631"/>
    <w:rsid w:val="00057DC6"/>
    <w:rsid w:val="00062064"/>
    <w:rsid w:val="00064C8A"/>
    <w:rsid w:val="00073BF5"/>
    <w:rsid w:val="0007613D"/>
    <w:rsid w:val="00076980"/>
    <w:rsid w:val="0008258E"/>
    <w:rsid w:val="00083026"/>
    <w:rsid w:val="00083365"/>
    <w:rsid w:val="00083BB8"/>
    <w:rsid w:val="00083D4E"/>
    <w:rsid w:val="00086EDF"/>
    <w:rsid w:val="0009180A"/>
    <w:rsid w:val="000923B8"/>
    <w:rsid w:val="00094918"/>
    <w:rsid w:val="000964A2"/>
    <w:rsid w:val="000A02FB"/>
    <w:rsid w:val="000A44E7"/>
    <w:rsid w:val="000A702C"/>
    <w:rsid w:val="000A7DB9"/>
    <w:rsid w:val="000B0A3D"/>
    <w:rsid w:val="000B0C0E"/>
    <w:rsid w:val="000B0F0B"/>
    <w:rsid w:val="000B4B8D"/>
    <w:rsid w:val="000B515E"/>
    <w:rsid w:val="000B5CC7"/>
    <w:rsid w:val="000C1A1A"/>
    <w:rsid w:val="000C1DD5"/>
    <w:rsid w:val="000C20B1"/>
    <w:rsid w:val="000C6AA1"/>
    <w:rsid w:val="000D0063"/>
    <w:rsid w:val="000D1E49"/>
    <w:rsid w:val="000D4F92"/>
    <w:rsid w:val="000D59AE"/>
    <w:rsid w:val="000D6470"/>
    <w:rsid w:val="000E0AD6"/>
    <w:rsid w:val="000E1227"/>
    <w:rsid w:val="000E141F"/>
    <w:rsid w:val="000E6EF6"/>
    <w:rsid w:val="000F238A"/>
    <w:rsid w:val="000F3C95"/>
    <w:rsid w:val="000F5773"/>
    <w:rsid w:val="00100291"/>
    <w:rsid w:val="001041DF"/>
    <w:rsid w:val="00104678"/>
    <w:rsid w:val="00104F20"/>
    <w:rsid w:val="00110709"/>
    <w:rsid w:val="0011217F"/>
    <w:rsid w:val="00120868"/>
    <w:rsid w:val="00121F4E"/>
    <w:rsid w:val="00130D57"/>
    <w:rsid w:val="00140064"/>
    <w:rsid w:val="00140EC9"/>
    <w:rsid w:val="00142C24"/>
    <w:rsid w:val="00143303"/>
    <w:rsid w:val="0014414C"/>
    <w:rsid w:val="00145D63"/>
    <w:rsid w:val="001478FC"/>
    <w:rsid w:val="00151B1E"/>
    <w:rsid w:val="00155C27"/>
    <w:rsid w:val="00157CDE"/>
    <w:rsid w:val="001611E4"/>
    <w:rsid w:val="00173AAB"/>
    <w:rsid w:val="00174151"/>
    <w:rsid w:val="00187BCF"/>
    <w:rsid w:val="001916CB"/>
    <w:rsid w:val="0019227A"/>
    <w:rsid w:val="00194DA6"/>
    <w:rsid w:val="001977A7"/>
    <w:rsid w:val="001A0CF0"/>
    <w:rsid w:val="001A261B"/>
    <w:rsid w:val="001A2C69"/>
    <w:rsid w:val="001A387D"/>
    <w:rsid w:val="001A77C0"/>
    <w:rsid w:val="001B226C"/>
    <w:rsid w:val="001B49B9"/>
    <w:rsid w:val="001B5D56"/>
    <w:rsid w:val="001C5BBB"/>
    <w:rsid w:val="001C61A8"/>
    <w:rsid w:val="001C660A"/>
    <w:rsid w:val="001C68B6"/>
    <w:rsid w:val="001D0A59"/>
    <w:rsid w:val="001D6049"/>
    <w:rsid w:val="001F04C1"/>
    <w:rsid w:val="001F2570"/>
    <w:rsid w:val="001F3144"/>
    <w:rsid w:val="00204033"/>
    <w:rsid w:val="00206489"/>
    <w:rsid w:val="00206745"/>
    <w:rsid w:val="00206946"/>
    <w:rsid w:val="00215022"/>
    <w:rsid w:val="002150DF"/>
    <w:rsid w:val="0021617F"/>
    <w:rsid w:val="002228BC"/>
    <w:rsid w:val="0022479A"/>
    <w:rsid w:val="00227526"/>
    <w:rsid w:val="00232CA4"/>
    <w:rsid w:val="002374BA"/>
    <w:rsid w:val="002405A4"/>
    <w:rsid w:val="00240FA0"/>
    <w:rsid w:val="00250BF1"/>
    <w:rsid w:val="00252A0A"/>
    <w:rsid w:val="00260CF5"/>
    <w:rsid w:val="002652D7"/>
    <w:rsid w:val="00266AC0"/>
    <w:rsid w:val="00267100"/>
    <w:rsid w:val="0028149B"/>
    <w:rsid w:val="002845CE"/>
    <w:rsid w:val="002856DC"/>
    <w:rsid w:val="00287D8D"/>
    <w:rsid w:val="0029378F"/>
    <w:rsid w:val="0029425F"/>
    <w:rsid w:val="0029573E"/>
    <w:rsid w:val="002A1FAA"/>
    <w:rsid w:val="002A4BE3"/>
    <w:rsid w:val="002A6D68"/>
    <w:rsid w:val="002B0378"/>
    <w:rsid w:val="002B1B58"/>
    <w:rsid w:val="002B2B1B"/>
    <w:rsid w:val="002B636B"/>
    <w:rsid w:val="002C0A7F"/>
    <w:rsid w:val="002C2D60"/>
    <w:rsid w:val="002C2DC7"/>
    <w:rsid w:val="002C47ED"/>
    <w:rsid w:val="002C654A"/>
    <w:rsid w:val="002D169D"/>
    <w:rsid w:val="002D3954"/>
    <w:rsid w:val="002D4685"/>
    <w:rsid w:val="002D53FC"/>
    <w:rsid w:val="002D7500"/>
    <w:rsid w:val="002D7C75"/>
    <w:rsid w:val="002E0AEB"/>
    <w:rsid w:val="002E4AC5"/>
    <w:rsid w:val="002E568A"/>
    <w:rsid w:val="002F016D"/>
    <w:rsid w:val="003014FC"/>
    <w:rsid w:val="003037BB"/>
    <w:rsid w:val="003042DE"/>
    <w:rsid w:val="003046E8"/>
    <w:rsid w:val="00310E5B"/>
    <w:rsid w:val="00312293"/>
    <w:rsid w:val="003136EC"/>
    <w:rsid w:val="00314BB7"/>
    <w:rsid w:val="003154EF"/>
    <w:rsid w:val="00321468"/>
    <w:rsid w:val="0032365D"/>
    <w:rsid w:val="00325CAC"/>
    <w:rsid w:val="00330059"/>
    <w:rsid w:val="00331435"/>
    <w:rsid w:val="003328AD"/>
    <w:rsid w:val="003364F3"/>
    <w:rsid w:val="00341606"/>
    <w:rsid w:val="00343B26"/>
    <w:rsid w:val="0035010A"/>
    <w:rsid w:val="0036309F"/>
    <w:rsid w:val="00364A2B"/>
    <w:rsid w:val="003674BE"/>
    <w:rsid w:val="00372346"/>
    <w:rsid w:val="003736AE"/>
    <w:rsid w:val="00386061"/>
    <w:rsid w:val="00392A99"/>
    <w:rsid w:val="00395D11"/>
    <w:rsid w:val="003A20F0"/>
    <w:rsid w:val="003A3866"/>
    <w:rsid w:val="003A44BF"/>
    <w:rsid w:val="003B2132"/>
    <w:rsid w:val="003B2543"/>
    <w:rsid w:val="003B3B28"/>
    <w:rsid w:val="003C4716"/>
    <w:rsid w:val="003C5DD5"/>
    <w:rsid w:val="003D11A1"/>
    <w:rsid w:val="003D3390"/>
    <w:rsid w:val="003E0EA5"/>
    <w:rsid w:val="003E0EFD"/>
    <w:rsid w:val="003E5135"/>
    <w:rsid w:val="003E57AD"/>
    <w:rsid w:val="003E7E3B"/>
    <w:rsid w:val="003F00ED"/>
    <w:rsid w:val="00401406"/>
    <w:rsid w:val="004014B5"/>
    <w:rsid w:val="00405ED6"/>
    <w:rsid w:val="00407127"/>
    <w:rsid w:val="004208B6"/>
    <w:rsid w:val="00426C31"/>
    <w:rsid w:val="00433955"/>
    <w:rsid w:val="00433FA5"/>
    <w:rsid w:val="00437393"/>
    <w:rsid w:val="004428C8"/>
    <w:rsid w:val="00443AF1"/>
    <w:rsid w:val="00451071"/>
    <w:rsid w:val="004533BF"/>
    <w:rsid w:val="00454738"/>
    <w:rsid w:val="00461EFE"/>
    <w:rsid w:val="00463580"/>
    <w:rsid w:val="00463B44"/>
    <w:rsid w:val="00464D0E"/>
    <w:rsid w:val="00466DFE"/>
    <w:rsid w:val="00473F2B"/>
    <w:rsid w:val="00474A30"/>
    <w:rsid w:val="004754D1"/>
    <w:rsid w:val="00476DD4"/>
    <w:rsid w:val="00477CDC"/>
    <w:rsid w:val="0048664D"/>
    <w:rsid w:val="00487408"/>
    <w:rsid w:val="00497AD5"/>
    <w:rsid w:val="004A1A8D"/>
    <w:rsid w:val="004A2406"/>
    <w:rsid w:val="004A5B75"/>
    <w:rsid w:val="004C3976"/>
    <w:rsid w:val="004C59A3"/>
    <w:rsid w:val="004C5D09"/>
    <w:rsid w:val="004D063C"/>
    <w:rsid w:val="004D1028"/>
    <w:rsid w:val="004D1736"/>
    <w:rsid w:val="004D2884"/>
    <w:rsid w:val="004D3EEA"/>
    <w:rsid w:val="004E25D2"/>
    <w:rsid w:val="004E4F57"/>
    <w:rsid w:val="004E6DCE"/>
    <w:rsid w:val="004E726A"/>
    <w:rsid w:val="004F29BC"/>
    <w:rsid w:val="004F3362"/>
    <w:rsid w:val="004F3EB4"/>
    <w:rsid w:val="004F5483"/>
    <w:rsid w:val="004F6754"/>
    <w:rsid w:val="00500027"/>
    <w:rsid w:val="00505F51"/>
    <w:rsid w:val="005071C5"/>
    <w:rsid w:val="00513C50"/>
    <w:rsid w:val="00516897"/>
    <w:rsid w:val="00516DE7"/>
    <w:rsid w:val="005219EC"/>
    <w:rsid w:val="005222F0"/>
    <w:rsid w:val="00524AF9"/>
    <w:rsid w:val="00524DDF"/>
    <w:rsid w:val="00527ED3"/>
    <w:rsid w:val="00532C97"/>
    <w:rsid w:val="00532D18"/>
    <w:rsid w:val="00536413"/>
    <w:rsid w:val="005366C4"/>
    <w:rsid w:val="00537138"/>
    <w:rsid w:val="00543375"/>
    <w:rsid w:val="005445CE"/>
    <w:rsid w:val="005465CC"/>
    <w:rsid w:val="0055047D"/>
    <w:rsid w:val="00557D9F"/>
    <w:rsid w:val="00566C34"/>
    <w:rsid w:val="00566D14"/>
    <w:rsid w:val="0056705E"/>
    <w:rsid w:val="00575751"/>
    <w:rsid w:val="0057678E"/>
    <w:rsid w:val="00577333"/>
    <w:rsid w:val="0057735C"/>
    <w:rsid w:val="00577E8E"/>
    <w:rsid w:val="005907E4"/>
    <w:rsid w:val="00590B0B"/>
    <w:rsid w:val="00591A4F"/>
    <w:rsid w:val="00592411"/>
    <w:rsid w:val="00593827"/>
    <w:rsid w:val="005A19CB"/>
    <w:rsid w:val="005B0621"/>
    <w:rsid w:val="005B0ADB"/>
    <w:rsid w:val="005C0D84"/>
    <w:rsid w:val="005C3DAA"/>
    <w:rsid w:val="005C7164"/>
    <w:rsid w:val="005C7547"/>
    <w:rsid w:val="005D16B5"/>
    <w:rsid w:val="005E14A1"/>
    <w:rsid w:val="005E5261"/>
    <w:rsid w:val="005E6CFA"/>
    <w:rsid w:val="005E7C7E"/>
    <w:rsid w:val="005F1C93"/>
    <w:rsid w:val="00604C2E"/>
    <w:rsid w:val="0061566C"/>
    <w:rsid w:val="006210DD"/>
    <w:rsid w:val="0062300F"/>
    <w:rsid w:val="0063094B"/>
    <w:rsid w:val="00641455"/>
    <w:rsid w:val="006505C9"/>
    <w:rsid w:val="0065651B"/>
    <w:rsid w:val="00656634"/>
    <w:rsid w:val="00656663"/>
    <w:rsid w:val="006607B9"/>
    <w:rsid w:val="00661829"/>
    <w:rsid w:val="00663F93"/>
    <w:rsid w:val="00665841"/>
    <w:rsid w:val="00673A96"/>
    <w:rsid w:val="00680B53"/>
    <w:rsid w:val="006811B8"/>
    <w:rsid w:val="00681BFC"/>
    <w:rsid w:val="00681F59"/>
    <w:rsid w:val="00684D50"/>
    <w:rsid w:val="006A6E07"/>
    <w:rsid w:val="006A7AE6"/>
    <w:rsid w:val="006B67D5"/>
    <w:rsid w:val="006B6AF1"/>
    <w:rsid w:val="006B74D3"/>
    <w:rsid w:val="006B774B"/>
    <w:rsid w:val="006C0856"/>
    <w:rsid w:val="006C2908"/>
    <w:rsid w:val="006C6FC6"/>
    <w:rsid w:val="006C79DF"/>
    <w:rsid w:val="006D2081"/>
    <w:rsid w:val="006D29C7"/>
    <w:rsid w:val="006D569A"/>
    <w:rsid w:val="006E0CC7"/>
    <w:rsid w:val="006E2DD5"/>
    <w:rsid w:val="006E348C"/>
    <w:rsid w:val="006E437A"/>
    <w:rsid w:val="006E4DB4"/>
    <w:rsid w:val="006E6243"/>
    <w:rsid w:val="006F3E82"/>
    <w:rsid w:val="0070005E"/>
    <w:rsid w:val="007012D8"/>
    <w:rsid w:val="00714D3B"/>
    <w:rsid w:val="007163DC"/>
    <w:rsid w:val="00717A09"/>
    <w:rsid w:val="00720E87"/>
    <w:rsid w:val="00722028"/>
    <w:rsid w:val="00727466"/>
    <w:rsid w:val="007347F9"/>
    <w:rsid w:val="0073610D"/>
    <w:rsid w:val="00740213"/>
    <w:rsid w:val="00740FEB"/>
    <w:rsid w:val="00744D24"/>
    <w:rsid w:val="00747748"/>
    <w:rsid w:val="00747BFD"/>
    <w:rsid w:val="0075354B"/>
    <w:rsid w:val="00754DC5"/>
    <w:rsid w:val="007557F5"/>
    <w:rsid w:val="007578F8"/>
    <w:rsid w:val="00760558"/>
    <w:rsid w:val="007676D5"/>
    <w:rsid w:val="00772498"/>
    <w:rsid w:val="007814EB"/>
    <w:rsid w:val="0078158D"/>
    <w:rsid w:val="00782AD8"/>
    <w:rsid w:val="00787091"/>
    <w:rsid w:val="00793424"/>
    <w:rsid w:val="00795332"/>
    <w:rsid w:val="007A400B"/>
    <w:rsid w:val="007A54C3"/>
    <w:rsid w:val="007A645E"/>
    <w:rsid w:val="007B0896"/>
    <w:rsid w:val="007B33AB"/>
    <w:rsid w:val="007C228F"/>
    <w:rsid w:val="007C4B97"/>
    <w:rsid w:val="007C7CB9"/>
    <w:rsid w:val="007D36DF"/>
    <w:rsid w:val="007D53C0"/>
    <w:rsid w:val="007D53E0"/>
    <w:rsid w:val="007E3F1F"/>
    <w:rsid w:val="007E56A8"/>
    <w:rsid w:val="007E60FE"/>
    <w:rsid w:val="007F0612"/>
    <w:rsid w:val="007F3EFA"/>
    <w:rsid w:val="007F4E3F"/>
    <w:rsid w:val="007F63E1"/>
    <w:rsid w:val="007F7B00"/>
    <w:rsid w:val="008007DD"/>
    <w:rsid w:val="008142F7"/>
    <w:rsid w:val="00816C69"/>
    <w:rsid w:val="008226E4"/>
    <w:rsid w:val="00824AEB"/>
    <w:rsid w:val="00825007"/>
    <w:rsid w:val="00830C30"/>
    <w:rsid w:val="00831588"/>
    <w:rsid w:val="00832181"/>
    <w:rsid w:val="00832790"/>
    <w:rsid w:val="00837563"/>
    <w:rsid w:val="008404F5"/>
    <w:rsid w:val="0084566B"/>
    <w:rsid w:val="00854CE7"/>
    <w:rsid w:val="0085648A"/>
    <w:rsid w:val="00863466"/>
    <w:rsid w:val="0087248F"/>
    <w:rsid w:val="00872CD5"/>
    <w:rsid w:val="00880E3F"/>
    <w:rsid w:val="00887C3F"/>
    <w:rsid w:val="008A2D6A"/>
    <w:rsid w:val="008A4BA3"/>
    <w:rsid w:val="008A781D"/>
    <w:rsid w:val="008B3B7A"/>
    <w:rsid w:val="008B3D27"/>
    <w:rsid w:val="008B772C"/>
    <w:rsid w:val="008C0586"/>
    <w:rsid w:val="008C6313"/>
    <w:rsid w:val="008C779B"/>
    <w:rsid w:val="008D5F21"/>
    <w:rsid w:val="008E21B3"/>
    <w:rsid w:val="008E2D13"/>
    <w:rsid w:val="008E4F0C"/>
    <w:rsid w:val="008E7254"/>
    <w:rsid w:val="008F1EE9"/>
    <w:rsid w:val="008F2551"/>
    <w:rsid w:val="008F3F20"/>
    <w:rsid w:val="008F7510"/>
    <w:rsid w:val="009008D1"/>
    <w:rsid w:val="00903557"/>
    <w:rsid w:val="0091006B"/>
    <w:rsid w:val="009146B5"/>
    <w:rsid w:val="00921B01"/>
    <w:rsid w:val="00921B9B"/>
    <w:rsid w:val="00925D48"/>
    <w:rsid w:val="00926D6B"/>
    <w:rsid w:val="00933F34"/>
    <w:rsid w:val="00940D34"/>
    <w:rsid w:val="009436B8"/>
    <w:rsid w:val="009454C4"/>
    <w:rsid w:val="00950E2B"/>
    <w:rsid w:val="00954455"/>
    <w:rsid w:val="009551F6"/>
    <w:rsid w:val="00956F5D"/>
    <w:rsid w:val="00957A54"/>
    <w:rsid w:val="009602B2"/>
    <w:rsid w:val="00965D7C"/>
    <w:rsid w:val="009663AD"/>
    <w:rsid w:val="00970169"/>
    <w:rsid w:val="00970306"/>
    <w:rsid w:val="00971967"/>
    <w:rsid w:val="00973458"/>
    <w:rsid w:val="00973819"/>
    <w:rsid w:val="00981223"/>
    <w:rsid w:val="009837EF"/>
    <w:rsid w:val="00991A80"/>
    <w:rsid w:val="009A243B"/>
    <w:rsid w:val="009A6FD2"/>
    <w:rsid w:val="009B0EA2"/>
    <w:rsid w:val="009B2629"/>
    <w:rsid w:val="009B3A29"/>
    <w:rsid w:val="009C1D9A"/>
    <w:rsid w:val="009C3FA4"/>
    <w:rsid w:val="009C73F3"/>
    <w:rsid w:val="009C77F4"/>
    <w:rsid w:val="009D2014"/>
    <w:rsid w:val="009D48A3"/>
    <w:rsid w:val="009D7B63"/>
    <w:rsid w:val="009E5735"/>
    <w:rsid w:val="009E60AD"/>
    <w:rsid w:val="009F0CE2"/>
    <w:rsid w:val="009F47DA"/>
    <w:rsid w:val="009F55D7"/>
    <w:rsid w:val="00A009D9"/>
    <w:rsid w:val="00A0166B"/>
    <w:rsid w:val="00A04A09"/>
    <w:rsid w:val="00A07660"/>
    <w:rsid w:val="00A10465"/>
    <w:rsid w:val="00A116B1"/>
    <w:rsid w:val="00A14361"/>
    <w:rsid w:val="00A14A2E"/>
    <w:rsid w:val="00A20E59"/>
    <w:rsid w:val="00A220EA"/>
    <w:rsid w:val="00A25EFE"/>
    <w:rsid w:val="00A31AED"/>
    <w:rsid w:val="00A31DE3"/>
    <w:rsid w:val="00A3432F"/>
    <w:rsid w:val="00A34A9B"/>
    <w:rsid w:val="00A35A64"/>
    <w:rsid w:val="00A401B6"/>
    <w:rsid w:val="00A4096C"/>
    <w:rsid w:val="00A42761"/>
    <w:rsid w:val="00A4465B"/>
    <w:rsid w:val="00A44805"/>
    <w:rsid w:val="00A50DE5"/>
    <w:rsid w:val="00A53FD1"/>
    <w:rsid w:val="00A54B22"/>
    <w:rsid w:val="00A5595D"/>
    <w:rsid w:val="00A55982"/>
    <w:rsid w:val="00A55FDC"/>
    <w:rsid w:val="00A637EC"/>
    <w:rsid w:val="00A653EF"/>
    <w:rsid w:val="00A665BD"/>
    <w:rsid w:val="00A67BAA"/>
    <w:rsid w:val="00A74FE5"/>
    <w:rsid w:val="00A76C96"/>
    <w:rsid w:val="00A848EA"/>
    <w:rsid w:val="00A85394"/>
    <w:rsid w:val="00A866F5"/>
    <w:rsid w:val="00A9139C"/>
    <w:rsid w:val="00A91783"/>
    <w:rsid w:val="00A91C1D"/>
    <w:rsid w:val="00A92E0E"/>
    <w:rsid w:val="00A92FB1"/>
    <w:rsid w:val="00A9383F"/>
    <w:rsid w:val="00AA0C09"/>
    <w:rsid w:val="00AA26BC"/>
    <w:rsid w:val="00AB11F3"/>
    <w:rsid w:val="00AC15E8"/>
    <w:rsid w:val="00AC1C4A"/>
    <w:rsid w:val="00AF0BF6"/>
    <w:rsid w:val="00AF17BC"/>
    <w:rsid w:val="00AF1D4F"/>
    <w:rsid w:val="00AF3550"/>
    <w:rsid w:val="00AF5DA0"/>
    <w:rsid w:val="00AF6B70"/>
    <w:rsid w:val="00AF6D88"/>
    <w:rsid w:val="00B06737"/>
    <w:rsid w:val="00B06C2F"/>
    <w:rsid w:val="00B1530B"/>
    <w:rsid w:val="00B159E2"/>
    <w:rsid w:val="00B21218"/>
    <w:rsid w:val="00B24F9C"/>
    <w:rsid w:val="00B263F3"/>
    <w:rsid w:val="00B26488"/>
    <w:rsid w:val="00B34F73"/>
    <w:rsid w:val="00B36E4E"/>
    <w:rsid w:val="00B37544"/>
    <w:rsid w:val="00B40F4A"/>
    <w:rsid w:val="00B431DC"/>
    <w:rsid w:val="00B43E9C"/>
    <w:rsid w:val="00B44B84"/>
    <w:rsid w:val="00B44F29"/>
    <w:rsid w:val="00B51645"/>
    <w:rsid w:val="00B5166C"/>
    <w:rsid w:val="00B51BD7"/>
    <w:rsid w:val="00B52DC3"/>
    <w:rsid w:val="00B61AFF"/>
    <w:rsid w:val="00B62FD7"/>
    <w:rsid w:val="00B6339C"/>
    <w:rsid w:val="00B648A7"/>
    <w:rsid w:val="00B65843"/>
    <w:rsid w:val="00B67B71"/>
    <w:rsid w:val="00B70847"/>
    <w:rsid w:val="00B75895"/>
    <w:rsid w:val="00B76076"/>
    <w:rsid w:val="00B77810"/>
    <w:rsid w:val="00B81CCB"/>
    <w:rsid w:val="00B83895"/>
    <w:rsid w:val="00B83E55"/>
    <w:rsid w:val="00B97216"/>
    <w:rsid w:val="00BA210B"/>
    <w:rsid w:val="00BA2829"/>
    <w:rsid w:val="00BA4FB5"/>
    <w:rsid w:val="00BA60C1"/>
    <w:rsid w:val="00BA6D0F"/>
    <w:rsid w:val="00BB7F2F"/>
    <w:rsid w:val="00BC181C"/>
    <w:rsid w:val="00BC631C"/>
    <w:rsid w:val="00BC6524"/>
    <w:rsid w:val="00BD03AA"/>
    <w:rsid w:val="00BD40E1"/>
    <w:rsid w:val="00BD6C73"/>
    <w:rsid w:val="00BD72AA"/>
    <w:rsid w:val="00BE3B3E"/>
    <w:rsid w:val="00BE51D9"/>
    <w:rsid w:val="00BE5A73"/>
    <w:rsid w:val="00BF3BDF"/>
    <w:rsid w:val="00BF67B4"/>
    <w:rsid w:val="00BF7090"/>
    <w:rsid w:val="00C05036"/>
    <w:rsid w:val="00C05370"/>
    <w:rsid w:val="00C060C2"/>
    <w:rsid w:val="00C1063C"/>
    <w:rsid w:val="00C1189F"/>
    <w:rsid w:val="00C118BD"/>
    <w:rsid w:val="00C14F5B"/>
    <w:rsid w:val="00C17DFA"/>
    <w:rsid w:val="00C2270B"/>
    <w:rsid w:val="00C24B7C"/>
    <w:rsid w:val="00C25062"/>
    <w:rsid w:val="00C2740B"/>
    <w:rsid w:val="00C30F8D"/>
    <w:rsid w:val="00C30FB7"/>
    <w:rsid w:val="00C317D5"/>
    <w:rsid w:val="00C35298"/>
    <w:rsid w:val="00C35461"/>
    <w:rsid w:val="00C35E3F"/>
    <w:rsid w:val="00C42E47"/>
    <w:rsid w:val="00C438A9"/>
    <w:rsid w:val="00C50D3D"/>
    <w:rsid w:val="00C52425"/>
    <w:rsid w:val="00C539BE"/>
    <w:rsid w:val="00C542B9"/>
    <w:rsid w:val="00C548A9"/>
    <w:rsid w:val="00C55F18"/>
    <w:rsid w:val="00C56EC4"/>
    <w:rsid w:val="00C62194"/>
    <w:rsid w:val="00C6219D"/>
    <w:rsid w:val="00C70575"/>
    <w:rsid w:val="00C716A3"/>
    <w:rsid w:val="00C71701"/>
    <w:rsid w:val="00C74655"/>
    <w:rsid w:val="00C77F70"/>
    <w:rsid w:val="00C8289C"/>
    <w:rsid w:val="00C85BF2"/>
    <w:rsid w:val="00C92CE7"/>
    <w:rsid w:val="00C92E1C"/>
    <w:rsid w:val="00C9349A"/>
    <w:rsid w:val="00C94E16"/>
    <w:rsid w:val="00C96842"/>
    <w:rsid w:val="00CA2E11"/>
    <w:rsid w:val="00CA630A"/>
    <w:rsid w:val="00CA6A26"/>
    <w:rsid w:val="00CA79A5"/>
    <w:rsid w:val="00CB1CA7"/>
    <w:rsid w:val="00CB5940"/>
    <w:rsid w:val="00CB5A28"/>
    <w:rsid w:val="00CC179A"/>
    <w:rsid w:val="00CC4E94"/>
    <w:rsid w:val="00CD227B"/>
    <w:rsid w:val="00CD32F2"/>
    <w:rsid w:val="00CD418E"/>
    <w:rsid w:val="00CE06FF"/>
    <w:rsid w:val="00CE7F6D"/>
    <w:rsid w:val="00CF7B27"/>
    <w:rsid w:val="00D04F27"/>
    <w:rsid w:val="00D13DEF"/>
    <w:rsid w:val="00D14A49"/>
    <w:rsid w:val="00D15099"/>
    <w:rsid w:val="00D3298B"/>
    <w:rsid w:val="00D33C77"/>
    <w:rsid w:val="00D3504E"/>
    <w:rsid w:val="00D36E3A"/>
    <w:rsid w:val="00D46714"/>
    <w:rsid w:val="00D46C24"/>
    <w:rsid w:val="00D46F80"/>
    <w:rsid w:val="00D50875"/>
    <w:rsid w:val="00D5445A"/>
    <w:rsid w:val="00D57D47"/>
    <w:rsid w:val="00D620F8"/>
    <w:rsid w:val="00D64A2D"/>
    <w:rsid w:val="00D65237"/>
    <w:rsid w:val="00D661DC"/>
    <w:rsid w:val="00D733B6"/>
    <w:rsid w:val="00D814C8"/>
    <w:rsid w:val="00D8520D"/>
    <w:rsid w:val="00D921AC"/>
    <w:rsid w:val="00D9286E"/>
    <w:rsid w:val="00D936AA"/>
    <w:rsid w:val="00D945DB"/>
    <w:rsid w:val="00D94817"/>
    <w:rsid w:val="00D9790B"/>
    <w:rsid w:val="00D97F81"/>
    <w:rsid w:val="00DA0620"/>
    <w:rsid w:val="00DA0BFE"/>
    <w:rsid w:val="00DB0334"/>
    <w:rsid w:val="00DB0BC3"/>
    <w:rsid w:val="00DB0C83"/>
    <w:rsid w:val="00DB7F26"/>
    <w:rsid w:val="00DC0201"/>
    <w:rsid w:val="00DC2251"/>
    <w:rsid w:val="00DC289B"/>
    <w:rsid w:val="00DC340C"/>
    <w:rsid w:val="00DD41D6"/>
    <w:rsid w:val="00DD4601"/>
    <w:rsid w:val="00DD5E03"/>
    <w:rsid w:val="00DD6FEC"/>
    <w:rsid w:val="00DE45FE"/>
    <w:rsid w:val="00DE74E5"/>
    <w:rsid w:val="00DF0666"/>
    <w:rsid w:val="00DF4DE2"/>
    <w:rsid w:val="00E0648E"/>
    <w:rsid w:val="00E0723C"/>
    <w:rsid w:val="00E07897"/>
    <w:rsid w:val="00E11CE1"/>
    <w:rsid w:val="00E179B2"/>
    <w:rsid w:val="00E20A16"/>
    <w:rsid w:val="00E232DF"/>
    <w:rsid w:val="00E23975"/>
    <w:rsid w:val="00E25047"/>
    <w:rsid w:val="00E258F4"/>
    <w:rsid w:val="00E3090B"/>
    <w:rsid w:val="00E31043"/>
    <w:rsid w:val="00E33829"/>
    <w:rsid w:val="00E34A40"/>
    <w:rsid w:val="00E41534"/>
    <w:rsid w:val="00E43AFE"/>
    <w:rsid w:val="00E4426C"/>
    <w:rsid w:val="00E50848"/>
    <w:rsid w:val="00E50DAD"/>
    <w:rsid w:val="00E53AA0"/>
    <w:rsid w:val="00E6151D"/>
    <w:rsid w:val="00E651A4"/>
    <w:rsid w:val="00E67035"/>
    <w:rsid w:val="00E70F30"/>
    <w:rsid w:val="00E71CBF"/>
    <w:rsid w:val="00E82C5D"/>
    <w:rsid w:val="00E83170"/>
    <w:rsid w:val="00E83B3D"/>
    <w:rsid w:val="00E85F50"/>
    <w:rsid w:val="00E86C8C"/>
    <w:rsid w:val="00E9026F"/>
    <w:rsid w:val="00E93F54"/>
    <w:rsid w:val="00E9475F"/>
    <w:rsid w:val="00E950C0"/>
    <w:rsid w:val="00E96283"/>
    <w:rsid w:val="00EA01C1"/>
    <w:rsid w:val="00EA2D66"/>
    <w:rsid w:val="00EA4D11"/>
    <w:rsid w:val="00EB30A7"/>
    <w:rsid w:val="00EB37B4"/>
    <w:rsid w:val="00EB6F99"/>
    <w:rsid w:val="00EC3A64"/>
    <w:rsid w:val="00EC6B16"/>
    <w:rsid w:val="00EC719F"/>
    <w:rsid w:val="00EC78FE"/>
    <w:rsid w:val="00ED13A1"/>
    <w:rsid w:val="00ED7BB0"/>
    <w:rsid w:val="00EE4B5B"/>
    <w:rsid w:val="00EE504B"/>
    <w:rsid w:val="00EF2650"/>
    <w:rsid w:val="00EF414E"/>
    <w:rsid w:val="00EF4B93"/>
    <w:rsid w:val="00EF7796"/>
    <w:rsid w:val="00F04539"/>
    <w:rsid w:val="00F045B7"/>
    <w:rsid w:val="00F04B53"/>
    <w:rsid w:val="00F06E9C"/>
    <w:rsid w:val="00F1476B"/>
    <w:rsid w:val="00F31445"/>
    <w:rsid w:val="00F3659C"/>
    <w:rsid w:val="00F50FC6"/>
    <w:rsid w:val="00F5429C"/>
    <w:rsid w:val="00F700D5"/>
    <w:rsid w:val="00F726F7"/>
    <w:rsid w:val="00F72B83"/>
    <w:rsid w:val="00F72CB5"/>
    <w:rsid w:val="00F73983"/>
    <w:rsid w:val="00F73FCE"/>
    <w:rsid w:val="00F86045"/>
    <w:rsid w:val="00F87A28"/>
    <w:rsid w:val="00F87FA5"/>
    <w:rsid w:val="00F91C71"/>
    <w:rsid w:val="00F9294D"/>
    <w:rsid w:val="00F9545C"/>
    <w:rsid w:val="00FA17A4"/>
    <w:rsid w:val="00FA28FF"/>
    <w:rsid w:val="00FA2F83"/>
    <w:rsid w:val="00FA48A6"/>
    <w:rsid w:val="00FB48C5"/>
    <w:rsid w:val="00FB52E8"/>
    <w:rsid w:val="00FB64E4"/>
    <w:rsid w:val="00FB75DF"/>
    <w:rsid w:val="00FC6C10"/>
    <w:rsid w:val="00FC6E57"/>
    <w:rsid w:val="00FC774C"/>
    <w:rsid w:val="00FD3E1E"/>
    <w:rsid w:val="00FD6772"/>
    <w:rsid w:val="00FD787B"/>
    <w:rsid w:val="00FD7CF2"/>
    <w:rsid w:val="00FE3EC7"/>
    <w:rsid w:val="00FE5936"/>
    <w:rsid w:val="00FF3880"/>
    <w:rsid w:val="00FF4C41"/>
    <w:rsid w:val="00FF5A0E"/>
    <w:rsid w:val="00FF692A"/>
    <w:rsid w:val="00FF73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B3C3C"/>
  <w15:chartTrackingRefBased/>
  <w15:docId w15:val="{93449401-2424-456F-9866-8DD8BAF29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735C"/>
    <w:pPr>
      <w:spacing w:after="200" w:line="276" w:lineRule="auto"/>
      <w:jc w:val="both"/>
    </w:pPr>
    <w:rPr>
      <w:rFonts w:ascii="Courier New" w:hAnsi="Courier New"/>
      <w:sz w:val="24"/>
    </w:rPr>
  </w:style>
  <w:style w:type="paragraph" w:styleId="Heading1">
    <w:name w:val="heading 1"/>
    <w:basedOn w:val="Normal"/>
    <w:next w:val="Normal"/>
    <w:link w:val="Heading1Char"/>
    <w:uiPriority w:val="9"/>
    <w:qFormat/>
    <w:rsid w:val="003674BE"/>
    <w:pPr>
      <w:keepNext/>
      <w:keepLines/>
      <w:spacing w:before="240" w:after="120"/>
      <w:outlineLvl w:val="0"/>
    </w:pPr>
    <w:rPr>
      <w:rFonts w:eastAsiaTheme="majorEastAsia" w:cstheme="majorBidi"/>
      <w:b/>
      <w:szCs w:val="32"/>
      <w:u w:val="single"/>
    </w:rPr>
  </w:style>
  <w:style w:type="paragraph" w:styleId="Heading2">
    <w:name w:val="heading 2"/>
    <w:basedOn w:val="Normal"/>
    <w:next w:val="Normal"/>
    <w:link w:val="Heading2Char"/>
    <w:uiPriority w:val="9"/>
    <w:unhideWhenUsed/>
    <w:qFormat/>
    <w:rsid w:val="003674BE"/>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676D5"/>
    <w:pPr>
      <w:keepNext/>
      <w:keepLines/>
      <w:spacing w:before="160" w:after="12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46358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7">
    <w:name w:val="heading 7"/>
    <w:basedOn w:val="Normal"/>
    <w:next w:val="Normal"/>
    <w:link w:val="Heading7Char"/>
    <w:uiPriority w:val="9"/>
    <w:unhideWhenUsed/>
    <w:qFormat/>
    <w:rsid w:val="00513C50"/>
    <w:pPr>
      <w:keepNext/>
      <w:keepLines/>
      <w:spacing w:before="40" w:after="0"/>
      <w:outlineLvl w:val="6"/>
    </w:pPr>
    <w:rPr>
      <w:rFonts w:eastAsiaTheme="majorEastAsia" w:cstheme="majorBidi"/>
      <w:iCs/>
      <w:color w:val="1F4D78" w:themeColor="accent1" w:themeShade="7F"/>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C50"/>
    <w:pPr>
      <w:spacing w:after="0" w:line="240" w:lineRule="auto"/>
    </w:pPr>
    <w:rPr>
      <w:rFonts w:ascii="Times New Roman" w:eastAsia="Calibri" w:hAnsi="Times New Roman" w:cs="Calibri"/>
      <w:sz w:val="28"/>
    </w:rPr>
  </w:style>
  <w:style w:type="character" w:customStyle="1" w:styleId="Heading7Char">
    <w:name w:val="Heading 7 Char"/>
    <w:basedOn w:val="DefaultParagraphFont"/>
    <w:link w:val="Heading7"/>
    <w:uiPriority w:val="9"/>
    <w:rsid w:val="00513C50"/>
    <w:rPr>
      <w:rFonts w:ascii="Times New Roman" w:eastAsiaTheme="majorEastAsia" w:hAnsi="Times New Roman" w:cstheme="majorBidi"/>
      <w:iCs/>
      <w:color w:val="1F4D78" w:themeColor="accent1" w:themeShade="7F"/>
      <w:sz w:val="32"/>
    </w:rPr>
  </w:style>
  <w:style w:type="paragraph" w:styleId="ListParagraph">
    <w:name w:val="List Paragraph"/>
    <w:basedOn w:val="Normal"/>
    <w:uiPriority w:val="34"/>
    <w:qFormat/>
    <w:rsid w:val="00E950C0"/>
    <w:pPr>
      <w:ind w:left="720"/>
      <w:contextualSpacing/>
    </w:pPr>
  </w:style>
  <w:style w:type="paragraph" w:styleId="Header">
    <w:name w:val="header"/>
    <w:basedOn w:val="Normal"/>
    <w:link w:val="HeaderChar"/>
    <w:uiPriority w:val="99"/>
    <w:unhideWhenUsed/>
    <w:rsid w:val="003674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4BE"/>
    <w:rPr>
      <w:rFonts w:ascii="Courier New" w:hAnsi="Courier New"/>
      <w:sz w:val="24"/>
    </w:rPr>
  </w:style>
  <w:style w:type="paragraph" w:styleId="Footer">
    <w:name w:val="footer"/>
    <w:basedOn w:val="Normal"/>
    <w:link w:val="FooterChar"/>
    <w:uiPriority w:val="99"/>
    <w:unhideWhenUsed/>
    <w:rsid w:val="003674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4BE"/>
    <w:rPr>
      <w:rFonts w:ascii="Courier New" w:hAnsi="Courier New"/>
      <w:sz w:val="24"/>
    </w:rPr>
  </w:style>
  <w:style w:type="character" w:customStyle="1" w:styleId="Heading1Char">
    <w:name w:val="Heading 1 Char"/>
    <w:basedOn w:val="DefaultParagraphFont"/>
    <w:link w:val="Heading1"/>
    <w:uiPriority w:val="9"/>
    <w:rsid w:val="003674BE"/>
    <w:rPr>
      <w:rFonts w:ascii="Courier New" w:eastAsiaTheme="majorEastAsia" w:hAnsi="Courier New" w:cstheme="majorBidi"/>
      <w:b/>
      <w:sz w:val="24"/>
      <w:szCs w:val="32"/>
      <w:u w:val="single"/>
    </w:rPr>
  </w:style>
  <w:style w:type="character" w:customStyle="1" w:styleId="Heading2Char">
    <w:name w:val="Heading 2 Char"/>
    <w:basedOn w:val="DefaultParagraphFont"/>
    <w:link w:val="Heading2"/>
    <w:uiPriority w:val="9"/>
    <w:rsid w:val="003674BE"/>
    <w:rPr>
      <w:rFonts w:ascii="Courier New" w:eastAsiaTheme="majorEastAsia" w:hAnsi="Courier New" w:cstheme="majorBidi"/>
      <w:b/>
      <w:sz w:val="24"/>
      <w:szCs w:val="26"/>
    </w:rPr>
  </w:style>
  <w:style w:type="paragraph" w:styleId="TOCHeading">
    <w:name w:val="TOC Heading"/>
    <w:basedOn w:val="Heading1"/>
    <w:next w:val="Normal"/>
    <w:uiPriority w:val="39"/>
    <w:unhideWhenUsed/>
    <w:qFormat/>
    <w:rsid w:val="007676D5"/>
    <w:pPr>
      <w:spacing w:after="0" w:line="259" w:lineRule="auto"/>
      <w:jc w:val="left"/>
      <w:outlineLvl w:val="9"/>
    </w:pPr>
    <w:rPr>
      <w:rFonts w:asciiTheme="majorHAnsi" w:hAnsiTheme="majorHAnsi"/>
      <w:b w:val="0"/>
      <w:color w:val="2E74B5" w:themeColor="accent1" w:themeShade="BF"/>
      <w:sz w:val="32"/>
      <w:u w:val="none"/>
    </w:rPr>
  </w:style>
  <w:style w:type="paragraph" w:styleId="TOC1">
    <w:name w:val="toc 1"/>
    <w:basedOn w:val="Normal"/>
    <w:next w:val="Normal"/>
    <w:autoRedefine/>
    <w:uiPriority w:val="39"/>
    <w:unhideWhenUsed/>
    <w:rsid w:val="007676D5"/>
    <w:pPr>
      <w:spacing w:after="100"/>
    </w:pPr>
  </w:style>
  <w:style w:type="paragraph" w:styleId="TOC2">
    <w:name w:val="toc 2"/>
    <w:basedOn w:val="Normal"/>
    <w:next w:val="Normal"/>
    <w:autoRedefine/>
    <w:uiPriority w:val="39"/>
    <w:unhideWhenUsed/>
    <w:rsid w:val="007676D5"/>
    <w:pPr>
      <w:spacing w:after="100"/>
      <w:ind w:left="240"/>
    </w:pPr>
  </w:style>
  <w:style w:type="character" w:styleId="Hyperlink">
    <w:name w:val="Hyperlink"/>
    <w:basedOn w:val="DefaultParagraphFont"/>
    <w:uiPriority w:val="99"/>
    <w:unhideWhenUsed/>
    <w:rsid w:val="007676D5"/>
    <w:rPr>
      <w:color w:val="0563C1" w:themeColor="hyperlink"/>
      <w:u w:val="single"/>
    </w:rPr>
  </w:style>
  <w:style w:type="character" w:customStyle="1" w:styleId="Heading3Char">
    <w:name w:val="Heading 3 Char"/>
    <w:basedOn w:val="DefaultParagraphFont"/>
    <w:link w:val="Heading3"/>
    <w:uiPriority w:val="9"/>
    <w:rsid w:val="007676D5"/>
    <w:rPr>
      <w:rFonts w:ascii="Courier New" w:eastAsiaTheme="majorEastAsia" w:hAnsi="Courier New" w:cstheme="majorBidi"/>
      <w:b/>
      <w:sz w:val="24"/>
      <w:szCs w:val="24"/>
    </w:rPr>
  </w:style>
  <w:style w:type="paragraph" w:styleId="TOC3">
    <w:name w:val="toc 3"/>
    <w:basedOn w:val="Normal"/>
    <w:next w:val="Normal"/>
    <w:autoRedefine/>
    <w:uiPriority w:val="39"/>
    <w:unhideWhenUsed/>
    <w:rsid w:val="007676D5"/>
    <w:pPr>
      <w:spacing w:after="100"/>
      <w:ind w:left="480"/>
    </w:pPr>
  </w:style>
  <w:style w:type="paragraph" w:styleId="NormalWeb">
    <w:name w:val="Normal (Web)"/>
    <w:basedOn w:val="Normal"/>
    <w:uiPriority w:val="99"/>
    <w:unhideWhenUsed/>
    <w:rsid w:val="00AC1C4A"/>
    <w:pPr>
      <w:spacing w:before="100" w:beforeAutospacing="1" w:after="100" w:afterAutospacing="1" w:line="240" w:lineRule="auto"/>
      <w:jc w:val="left"/>
    </w:pPr>
    <w:rPr>
      <w:rFonts w:ascii="Times New Roman" w:eastAsia="Times New Roman" w:hAnsi="Times New Roman" w:cs="Times New Roman"/>
      <w:szCs w:val="24"/>
    </w:rPr>
  </w:style>
  <w:style w:type="table" w:styleId="TableGrid">
    <w:name w:val="Table Grid"/>
    <w:basedOn w:val="TableNormal"/>
    <w:uiPriority w:val="59"/>
    <w:rsid w:val="00F72B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F72B8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500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027"/>
    <w:rPr>
      <w:rFonts w:ascii="Segoe UI" w:hAnsi="Segoe UI" w:cs="Segoe UI"/>
      <w:sz w:val="18"/>
      <w:szCs w:val="18"/>
    </w:rPr>
  </w:style>
  <w:style w:type="character" w:customStyle="1" w:styleId="Heading4Char">
    <w:name w:val="Heading 4 Char"/>
    <w:basedOn w:val="DefaultParagraphFont"/>
    <w:link w:val="Heading4"/>
    <w:uiPriority w:val="9"/>
    <w:semiHidden/>
    <w:rsid w:val="00463580"/>
    <w:rPr>
      <w:rFonts w:asciiTheme="majorHAnsi" w:eastAsiaTheme="majorEastAsia" w:hAnsiTheme="majorHAnsi" w:cstheme="majorBidi"/>
      <w:i/>
      <w:iCs/>
      <w:color w:val="2E74B5" w:themeColor="accent1" w:themeShade="BF"/>
      <w:sz w:val="24"/>
    </w:rPr>
  </w:style>
  <w:style w:type="paragraph" w:styleId="BodyText2">
    <w:name w:val="Body Text 2"/>
    <w:basedOn w:val="Normal"/>
    <w:link w:val="BodyText2Char"/>
    <w:uiPriority w:val="99"/>
    <w:unhideWhenUsed/>
    <w:rsid w:val="00463580"/>
    <w:pPr>
      <w:spacing w:after="120" w:line="480" w:lineRule="auto"/>
      <w:jc w:val="left"/>
    </w:pPr>
    <w:rPr>
      <w:rFonts w:ascii="Times New Roman" w:hAnsi="Times New Roman"/>
    </w:rPr>
  </w:style>
  <w:style w:type="character" w:customStyle="1" w:styleId="BodyText2Char">
    <w:name w:val="Body Text 2 Char"/>
    <w:basedOn w:val="DefaultParagraphFont"/>
    <w:link w:val="BodyText2"/>
    <w:uiPriority w:val="99"/>
    <w:rsid w:val="00463580"/>
    <w:rPr>
      <w:rFonts w:ascii="Times New Roman" w:hAnsi="Times New Roman"/>
      <w:sz w:val="24"/>
    </w:rPr>
  </w:style>
  <w:style w:type="character" w:styleId="Strong">
    <w:name w:val="Strong"/>
    <w:basedOn w:val="DefaultParagraphFont"/>
    <w:uiPriority w:val="22"/>
    <w:qFormat/>
    <w:rsid w:val="004635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64884">
      <w:bodyDiv w:val="1"/>
      <w:marLeft w:val="0"/>
      <w:marRight w:val="0"/>
      <w:marTop w:val="0"/>
      <w:marBottom w:val="0"/>
      <w:divBdr>
        <w:top w:val="none" w:sz="0" w:space="0" w:color="auto"/>
        <w:left w:val="none" w:sz="0" w:space="0" w:color="auto"/>
        <w:bottom w:val="none" w:sz="0" w:space="0" w:color="auto"/>
        <w:right w:val="none" w:sz="0" w:space="0" w:color="auto"/>
      </w:divBdr>
      <w:divsChild>
        <w:div w:id="609092181">
          <w:marLeft w:val="547"/>
          <w:marRight w:val="0"/>
          <w:marTop w:val="200"/>
          <w:marBottom w:val="0"/>
          <w:divBdr>
            <w:top w:val="none" w:sz="0" w:space="0" w:color="auto"/>
            <w:left w:val="none" w:sz="0" w:space="0" w:color="auto"/>
            <w:bottom w:val="none" w:sz="0" w:space="0" w:color="auto"/>
            <w:right w:val="none" w:sz="0" w:space="0" w:color="auto"/>
          </w:divBdr>
        </w:div>
      </w:divsChild>
    </w:div>
    <w:div w:id="269557325">
      <w:bodyDiv w:val="1"/>
      <w:marLeft w:val="0"/>
      <w:marRight w:val="0"/>
      <w:marTop w:val="0"/>
      <w:marBottom w:val="0"/>
      <w:divBdr>
        <w:top w:val="none" w:sz="0" w:space="0" w:color="auto"/>
        <w:left w:val="none" w:sz="0" w:space="0" w:color="auto"/>
        <w:bottom w:val="none" w:sz="0" w:space="0" w:color="auto"/>
        <w:right w:val="none" w:sz="0" w:space="0" w:color="auto"/>
      </w:divBdr>
      <w:divsChild>
        <w:div w:id="265308933">
          <w:marLeft w:val="547"/>
          <w:marRight w:val="0"/>
          <w:marTop w:val="200"/>
          <w:marBottom w:val="0"/>
          <w:divBdr>
            <w:top w:val="none" w:sz="0" w:space="0" w:color="auto"/>
            <w:left w:val="none" w:sz="0" w:space="0" w:color="auto"/>
            <w:bottom w:val="none" w:sz="0" w:space="0" w:color="auto"/>
            <w:right w:val="none" w:sz="0" w:space="0" w:color="auto"/>
          </w:divBdr>
        </w:div>
      </w:divsChild>
    </w:div>
    <w:div w:id="791898400">
      <w:bodyDiv w:val="1"/>
      <w:marLeft w:val="0"/>
      <w:marRight w:val="0"/>
      <w:marTop w:val="0"/>
      <w:marBottom w:val="0"/>
      <w:divBdr>
        <w:top w:val="none" w:sz="0" w:space="0" w:color="auto"/>
        <w:left w:val="none" w:sz="0" w:space="0" w:color="auto"/>
        <w:bottom w:val="none" w:sz="0" w:space="0" w:color="auto"/>
        <w:right w:val="none" w:sz="0" w:space="0" w:color="auto"/>
      </w:divBdr>
      <w:divsChild>
        <w:div w:id="2141652567">
          <w:marLeft w:val="547"/>
          <w:marRight w:val="0"/>
          <w:marTop w:val="200"/>
          <w:marBottom w:val="0"/>
          <w:divBdr>
            <w:top w:val="none" w:sz="0" w:space="0" w:color="auto"/>
            <w:left w:val="none" w:sz="0" w:space="0" w:color="auto"/>
            <w:bottom w:val="none" w:sz="0" w:space="0" w:color="auto"/>
            <w:right w:val="none" w:sz="0" w:space="0" w:color="auto"/>
          </w:divBdr>
        </w:div>
      </w:divsChild>
    </w:div>
    <w:div w:id="1048645922">
      <w:bodyDiv w:val="1"/>
      <w:marLeft w:val="0"/>
      <w:marRight w:val="0"/>
      <w:marTop w:val="0"/>
      <w:marBottom w:val="0"/>
      <w:divBdr>
        <w:top w:val="none" w:sz="0" w:space="0" w:color="auto"/>
        <w:left w:val="none" w:sz="0" w:space="0" w:color="auto"/>
        <w:bottom w:val="none" w:sz="0" w:space="0" w:color="auto"/>
        <w:right w:val="none" w:sz="0" w:space="0" w:color="auto"/>
      </w:divBdr>
    </w:div>
    <w:div w:id="1172262602">
      <w:bodyDiv w:val="1"/>
      <w:marLeft w:val="0"/>
      <w:marRight w:val="0"/>
      <w:marTop w:val="0"/>
      <w:marBottom w:val="0"/>
      <w:divBdr>
        <w:top w:val="none" w:sz="0" w:space="0" w:color="auto"/>
        <w:left w:val="none" w:sz="0" w:space="0" w:color="auto"/>
        <w:bottom w:val="none" w:sz="0" w:space="0" w:color="auto"/>
        <w:right w:val="none" w:sz="0" w:space="0" w:color="auto"/>
      </w:divBdr>
    </w:div>
    <w:div w:id="1986473967">
      <w:bodyDiv w:val="1"/>
      <w:marLeft w:val="0"/>
      <w:marRight w:val="0"/>
      <w:marTop w:val="0"/>
      <w:marBottom w:val="0"/>
      <w:divBdr>
        <w:top w:val="none" w:sz="0" w:space="0" w:color="auto"/>
        <w:left w:val="none" w:sz="0" w:space="0" w:color="auto"/>
        <w:bottom w:val="none" w:sz="0" w:space="0" w:color="auto"/>
        <w:right w:val="none" w:sz="0" w:space="0" w:color="auto"/>
      </w:divBdr>
    </w:div>
    <w:div w:id="207658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BAA07-6085-4E01-8654-A8084B73C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TotalTime>
  <Pages>67</Pages>
  <Words>9860</Words>
  <Characters>56205</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1</cp:revision>
  <dcterms:created xsi:type="dcterms:W3CDTF">2020-03-08T00:38:00Z</dcterms:created>
  <dcterms:modified xsi:type="dcterms:W3CDTF">2020-05-13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3dfdaf-204c-31f3-8e45-a15a9c31bff6</vt:lpwstr>
  </property>
  <property fmtid="{D5CDD505-2E9C-101B-9397-08002B2CF9AE}" pid="24" name="Mendeley Citation Style_1">
    <vt:lpwstr>http://www.zotero.org/styles/apa</vt:lpwstr>
  </property>
</Properties>
</file>